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c="http://schemas.openxmlformats.org/drawingml/2006/chart" mc:Ignorable="w14 w15 w16se w16cid w16 w16cex w16sdtdh w16sdtfl w16du wp14">
  <w:body>
    <w:p w:rsidRPr="003F186A" w:rsidR="00F12AD5" w:rsidP="542140AC" w:rsidRDefault="00F12AD5" w14:paraId="54B38D76" w14:textId="2EF51224">
      <w:pPr>
        <w:pBdr>
          <w:top w:val="nil"/>
          <w:left w:val="nil"/>
          <w:bottom w:val="nil"/>
          <w:right w:val="nil"/>
          <w:between w:val="nil"/>
        </w:pBdr>
        <w:spacing w:before="360" w:line="360" w:lineRule="auto"/>
        <w:jc w:val="both"/>
        <w:rPr>
          <w:b/>
          <w:color w:val="000000"/>
          <w:sz w:val="28"/>
          <w:szCs w:val="28"/>
        </w:rPr>
      </w:pPr>
      <w:r w:rsidRPr="542140AC">
        <w:rPr>
          <w:b/>
          <w:color w:val="000000" w:themeColor="text1"/>
          <w:sz w:val="28"/>
          <w:szCs w:val="28"/>
        </w:rPr>
        <w:t>“</w:t>
      </w:r>
      <w:r w:rsidRPr="542140AC" w:rsidR="007A0EA1">
        <w:rPr>
          <w:b/>
          <w:color w:val="000000" w:themeColor="text1"/>
          <w:sz w:val="28"/>
          <w:szCs w:val="28"/>
        </w:rPr>
        <w:t xml:space="preserve">Diseño e implementación de una aplicación web para </w:t>
      </w:r>
      <w:r w:rsidRPr="542140AC" w:rsidR="542140AC">
        <w:rPr>
          <w:b/>
          <w:bCs/>
          <w:color w:val="000000" w:themeColor="text1"/>
          <w:sz w:val="28"/>
          <w:szCs w:val="28"/>
        </w:rPr>
        <w:t>la</w:t>
      </w:r>
      <w:r w:rsidRPr="542140AC" w:rsidR="007A0EA1">
        <w:rPr>
          <w:b/>
          <w:color w:val="000000" w:themeColor="text1"/>
          <w:sz w:val="28"/>
          <w:szCs w:val="28"/>
        </w:rPr>
        <w:t xml:space="preserve"> gestión personalizada de itinerarios turísticos en agencias de viajes del Cusco</w:t>
      </w:r>
      <w:r w:rsidRPr="542140AC">
        <w:rPr>
          <w:b/>
          <w:color w:val="000000" w:themeColor="text1"/>
          <w:sz w:val="28"/>
          <w:szCs w:val="28"/>
        </w:rPr>
        <w:t>”</w:t>
      </w:r>
    </w:p>
    <w:p w:rsidRPr="00635F34" w:rsidR="00F12AD5" w:rsidP="542140AC" w:rsidRDefault="00000000" w14:paraId="0746D424" w14:textId="7D9D5921">
      <w:pPr>
        <w:keepNext/>
        <w:spacing w:line="360" w:lineRule="auto"/>
        <w:ind w:left="144"/>
        <w:jc w:val="both"/>
        <w:rPr>
          <w:rFonts w:ascii="Algerian" w:hAnsi="Algerian"/>
        </w:rPr>
      </w:pPr>
      <m:oMath>
        <m:sSup>
          <m:sSupPr>
            <m:ctrlPr>
              <w:rPr>
                <w:rFonts w:ascii="Cambria Math" w:hAnsi="Cambria Math"/>
                <w:i/>
                <w:szCs w:val="14"/>
              </w:rPr>
            </m:ctrlPr>
          </m:sSupPr>
          <m:e>
            <m:r>
              <m:rPr>
                <m:sty m:val="p"/>
              </m:rPr>
              <w:rPr>
                <w:rFonts w:ascii="Cambria Math" w:hAnsi="Cambria Math"/>
                <w:szCs w:val="14"/>
              </w:rPr>
              <m:t>Edison Costillo</m:t>
            </m:r>
          </m:e>
          <m:sup>
            <m:r>
              <w:rPr>
                <w:rFonts w:ascii="Cambria Math" w:hAnsi="Cambria Math"/>
                <w:szCs w:val="14"/>
              </w:rPr>
              <m:t>1</m:t>
            </m:r>
          </m:sup>
        </m:sSup>
      </m:oMath>
      <w:r w:rsidRPr="542140AC" w:rsidR="00F12AD5">
        <w:rPr>
          <w:rFonts w:ascii="Algerian" w:hAnsi="Algerian"/>
        </w:rPr>
        <w:t xml:space="preserve">;   </w:t>
      </w:r>
      <m:oMath>
        <m:sSup>
          <m:sSupPr>
            <m:ctrlPr>
              <w:rPr>
                <w:rFonts w:ascii="Cambria Math" w:hAnsi="Cambria Math"/>
                <w:i/>
                <w:szCs w:val="14"/>
              </w:rPr>
            </m:ctrlPr>
          </m:sSupPr>
          <m:e>
            <m:r>
              <m:rPr>
                <m:sty m:val="p"/>
              </m:rPr>
              <w:rPr>
                <w:rFonts w:ascii="Cambria Math" w:hAnsi="Cambria Math"/>
                <w:szCs w:val="14"/>
              </w:rPr>
              <m:t>Yerry Cruz</m:t>
            </m:r>
          </m:e>
          <m:sup>
            <m:r>
              <w:rPr>
                <w:rFonts w:ascii="Cambria Math" w:hAnsi="Cambria Math"/>
                <w:szCs w:val="14"/>
              </w:rPr>
              <m:t>1</m:t>
            </m:r>
          </m:sup>
        </m:sSup>
      </m:oMath>
      <w:r w:rsidRPr="542140AC" w:rsidR="00F12AD5">
        <w:rPr>
          <w:rFonts w:ascii="Algerian" w:hAnsi="Algerian"/>
        </w:rPr>
        <w:t xml:space="preserve"> &amp; </w:t>
      </w:r>
      <m:oMath>
        <m:sSup>
          <m:sSupPr>
            <m:ctrlPr>
              <w:rPr>
                <w:rFonts w:ascii="Cambria Math" w:hAnsi="Cambria Math"/>
                <w:i/>
                <w:szCs w:val="14"/>
              </w:rPr>
            </m:ctrlPr>
          </m:sSupPr>
          <m:e>
            <m:r>
              <m:rPr>
                <m:sty m:val="p"/>
              </m:rPr>
              <w:rPr>
                <w:rFonts w:ascii="Cambria Math" w:hAnsi="Cambria Math"/>
                <w:szCs w:val="14"/>
              </w:rPr>
              <m:t>Bill Ninanqui</m:t>
            </m:r>
          </m:e>
          <m:sup>
            <m:r>
              <w:rPr>
                <w:rFonts w:ascii="Cambria Math" w:hAnsi="Cambria Math"/>
                <w:szCs w:val="14"/>
              </w:rPr>
              <m:t>1</m:t>
            </m:r>
          </m:sup>
        </m:sSup>
      </m:oMath>
    </w:p>
    <w:p w:rsidR="00F12AD5" w:rsidP="542140AC" w:rsidRDefault="00F12AD5" w14:paraId="43452E9D" w14:textId="1D32BCA7">
      <w:pPr>
        <w:pBdr>
          <w:top w:val="nil"/>
          <w:left w:val="nil"/>
          <w:bottom w:val="nil"/>
          <w:right w:val="nil"/>
          <w:between w:val="nil"/>
        </w:pBdr>
        <w:spacing w:before="20" w:line="360" w:lineRule="auto"/>
        <w:jc w:val="both"/>
        <w:rPr>
          <w:b/>
          <w:color w:val="000000"/>
          <w:lang w:val="es-MX"/>
        </w:rPr>
      </w:pPr>
      <w:r w:rsidRPr="542140AC">
        <w:rPr>
          <w:b/>
          <w:color w:val="000000" w:themeColor="text1"/>
          <w:vertAlign w:val="superscript"/>
          <w:lang w:val="es-MX"/>
        </w:rPr>
        <w:t>1</w:t>
      </w:r>
      <w:r w:rsidRPr="542140AC">
        <w:rPr>
          <w:b/>
          <w:color w:val="000000" w:themeColor="text1"/>
          <w:lang w:val="es-MX"/>
        </w:rPr>
        <w:t xml:space="preserve"> Escuela Académica Profesional de Ingeniería de Sistemas e Informática, Universidad Continental, </w:t>
      </w:r>
      <w:r w:rsidRPr="542140AC" w:rsidR="008B2963">
        <w:rPr>
          <w:b/>
          <w:color w:val="000000" w:themeColor="text1"/>
          <w:lang w:val="es-MX"/>
        </w:rPr>
        <w:t>Cusco</w:t>
      </w:r>
      <w:r w:rsidRPr="542140AC">
        <w:rPr>
          <w:b/>
          <w:color w:val="000000" w:themeColor="text1"/>
          <w:lang w:val="es-MX"/>
        </w:rPr>
        <w:t>, Perú.</w:t>
      </w:r>
    </w:p>
    <w:p w:rsidRPr="00C423D8" w:rsidR="00CC471C" w:rsidP="542140AC" w:rsidRDefault="0AD1F9EC" w14:paraId="67BD4ED4" w14:textId="77777777">
      <w:pPr>
        <w:spacing w:line="360" w:lineRule="auto"/>
        <w:jc w:val="both"/>
        <w:rPr>
          <w:rFonts w:ascii="Times New Roman" w:hAnsi="Times New Roman" w:cs="Times New Roman"/>
          <w:b/>
          <w:bCs/>
          <w:sz w:val="22"/>
          <w:szCs w:val="22"/>
        </w:rPr>
      </w:pPr>
      <w:r w:rsidRPr="0AD1F9EC">
        <w:rPr>
          <w:rFonts w:ascii="Times New Roman" w:hAnsi="Times New Roman" w:cs="Times New Roman"/>
          <w:b/>
          <w:bCs/>
          <w:sz w:val="22"/>
          <w:szCs w:val="22"/>
        </w:rPr>
        <w:t>RESUMEN EJECUTIVO</w:t>
      </w:r>
    </w:p>
    <w:p w:rsidRPr="003E0BFA" w:rsidR="0AD1F9EC" w:rsidP="009F76D5" w:rsidRDefault="0AD1F9EC" w14:paraId="40FAAEEF" w14:textId="179D040D">
      <w:pPr>
        <w:pStyle w:val="Parrafo1"/>
      </w:pPr>
      <w:r w:rsidRPr="003E0BFA">
        <w:t xml:space="preserve">El proyecto “Aplicación Web para la Gestión de Itinerarios Turísticos en la Empresa Panorama </w:t>
      </w:r>
      <w:r w:rsidRPr="410B2E18" w:rsidR="005962CF">
        <w:rPr>
          <w:rFonts w:eastAsia="Times New Roman"/>
        </w:rPr>
        <w:t xml:space="preserve">en </w:t>
      </w:r>
      <w:r w:rsidRPr="410B2E18">
        <w:rPr>
          <w:rFonts w:eastAsia="Times New Roman"/>
        </w:rPr>
        <w:t xml:space="preserve">Cusco, 2025” tuvo como objetivo principal desarrollar una solución digital que permita optimizar la administración de itinerarios turísticos, centralizar la información relevante de los visitantes y mejorar la experiencia antes, durante y después del viaje. La empresa Panorama, </w:t>
      </w:r>
      <w:r w:rsidRPr="410B2E18" w:rsidR="410B2E18">
        <w:rPr>
          <w:rFonts w:eastAsia="Times New Roman"/>
        </w:rPr>
        <w:t>especializada en ofrecer</w:t>
      </w:r>
      <w:r w:rsidRPr="410B2E18">
        <w:rPr>
          <w:rFonts w:eastAsia="Times New Roman"/>
        </w:rPr>
        <w:t xml:space="preserve"> servicios turísticos </w:t>
      </w:r>
      <w:r w:rsidRPr="410B2E18" w:rsidR="410B2E18">
        <w:rPr>
          <w:rFonts w:eastAsia="Times New Roman"/>
        </w:rPr>
        <w:t xml:space="preserve">tanto a </w:t>
      </w:r>
      <w:r w:rsidRPr="410B2E18">
        <w:rPr>
          <w:rFonts w:eastAsia="Times New Roman"/>
        </w:rPr>
        <w:t xml:space="preserve">visitantes nacionales </w:t>
      </w:r>
      <w:r w:rsidRPr="410B2E18" w:rsidR="410B2E18">
        <w:rPr>
          <w:rFonts w:eastAsia="Times New Roman"/>
        </w:rPr>
        <w:t>como</w:t>
      </w:r>
      <w:r w:rsidRPr="410B2E18">
        <w:rPr>
          <w:rFonts w:eastAsia="Times New Roman"/>
        </w:rPr>
        <w:t xml:space="preserve"> internacionales, </w:t>
      </w:r>
      <w:r w:rsidRPr="410B2E18" w:rsidR="410B2E18">
        <w:rPr>
          <w:rFonts w:eastAsia="Times New Roman"/>
        </w:rPr>
        <w:t xml:space="preserve">enfrentaba varios desafíos. La </w:t>
      </w:r>
      <w:r w:rsidRPr="410B2E18">
        <w:rPr>
          <w:rFonts w:eastAsia="Times New Roman"/>
        </w:rPr>
        <w:t>información</w:t>
      </w:r>
      <w:r w:rsidRPr="410B2E18" w:rsidR="410B2E18">
        <w:rPr>
          <w:rFonts w:eastAsia="Times New Roman"/>
        </w:rPr>
        <w:t xml:space="preserve"> estaba registrada de manera dispersa, lo que complicaba</w:t>
      </w:r>
      <w:r w:rsidRPr="410B2E18">
        <w:rPr>
          <w:rFonts w:eastAsia="Times New Roman"/>
        </w:rPr>
        <w:t xml:space="preserve"> la comunicación operativa y </w:t>
      </w:r>
      <w:r w:rsidRPr="410B2E18" w:rsidR="410B2E18">
        <w:rPr>
          <w:rFonts w:eastAsia="Times New Roman"/>
        </w:rPr>
        <w:t>requería actualizar los datos de forma</w:t>
      </w:r>
      <w:r w:rsidRPr="410B2E18">
        <w:rPr>
          <w:rFonts w:eastAsia="Times New Roman"/>
        </w:rPr>
        <w:t xml:space="preserve"> manual</w:t>
      </w:r>
      <w:r w:rsidRPr="410B2E18" w:rsidR="410B2E18">
        <w:rPr>
          <w:rFonts w:eastAsia="Times New Roman"/>
        </w:rPr>
        <w:t>. Esto causaba</w:t>
      </w:r>
      <w:r w:rsidRPr="410B2E18">
        <w:rPr>
          <w:rFonts w:eastAsia="Times New Roman"/>
        </w:rPr>
        <w:t xml:space="preserve"> retrasos y errores en la gestión de itinerarios.</w:t>
      </w:r>
    </w:p>
    <w:p w:rsidRPr="003E0BFA" w:rsidR="410B2E18" w:rsidP="009F76D5" w:rsidRDefault="410B2E18" w14:paraId="3524F4DC" w14:textId="5A3D7C54">
      <w:pPr>
        <w:pStyle w:val="Parrafo1"/>
      </w:pPr>
      <w:r w:rsidRPr="003E0BFA">
        <w:t>Para cubrir estas necesidades, se desarrolló una aplicación web que sigue una arquitectura cliente-servidor. En el frontend se usó React.js, mientras que el backend se construyó con Node.js y Express. La base de datos se gestiona con MySQL. La aplicación ofrece varias funcionalidades, como un sistema de administración de usuarios, la gestión de turistas, la creación y edición de itinerarios, notificaciones, un panel con estadísticas y un panel exclusivo para turistas. Este último permite que los turistas vean su itinerario, reciban alertas y descarguen su planificación en formato PDF.</w:t>
      </w:r>
    </w:p>
    <w:p w:rsidRPr="003E0BFA" w:rsidR="0AD1F9EC" w:rsidP="009F76D5" w:rsidRDefault="0AD1F9EC" w14:paraId="3901C309" w14:textId="71186485">
      <w:pPr>
        <w:pStyle w:val="Parrafo1"/>
      </w:pPr>
      <w:r w:rsidRPr="003E0BFA">
        <w:t>Durante el desarrollo</w:t>
      </w:r>
      <w:r w:rsidRPr="410B2E18" w:rsidR="410B2E18">
        <w:rPr>
          <w:rFonts w:eastAsia="Times New Roman"/>
        </w:rPr>
        <w:t>, se realizaron</w:t>
      </w:r>
      <w:r w:rsidRPr="410B2E18">
        <w:rPr>
          <w:rFonts w:eastAsia="Times New Roman"/>
        </w:rPr>
        <w:t xml:space="preserve"> pruebas funcionales, de validación de datos y de experiencia de usuario</w:t>
      </w:r>
      <w:r w:rsidRPr="410B2E18" w:rsidR="410B2E18">
        <w:rPr>
          <w:rFonts w:eastAsia="Times New Roman"/>
        </w:rPr>
        <w:t>. Como resultado, se logró un buen rendimiento</w:t>
      </w:r>
      <w:r w:rsidRPr="410B2E18">
        <w:rPr>
          <w:rFonts w:eastAsia="Times New Roman"/>
        </w:rPr>
        <w:t xml:space="preserve"> en la creación, actualización y consulta de itinerarios, </w:t>
      </w:r>
      <w:r w:rsidRPr="410B2E18" w:rsidR="410B2E18">
        <w:rPr>
          <w:rFonts w:eastAsia="Times New Roman"/>
        </w:rPr>
        <w:t>además de</w:t>
      </w:r>
      <w:r w:rsidRPr="410B2E18">
        <w:rPr>
          <w:rFonts w:eastAsia="Times New Roman"/>
        </w:rPr>
        <w:t xml:space="preserve"> una mejora en la organización de la información turística. La aplicación contribuye directamente a los Objetivos de Desarrollo Sostenible (ODS), especialmente al ODS 8 (Trabajo decente y crecimiento económico) y al ODS 9 (Industria, innovación e infraestructura), al promover la digitalización responsable en el sector turístico.</w:t>
      </w:r>
    </w:p>
    <w:p w:rsidRPr="003E0BFA" w:rsidR="0AD1F9EC" w:rsidP="009F76D5" w:rsidRDefault="0AD1F9EC" w14:paraId="1DA5A19A" w14:textId="11A2636D">
      <w:pPr>
        <w:pStyle w:val="Parrafo1"/>
      </w:pPr>
      <w:r w:rsidRPr="003E0BFA">
        <w:t>Palabras clave:</w:t>
      </w:r>
      <w:r w:rsidRPr="0AD1F9EC">
        <w:rPr>
          <w:rFonts w:eastAsia="Times New Roman"/>
        </w:rPr>
        <w:t xml:space="preserve"> Gestión de itinerarios, Turismo digital, Aplicación web.</w:t>
      </w:r>
    </w:p>
    <w:p w:rsidR="0AD1F9EC" w:rsidP="542140AC" w:rsidRDefault="0AD1F9EC" w14:paraId="0FFA9095" w14:textId="2FDD77EE">
      <w:pPr>
        <w:spacing w:line="360" w:lineRule="auto"/>
        <w:jc w:val="both"/>
        <w:rPr>
          <w:rFonts w:ascii="Times New Roman" w:hAnsi="Times New Roman" w:cs="Times New Roman"/>
          <w:lang w:val="es-PE"/>
        </w:rPr>
      </w:pPr>
    </w:p>
    <w:p w:rsidR="00D50DC9" w:rsidP="542140AC" w:rsidRDefault="00D50DC9" w14:paraId="3F7CFB0B" w14:textId="77777777">
      <w:pPr>
        <w:spacing w:line="360" w:lineRule="auto"/>
        <w:jc w:val="both"/>
        <w:rPr>
          <w:rFonts w:ascii="Times New Roman" w:hAnsi="Times New Roman" w:cs="Times New Roman"/>
          <w:lang w:val="es-PE"/>
        </w:rPr>
      </w:pPr>
    </w:p>
    <w:p w:rsidR="0071558A" w:rsidP="542140AC" w:rsidRDefault="0071558A" w14:paraId="30AB4F05" w14:textId="77777777">
      <w:pPr>
        <w:spacing w:line="360" w:lineRule="auto"/>
        <w:jc w:val="both"/>
        <w:rPr>
          <w:rFonts w:ascii="Times New Roman" w:hAnsi="Times New Roman" w:cs="Times New Roman"/>
          <w:lang w:val="es-PE"/>
        </w:rPr>
      </w:pPr>
    </w:p>
    <w:p w:rsidR="00D50DC9" w:rsidP="542140AC" w:rsidRDefault="00D50DC9" w14:paraId="777C3347" w14:textId="77777777">
      <w:pPr>
        <w:spacing w:line="360" w:lineRule="auto"/>
        <w:jc w:val="both"/>
        <w:rPr>
          <w:rFonts w:ascii="Times New Roman" w:hAnsi="Times New Roman" w:cs="Times New Roman"/>
          <w:lang w:val="es-PE"/>
        </w:rPr>
      </w:pPr>
    </w:p>
    <w:p w:rsidRPr="00C423D8" w:rsidR="00941F01" w:rsidP="542140AC" w:rsidRDefault="00941F01" w14:paraId="39CB31F5" w14:textId="08DCCDAC">
      <w:pPr>
        <w:spacing w:line="360" w:lineRule="auto"/>
        <w:jc w:val="both"/>
        <w:rPr>
          <w:rFonts w:ascii="Times New Roman" w:hAnsi="Times New Roman" w:cs="Times New Roman"/>
          <w:b/>
          <w:bCs/>
          <w:lang w:val="es-PE"/>
        </w:rPr>
      </w:pPr>
      <w:r w:rsidRPr="00C423D8">
        <w:rPr>
          <w:rFonts w:ascii="Times New Roman" w:hAnsi="Times New Roman" w:cs="Times New Roman"/>
          <w:b/>
          <w:bCs/>
          <w:lang w:val="es-PE"/>
        </w:rPr>
        <w:t>Abstract</w:t>
      </w:r>
    </w:p>
    <w:p w:rsidRPr="005A5F8E" w:rsidR="005A5F8E" w:rsidP="005A5F8E" w:rsidRDefault="005A5F8E" w14:paraId="59F051CE" w14:textId="77777777">
      <w:pPr>
        <w:spacing w:line="360" w:lineRule="auto"/>
        <w:jc w:val="both"/>
        <w:rPr>
          <w:rFonts w:ascii="Times New Roman" w:hAnsi="Times New Roman" w:cs="Times New Roman"/>
          <w:lang w:val="en-US"/>
        </w:rPr>
      </w:pPr>
      <w:r w:rsidRPr="005A5F8E">
        <w:rPr>
          <w:rFonts w:ascii="Times New Roman" w:hAnsi="Times New Roman" w:cs="Times New Roman"/>
          <w:lang w:val="en-US"/>
        </w:rPr>
        <w:t>The project “Web Application for Managing Tourist Itineraries at Panorama in Cusco, 2025” aimed to develop a digital solution to optimize itinerary management, centralize relevant visitor information, and improve the experience before, during, and after the trip. Panorama, a company specializing in providing tourist services to both domestic and international visitors, faced several challenges. Information was stored in a fragmented manner, complicating operational communication and requiring manual data updates. This resulted in delays and errors in itinerary management.</w:t>
      </w:r>
    </w:p>
    <w:p w:rsidRPr="005A5F8E" w:rsidR="005A5F8E" w:rsidP="005A5F8E" w:rsidRDefault="005A5F8E" w14:paraId="737F2406" w14:textId="77777777">
      <w:pPr>
        <w:spacing w:line="360" w:lineRule="auto"/>
        <w:jc w:val="both"/>
        <w:rPr>
          <w:rFonts w:ascii="Times New Roman" w:hAnsi="Times New Roman" w:cs="Times New Roman"/>
          <w:lang w:val="en-US"/>
        </w:rPr>
      </w:pPr>
      <w:r w:rsidRPr="005A5F8E">
        <w:rPr>
          <w:rFonts w:ascii="Times New Roman" w:hAnsi="Times New Roman" w:cs="Times New Roman"/>
          <w:lang w:val="en-US"/>
        </w:rPr>
        <w:t>To address these needs, a web application was developed using a client-server architecture. React.js was used for the frontend, while the backend was built with Node.js and Express. The database is managed with MySQL. The application includes several functionalities, such as a user management system, tourist management, itinerary creation and editing, notifications, a statistics dashboard, and a dedicated dashboard for tourists. This feature allows tourists to view their itinerary, receive alerts, and download it in PDF format.</w:t>
      </w:r>
    </w:p>
    <w:p w:rsidRPr="005A5F8E" w:rsidR="005A5F8E" w:rsidP="005A5F8E" w:rsidRDefault="005A5F8E" w14:paraId="6F95F25D" w14:textId="77777777">
      <w:pPr>
        <w:spacing w:line="360" w:lineRule="auto"/>
        <w:jc w:val="both"/>
        <w:rPr>
          <w:rFonts w:ascii="Times New Roman" w:hAnsi="Times New Roman" w:cs="Times New Roman"/>
          <w:lang w:val="en-US"/>
        </w:rPr>
      </w:pPr>
      <w:r w:rsidRPr="005A5F8E">
        <w:rPr>
          <w:rFonts w:ascii="Times New Roman" w:hAnsi="Times New Roman" w:cs="Times New Roman"/>
          <w:lang w:val="en-US"/>
        </w:rPr>
        <w:t>During development, functional testing, data validation, and user experience tests were carried out. As a result, the application achieved good performance in creating, updating, and retrieving itineraries, while improving the organization of tourist information. The application directly contributes to the Sustainable Development Goals (SDGs), particularly SDG 8 (Decent Work and Economic Growth) and SDG 9 (Industry, Innovation and Infrastructure), by promoting responsible digitalization in the tourism sector.</w:t>
      </w:r>
    </w:p>
    <w:p w:rsidRPr="005A5F8E" w:rsidR="005A5F8E" w:rsidP="005A5F8E" w:rsidRDefault="005A5F8E" w14:paraId="667FC11C" w14:textId="77777777">
      <w:pPr>
        <w:spacing w:line="360" w:lineRule="auto"/>
        <w:jc w:val="both"/>
        <w:rPr>
          <w:rFonts w:ascii="Times New Roman" w:hAnsi="Times New Roman" w:cs="Times New Roman"/>
          <w:lang w:val="en-US"/>
        </w:rPr>
      </w:pPr>
    </w:p>
    <w:p w:rsidRPr="00C423D8" w:rsidR="00896CA3" w:rsidP="00E43572" w:rsidRDefault="005A5F8E" w14:paraId="5755C469" w14:textId="4E203B98">
      <w:pPr>
        <w:spacing w:line="360" w:lineRule="auto"/>
        <w:ind w:left="708" w:hanging="708"/>
        <w:jc w:val="both"/>
        <w:rPr>
          <w:rFonts w:ascii="Times New Roman" w:hAnsi="Times New Roman" w:cs="Times New Roman"/>
          <w:lang w:val="es-PE"/>
        </w:rPr>
      </w:pPr>
      <w:r w:rsidRPr="005A5F8E">
        <w:rPr>
          <w:rFonts w:ascii="Times New Roman" w:hAnsi="Times New Roman" w:cs="Times New Roman"/>
          <w:lang w:val="en-US"/>
        </w:rPr>
        <w:t>Keywords: Itinerary management, Digital tourism, Web application.</w:t>
      </w:r>
    </w:p>
    <w:p w:rsidRPr="00C423D8" w:rsidR="00EC5EF9" w:rsidP="542140AC" w:rsidRDefault="00EC5EF9" w14:paraId="1FB6BED7" w14:textId="77777777">
      <w:pPr>
        <w:spacing w:line="360" w:lineRule="auto"/>
        <w:jc w:val="both"/>
        <w:rPr>
          <w:rFonts w:ascii="Times New Roman" w:hAnsi="Times New Roman" w:cs="Times New Roman"/>
          <w:lang w:val="es-PE"/>
        </w:rPr>
      </w:pPr>
    </w:p>
    <w:p w:rsidR="00EC5EF9" w:rsidP="542140AC" w:rsidRDefault="00EC5EF9" w14:paraId="3981E282" w14:textId="77777777">
      <w:pPr>
        <w:spacing w:line="360" w:lineRule="auto"/>
        <w:jc w:val="both"/>
        <w:rPr>
          <w:rFonts w:ascii="Times New Roman" w:hAnsi="Times New Roman" w:cs="Times New Roman"/>
          <w:lang w:val="es-PE"/>
        </w:rPr>
      </w:pPr>
    </w:p>
    <w:p w:rsidR="00201001" w:rsidP="542140AC" w:rsidRDefault="00201001" w14:paraId="19752DBF" w14:textId="77777777">
      <w:pPr>
        <w:spacing w:line="360" w:lineRule="auto"/>
        <w:jc w:val="both"/>
        <w:rPr>
          <w:rFonts w:ascii="Times New Roman" w:hAnsi="Times New Roman" w:cs="Times New Roman"/>
          <w:lang w:val="es-PE"/>
        </w:rPr>
      </w:pPr>
    </w:p>
    <w:p w:rsidR="004B5FDD" w:rsidP="542140AC" w:rsidRDefault="004B5FDD" w14:paraId="6C0F6A59" w14:textId="77777777">
      <w:pPr>
        <w:spacing w:line="360" w:lineRule="auto"/>
        <w:jc w:val="both"/>
        <w:rPr>
          <w:rFonts w:ascii="Times New Roman" w:hAnsi="Times New Roman" w:cs="Times New Roman"/>
          <w:lang w:val="es-PE"/>
        </w:rPr>
      </w:pPr>
    </w:p>
    <w:p w:rsidR="00D7781B" w:rsidP="542140AC" w:rsidRDefault="00D7781B" w14:paraId="30A5BD7C" w14:textId="77777777">
      <w:pPr>
        <w:spacing w:line="360" w:lineRule="auto"/>
        <w:jc w:val="both"/>
        <w:rPr>
          <w:rFonts w:ascii="Times New Roman" w:hAnsi="Times New Roman" w:cs="Times New Roman"/>
          <w:lang w:val="es-PE"/>
        </w:rPr>
      </w:pPr>
    </w:p>
    <w:p w:rsidR="00D7781B" w:rsidP="542140AC" w:rsidRDefault="00D7781B" w14:paraId="2ED23115" w14:textId="77777777">
      <w:pPr>
        <w:spacing w:line="360" w:lineRule="auto"/>
        <w:jc w:val="both"/>
        <w:rPr>
          <w:rFonts w:ascii="Times New Roman" w:hAnsi="Times New Roman" w:cs="Times New Roman"/>
          <w:lang w:val="es-PE"/>
        </w:rPr>
      </w:pPr>
    </w:p>
    <w:p w:rsidR="00D7781B" w:rsidP="542140AC" w:rsidRDefault="00D7781B" w14:paraId="4D3DA8F3" w14:textId="77777777">
      <w:pPr>
        <w:spacing w:line="360" w:lineRule="auto"/>
        <w:jc w:val="both"/>
        <w:rPr>
          <w:rFonts w:ascii="Times New Roman" w:hAnsi="Times New Roman" w:cs="Times New Roman"/>
          <w:lang w:val="es-PE"/>
        </w:rPr>
      </w:pPr>
    </w:p>
    <w:p w:rsidR="00D7781B" w:rsidP="00954975" w:rsidRDefault="00D7781B" w14:paraId="3686699E" w14:textId="05C23AA2">
      <w:pPr>
        <w:spacing w:line="360" w:lineRule="auto"/>
        <w:jc w:val="center"/>
        <w:rPr>
          <w:rFonts w:ascii="Times New Roman" w:hAnsi="Times New Roman" w:cs="Times New Roman"/>
          <w:lang w:val="es-PE"/>
        </w:rPr>
      </w:pPr>
      <w:r w:rsidRPr="00D7781B">
        <w:rPr>
          <w:rFonts w:ascii="Times New Roman" w:hAnsi="Times New Roman" w:cs="Times New Roman"/>
          <w:b/>
          <w:bCs/>
          <w:u w:val="single"/>
          <w:lang w:val="es-PE"/>
        </w:rPr>
        <w:t>INDICE</w:t>
      </w:r>
    </w:p>
    <w:p w:rsidR="00275D0E" w:rsidRDefault="00EF50F4" w14:paraId="41355287" w14:textId="3816336D">
      <w:pPr>
        <w:pStyle w:val="TDC1"/>
        <w:tabs>
          <w:tab w:val="left" w:pos="480"/>
          <w:tab w:val="right" w:leader="dot" w:pos="9016"/>
        </w:tabs>
        <w:rPr>
          <w:rFonts w:asciiTheme="minorHAnsi" w:hAnsiTheme="minorHAnsi" w:eastAsiaTheme="minorEastAsia"/>
          <w:noProof/>
          <w:kern w:val="2"/>
          <w:lang w:val="es-MX" w:eastAsia="es-MX"/>
          <w14:ligatures w14:val="standardContextual"/>
        </w:rPr>
      </w:pPr>
      <w:r>
        <w:rPr>
          <w:rFonts w:cs="Times New Roman"/>
          <w:lang w:val="es-PE"/>
        </w:rPr>
        <w:fldChar w:fldCharType="begin"/>
      </w:r>
      <w:r>
        <w:rPr>
          <w:rFonts w:cs="Times New Roman"/>
          <w:lang w:val="es-PE"/>
        </w:rPr>
        <w:instrText xml:space="preserve"> TOC \o "1-3" \h \z \u </w:instrText>
      </w:r>
      <w:r>
        <w:rPr>
          <w:rFonts w:cs="Times New Roman"/>
          <w:lang w:val="es-PE"/>
        </w:rPr>
        <w:fldChar w:fldCharType="separate"/>
      </w:r>
      <w:hyperlink w:history="1" w:anchor="_Toc215652894">
        <w:r w:rsidRPr="00BB4926" w:rsidR="00275D0E">
          <w:rPr>
            <w:rStyle w:val="Hipervnculo"/>
            <w:noProof/>
          </w:rPr>
          <w:t>1.</w:t>
        </w:r>
        <w:r w:rsidR="00275D0E">
          <w:rPr>
            <w:rFonts w:asciiTheme="minorHAnsi" w:hAnsiTheme="minorHAnsi" w:eastAsiaTheme="minorEastAsia"/>
            <w:noProof/>
            <w:kern w:val="2"/>
            <w:lang w:val="es-MX" w:eastAsia="es-MX"/>
            <w14:ligatures w14:val="standardContextual"/>
          </w:rPr>
          <w:tab/>
        </w:r>
        <w:r w:rsidRPr="00BB4926" w:rsidR="00275D0E">
          <w:rPr>
            <w:rStyle w:val="Hipervnculo"/>
            <w:noProof/>
          </w:rPr>
          <w:t>INTRODUCCIÓN</w:t>
        </w:r>
        <w:r w:rsidR="00275D0E">
          <w:rPr>
            <w:noProof/>
            <w:webHidden/>
          </w:rPr>
          <w:tab/>
        </w:r>
        <w:r w:rsidR="00275D0E">
          <w:rPr>
            <w:noProof/>
            <w:webHidden/>
          </w:rPr>
          <w:fldChar w:fldCharType="begin"/>
        </w:r>
        <w:r w:rsidR="00275D0E">
          <w:rPr>
            <w:noProof/>
            <w:webHidden/>
          </w:rPr>
          <w:instrText xml:space="preserve"> PAGEREF _Toc215652894 \h </w:instrText>
        </w:r>
        <w:r w:rsidR="00275D0E">
          <w:rPr>
            <w:noProof/>
            <w:webHidden/>
          </w:rPr>
        </w:r>
        <w:r w:rsidR="00275D0E">
          <w:rPr>
            <w:noProof/>
            <w:webHidden/>
          </w:rPr>
          <w:fldChar w:fldCharType="separate"/>
        </w:r>
        <w:r w:rsidR="00275D0E">
          <w:rPr>
            <w:noProof/>
            <w:webHidden/>
          </w:rPr>
          <w:t>5</w:t>
        </w:r>
        <w:r w:rsidR="00275D0E">
          <w:rPr>
            <w:noProof/>
            <w:webHidden/>
          </w:rPr>
          <w:fldChar w:fldCharType="end"/>
        </w:r>
      </w:hyperlink>
    </w:p>
    <w:p w:rsidR="00275D0E" w:rsidRDefault="00275D0E" w14:paraId="35ABD30B" w14:textId="3FBBE6EB">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895">
        <w:r w:rsidRPr="00BB4926">
          <w:rPr>
            <w:rStyle w:val="Hipervnculo"/>
            <w:noProof/>
          </w:rPr>
          <w:t>Antecedentes</w:t>
        </w:r>
        <w:r>
          <w:rPr>
            <w:noProof/>
            <w:webHidden/>
          </w:rPr>
          <w:tab/>
        </w:r>
        <w:r>
          <w:rPr>
            <w:noProof/>
            <w:webHidden/>
          </w:rPr>
          <w:fldChar w:fldCharType="begin"/>
        </w:r>
        <w:r>
          <w:rPr>
            <w:noProof/>
            <w:webHidden/>
          </w:rPr>
          <w:instrText xml:space="preserve"> PAGEREF _Toc215652895 \h </w:instrText>
        </w:r>
        <w:r>
          <w:rPr>
            <w:noProof/>
            <w:webHidden/>
          </w:rPr>
        </w:r>
        <w:r>
          <w:rPr>
            <w:noProof/>
            <w:webHidden/>
          </w:rPr>
          <w:fldChar w:fldCharType="separate"/>
        </w:r>
        <w:r>
          <w:rPr>
            <w:noProof/>
            <w:webHidden/>
          </w:rPr>
          <w:t>5</w:t>
        </w:r>
        <w:r>
          <w:rPr>
            <w:noProof/>
            <w:webHidden/>
          </w:rPr>
          <w:fldChar w:fldCharType="end"/>
        </w:r>
      </w:hyperlink>
    </w:p>
    <w:p w:rsidR="00275D0E" w:rsidRDefault="00275D0E" w14:paraId="1BCC2A36" w14:textId="797282CA">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896">
        <w:r w:rsidRPr="00BB4926">
          <w:rPr>
            <w:rStyle w:val="Hipervnculo"/>
            <w:noProof/>
          </w:rPr>
          <w:t>1.1.1.</w:t>
        </w:r>
        <w:r>
          <w:rPr>
            <w:rFonts w:asciiTheme="minorHAnsi" w:hAnsiTheme="minorHAnsi" w:eastAsiaTheme="minorEastAsia"/>
            <w:noProof/>
            <w:kern w:val="2"/>
            <w:lang w:val="es-MX" w:eastAsia="es-MX"/>
            <w14:ligatures w14:val="standardContextual"/>
          </w:rPr>
          <w:tab/>
        </w:r>
        <w:r w:rsidRPr="00BB4926">
          <w:rPr>
            <w:rStyle w:val="Hipervnculo"/>
            <w:noProof/>
          </w:rPr>
          <w:t>Antecedentes Internacionales</w:t>
        </w:r>
        <w:r>
          <w:rPr>
            <w:noProof/>
            <w:webHidden/>
          </w:rPr>
          <w:tab/>
        </w:r>
        <w:r>
          <w:rPr>
            <w:noProof/>
            <w:webHidden/>
          </w:rPr>
          <w:fldChar w:fldCharType="begin"/>
        </w:r>
        <w:r>
          <w:rPr>
            <w:noProof/>
            <w:webHidden/>
          </w:rPr>
          <w:instrText xml:space="preserve"> PAGEREF _Toc215652896 \h </w:instrText>
        </w:r>
        <w:r>
          <w:rPr>
            <w:noProof/>
            <w:webHidden/>
          </w:rPr>
        </w:r>
        <w:r>
          <w:rPr>
            <w:noProof/>
            <w:webHidden/>
          </w:rPr>
          <w:fldChar w:fldCharType="separate"/>
        </w:r>
        <w:r>
          <w:rPr>
            <w:noProof/>
            <w:webHidden/>
          </w:rPr>
          <w:t>5</w:t>
        </w:r>
        <w:r>
          <w:rPr>
            <w:noProof/>
            <w:webHidden/>
          </w:rPr>
          <w:fldChar w:fldCharType="end"/>
        </w:r>
      </w:hyperlink>
    </w:p>
    <w:p w:rsidR="00275D0E" w:rsidRDefault="00275D0E" w14:paraId="027C0B99" w14:textId="47240473">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897">
        <w:r w:rsidRPr="00BB4926">
          <w:rPr>
            <w:rStyle w:val="Hipervnculo"/>
            <w:noProof/>
          </w:rPr>
          <w:t>1.1.2.</w:t>
        </w:r>
        <w:r>
          <w:rPr>
            <w:rFonts w:asciiTheme="minorHAnsi" w:hAnsiTheme="minorHAnsi" w:eastAsiaTheme="minorEastAsia"/>
            <w:noProof/>
            <w:kern w:val="2"/>
            <w:lang w:val="es-MX" w:eastAsia="es-MX"/>
            <w14:ligatures w14:val="standardContextual"/>
          </w:rPr>
          <w:tab/>
        </w:r>
        <w:r w:rsidRPr="00BB4926">
          <w:rPr>
            <w:rStyle w:val="Hipervnculo"/>
            <w:noProof/>
          </w:rPr>
          <w:t>Antecedentes Nacionales</w:t>
        </w:r>
        <w:r>
          <w:rPr>
            <w:noProof/>
            <w:webHidden/>
          </w:rPr>
          <w:tab/>
        </w:r>
        <w:r>
          <w:rPr>
            <w:noProof/>
            <w:webHidden/>
          </w:rPr>
          <w:fldChar w:fldCharType="begin"/>
        </w:r>
        <w:r>
          <w:rPr>
            <w:noProof/>
            <w:webHidden/>
          </w:rPr>
          <w:instrText xml:space="preserve"> PAGEREF _Toc215652897 \h </w:instrText>
        </w:r>
        <w:r>
          <w:rPr>
            <w:noProof/>
            <w:webHidden/>
          </w:rPr>
        </w:r>
        <w:r>
          <w:rPr>
            <w:noProof/>
            <w:webHidden/>
          </w:rPr>
          <w:fldChar w:fldCharType="separate"/>
        </w:r>
        <w:r>
          <w:rPr>
            <w:noProof/>
            <w:webHidden/>
          </w:rPr>
          <w:t>5</w:t>
        </w:r>
        <w:r>
          <w:rPr>
            <w:noProof/>
            <w:webHidden/>
          </w:rPr>
          <w:fldChar w:fldCharType="end"/>
        </w:r>
      </w:hyperlink>
    </w:p>
    <w:p w:rsidR="00275D0E" w:rsidRDefault="00275D0E" w14:paraId="6BD5A5FA" w14:textId="5931F22A">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898">
        <w:r w:rsidRPr="00BB4926">
          <w:rPr>
            <w:rStyle w:val="Hipervnculo"/>
            <w:noProof/>
          </w:rPr>
          <w:t>1.1.3.</w:t>
        </w:r>
        <w:r>
          <w:rPr>
            <w:rFonts w:asciiTheme="minorHAnsi" w:hAnsiTheme="minorHAnsi" w:eastAsiaTheme="minorEastAsia"/>
            <w:noProof/>
            <w:kern w:val="2"/>
            <w:lang w:val="es-MX" w:eastAsia="es-MX"/>
            <w14:ligatures w14:val="standardContextual"/>
          </w:rPr>
          <w:tab/>
        </w:r>
        <w:r w:rsidRPr="00BB4926">
          <w:rPr>
            <w:rStyle w:val="Hipervnculo"/>
            <w:noProof/>
          </w:rPr>
          <w:t>Antecedentes Locales (Cusco)</w:t>
        </w:r>
        <w:r>
          <w:rPr>
            <w:noProof/>
            <w:webHidden/>
          </w:rPr>
          <w:tab/>
        </w:r>
        <w:r>
          <w:rPr>
            <w:noProof/>
            <w:webHidden/>
          </w:rPr>
          <w:fldChar w:fldCharType="begin"/>
        </w:r>
        <w:r>
          <w:rPr>
            <w:noProof/>
            <w:webHidden/>
          </w:rPr>
          <w:instrText xml:space="preserve"> PAGEREF _Toc215652898 \h </w:instrText>
        </w:r>
        <w:r>
          <w:rPr>
            <w:noProof/>
            <w:webHidden/>
          </w:rPr>
        </w:r>
        <w:r>
          <w:rPr>
            <w:noProof/>
            <w:webHidden/>
          </w:rPr>
          <w:fldChar w:fldCharType="separate"/>
        </w:r>
        <w:r>
          <w:rPr>
            <w:noProof/>
            <w:webHidden/>
          </w:rPr>
          <w:t>6</w:t>
        </w:r>
        <w:r>
          <w:rPr>
            <w:noProof/>
            <w:webHidden/>
          </w:rPr>
          <w:fldChar w:fldCharType="end"/>
        </w:r>
      </w:hyperlink>
    </w:p>
    <w:p w:rsidR="00275D0E" w:rsidRDefault="00275D0E" w14:paraId="7E4D46E7" w14:textId="42663596">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899">
        <w:r w:rsidRPr="00BB4926">
          <w:rPr>
            <w:rStyle w:val="Hipervnculo"/>
            <w:noProof/>
          </w:rPr>
          <w:t>Identificación y formulación del Problema</w:t>
        </w:r>
        <w:r>
          <w:rPr>
            <w:noProof/>
            <w:webHidden/>
          </w:rPr>
          <w:tab/>
        </w:r>
        <w:r>
          <w:rPr>
            <w:noProof/>
            <w:webHidden/>
          </w:rPr>
          <w:fldChar w:fldCharType="begin"/>
        </w:r>
        <w:r>
          <w:rPr>
            <w:noProof/>
            <w:webHidden/>
          </w:rPr>
          <w:instrText xml:space="preserve"> PAGEREF _Toc215652899 \h </w:instrText>
        </w:r>
        <w:r>
          <w:rPr>
            <w:noProof/>
            <w:webHidden/>
          </w:rPr>
        </w:r>
        <w:r>
          <w:rPr>
            <w:noProof/>
            <w:webHidden/>
          </w:rPr>
          <w:fldChar w:fldCharType="separate"/>
        </w:r>
        <w:r>
          <w:rPr>
            <w:noProof/>
            <w:webHidden/>
          </w:rPr>
          <w:t>6</w:t>
        </w:r>
        <w:r>
          <w:rPr>
            <w:noProof/>
            <w:webHidden/>
          </w:rPr>
          <w:fldChar w:fldCharType="end"/>
        </w:r>
      </w:hyperlink>
    </w:p>
    <w:p w:rsidR="00275D0E" w:rsidRDefault="00275D0E" w14:paraId="75A61003" w14:textId="55B6C759">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00">
        <w:r w:rsidRPr="00BB4926">
          <w:rPr>
            <w:rStyle w:val="Hipervnculo"/>
            <w:noProof/>
          </w:rPr>
          <w:t>1.1.4.</w:t>
        </w:r>
        <w:r>
          <w:rPr>
            <w:rFonts w:asciiTheme="minorHAnsi" w:hAnsiTheme="minorHAnsi" w:eastAsiaTheme="minorEastAsia"/>
            <w:noProof/>
            <w:kern w:val="2"/>
            <w:lang w:val="es-MX" w:eastAsia="es-MX"/>
            <w14:ligatures w14:val="standardContextual"/>
          </w:rPr>
          <w:tab/>
        </w:r>
        <w:r w:rsidRPr="00BB4926">
          <w:rPr>
            <w:rStyle w:val="Hipervnculo"/>
            <w:noProof/>
          </w:rPr>
          <w:t>Contexto</w:t>
        </w:r>
        <w:r>
          <w:rPr>
            <w:noProof/>
            <w:webHidden/>
          </w:rPr>
          <w:tab/>
        </w:r>
        <w:r>
          <w:rPr>
            <w:noProof/>
            <w:webHidden/>
          </w:rPr>
          <w:fldChar w:fldCharType="begin"/>
        </w:r>
        <w:r>
          <w:rPr>
            <w:noProof/>
            <w:webHidden/>
          </w:rPr>
          <w:instrText xml:space="preserve"> PAGEREF _Toc215652900 \h </w:instrText>
        </w:r>
        <w:r>
          <w:rPr>
            <w:noProof/>
            <w:webHidden/>
          </w:rPr>
        </w:r>
        <w:r>
          <w:rPr>
            <w:noProof/>
            <w:webHidden/>
          </w:rPr>
          <w:fldChar w:fldCharType="separate"/>
        </w:r>
        <w:r>
          <w:rPr>
            <w:noProof/>
            <w:webHidden/>
          </w:rPr>
          <w:t>6</w:t>
        </w:r>
        <w:r>
          <w:rPr>
            <w:noProof/>
            <w:webHidden/>
          </w:rPr>
          <w:fldChar w:fldCharType="end"/>
        </w:r>
      </w:hyperlink>
    </w:p>
    <w:p w:rsidR="00275D0E" w:rsidRDefault="00275D0E" w14:paraId="7EC14C48" w14:textId="0BB9E8F4">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01">
        <w:r w:rsidRPr="00BB4926">
          <w:rPr>
            <w:rStyle w:val="Hipervnculo"/>
            <w:noProof/>
          </w:rPr>
          <w:t>1.1.5.</w:t>
        </w:r>
        <w:r>
          <w:rPr>
            <w:rFonts w:asciiTheme="minorHAnsi" w:hAnsiTheme="minorHAnsi" w:eastAsiaTheme="minorEastAsia"/>
            <w:noProof/>
            <w:kern w:val="2"/>
            <w:lang w:val="es-MX" w:eastAsia="es-MX"/>
            <w14:ligatures w14:val="standardContextual"/>
          </w:rPr>
          <w:tab/>
        </w:r>
        <w:r w:rsidRPr="00BB4926">
          <w:rPr>
            <w:rStyle w:val="Hipervnculo"/>
            <w:noProof/>
          </w:rPr>
          <w:t>Problema central</w:t>
        </w:r>
        <w:r>
          <w:rPr>
            <w:noProof/>
            <w:webHidden/>
          </w:rPr>
          <w:tab/>
        </w:r>
        <w:r>
          <w:rPr>
            <w:noProof/>
            <w:webHidden/>
          </w:rPr>
          <w:fldChar w:fldCharType="begin"/>
        </w:r>
        <w:r>
          <w:rPr>
            <w:noProof/>
            <w:webHidden/>
          </w:rPr>
          <w:instrText xml:space="preserve"> PAGEREF _Toc215652901 \h </w:instrText>
        </w:r>
        <w:r>
          <w:rPr>
            <w:noProof/>
            <w:webHidden/>
          </w:rPr>
        </w:r>
        <w:r>
          <w:rPr>
            <w:noProof/>
            <w:webHidden/>
          </w:rPr>
          <w:fldChar w:fldCharType="separate"/>
        </w:r>
        <w:r>
          <w:rPr>
            <w:noProof/>
            <w:webHidden/>
          </w:rPr>
          <w:t>7</w:t>
        </w:r>
        <w:r>
          <w:rPr>
            <w:noProof/>
            <w:webHidden/>
          </w:rPr>
          <w:fldChar w:fldCharType="end"/>
        </w:r>
      </w:hyperlink>
    </w:p>
    <w:p w:rsidR="00275D0E" w:rsidRDefault="00275D0E" w14:paraId="58985679" w14:textId="5C5089E9">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02">
        <w:r w:rsidRPr="00BB4926">
          <w:rPr>
            <w:rStyle w:val="Hipervnculo"/>
            <w:noProof/>
          </w:rPr>
          <w:t>1.1.6.</w:t>
        </w:r>
        <w:r>
          <w:rPr>
            <w:rFonts w:asciiTheme="minorHAnsi" w:hAnsiTheme="minorHAnsi" w:eastAsiaTheme="minorEastAsia"/>
            <w:noProof/>
            <w:kern w:val="2"/>
            <w:lang w:val="es-MX" w:eastAsia="es-MX"/>
            <w14:ligatures w14:val="standardContextual"/>
          </w:rPr>
          <w:tab/>
        </w:r>
        <w:r w:rsidRPr="00BB4926">
          <w:rPr>
            <w:rStyle w:val="Hipervnculo"/>
            <w:noProof/>
          </w:rPr>
          <w:t>Consecuencia del problema</w:t>
        </w:r>
        <w:r>
          <w:rPr>
            <w:noProof/>
            <w:webHidden/>
          </w:rPr>
          <w:tab/>
        </w:r>
        <w:r>
          <w:rPr>
            <w:noProof/>
            <w:webHidden/>
          </w:rPr>
          <w:fldChar w:fldCharType="begin"/>
        </w:r>
        <w:r>
          <w:rPr>
            <w:noProof/>
            <w:webHidden/>
          </w:rPr>
          <w:instrText xml:space="preserve"> PAGEREF _Toc215652902 \h </w:instrText>
        </w:r>
        <w:r>
          <w:rPr>
            <w:noProof/>
            <w:webHidden/>
          </w:rPr>
        </w:r>
        <w:r>
          <w:rPr>
            <w:noProof/>
            <w:webHidden/>
          </w:rPr>
          <w:fldChar w:fldCharType="separate"/>
        </w:r>
        <w:r>
          <w:rPr>
            <w:noProof/>
            <w:webHidden/>
          </w:rPr>
          <w:t>8</w:t>
        </w:r>
        <w:r>
          <w:rPr>
            <w:noProof/>
            <w:webHidden/>
          </w:rPr>
          <w:fldChar w:fldCharType="end"/>
        </w:r>
      </w:hyperlink>
    </w:p>
    <w:p w:rsidR="00275D0E" w:rsidRDefault="00275D0E" w14:paraId="673A4495" w14:textId="3B1D1E45">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03">
        <w:r w:rsidRPr="00BB4926">
          <w:rPr>
            <w:rStyle w:val="Hipervnculo"/>
            <w:noProof/>
          </w:rPr>
          <w:t>1.1.7.</w:t>
        </w:r>
        <w:r>
          <w:rPr>
            <w:rFonts w:asciiTheme="minorHAnsi" w:hAnsiTheme="minorHAnsi" w:eastAsiaTheme="minorEastAsia"/>
            <w:noProof/>
            <w:kern w:val="2"/>
            <w:lang w:val="es-MX" w:eastAsia="es-MX"/>
            <w14:ligatures w14:val="standardContextual"/>
          </w:rPr>
          <w:tab/>
        </w:r>
        <w:r w:rsidRPr="00BB4926">
          <w:rPr>
            <w:rStyle w:val="Hipervnculo"/>
            <w:noProof/>
          </w:rPr>
          <w:t>Necesidad</w:t>
        </w:r>
        <w:r>
          <w:rPr>
            <w:noProof/>
            <w:webHidden/>
          </w:rPr>
          <w:tab/>
        </w:r>
        <w:r>
          <w:rPr>
            <w:noProof/>
            <w:webHidden/>
          </w:rPr>
          <w:fldChar w:fldCharType="begin"/>
        </w:r>
        <w:r>
          <w:rPr>
            <w:noProof/>
            <w:webHidden/>
          </w:rPr>
          <w:instrText xml:space="preserve"> PAGEREF _Toc215652903 \h </w:instrText>
        </w:r>
        <w:r>
          <w:rPr>
            <w:noProof/>
            <w:webHidden/>
          </w:rPr>
        </w:r>
        <w:r>
          <w:rPr>
            <w:noProof/>
            <w:webHidden/>
          </w:rPr>
          <w:fldChar w:fldCharType="separate"/>
        </w:r>
        <w:r>
          <w:rPr>
            <w:noProof/>
            <w:webHidden/>
          </w:rPr>
          <w:t>9</w:t>
        </w:r>
        <w:r>
          <w:rPr>
            <w:noProof/>
            <w:webHidden/>
          </w:rPr>
          <w:fldChar w:fldCharType="end"/>
        </w:r>
      </w:hyperlink>
    </w:p>
    <w:p w:rsidR="00275D0E" w:rsidRDefault="00275D0E" w14:paraId="41660629" w14:textId="2DB0601C">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04">
        <w:r w:rsidRPr="00BB4926">
          <w:rPr>
            <w:rStyle w:val="Hipervnculo"/>
            <w:noProof/>
          </w:rPr>
          <w:t>1.1.8.</w:t>
        </w:r>
        <w:r>
          <w:rPr>
            <w:rFonts w:asciiTheme="minorHAnsi" w:hAnsiTheme="minorHAnsi" w:eastAsiaTheme="minorEastAsia"/>
            <w:noProof/>
            <w:kern w:val="2"/>
            <w:lang w:val="es-MX" w:eastAsia="es-MX"/>
            <w14:ligatures w14:val="standardContextual"/>
          </w:rPr>
          <w:tab/>
        </w:r>
        <w:r w:rsidRPr="00BB4926">
          <w:rPr>
            <w:rStyle w:val="Hipervnculo"/>
            <w:noProof/>
          </w:rPr>
          <w:t>Justificación</w:t>
        </w:r>
        <w:r>
          <w:rPr>
            <w:noProof/>
            <w:webHidden/>
          </w:rPr>
          <w:tab/>
        </w:r>
        <w:r>
          <w:rPr>
            <w:noProof/>
            <w:webHidden/>
          </w:rPr>
          <w:fldChar w:fldCharType="begin"/>
        </w:r>
        <w:r>
          <w:rPr>
            <w:noProof/>
            <w:webHidden/>
          </w:rPr>
          <w:instrText xml:space="preserve"> PAGEREF _Toc215652904 \h </w:instrText>
        </w:r>
        <w:r>
          <w:rPr>
            <w:noProof/>
            <w:webHidden/>
          </w:rPr>
        </w:r>
        <w:r>
          <w:rPr>
            <w:noProof/>
            <w:webHidden/>
          </w:rPr>
          <w:fldChar w:fldCharType="separate"/>
        </w:r>
        <w:r>
          <w:rPr>
            <w:noProof/>
            <w:webHidden/>
          </w:rPr>
          <w:t>9</w:t>
        </w:r>
        <w:r>
          <w:rPr>
            <w:noProof/>
            <w:webHidden/>
          </w:rPr>
          <w:fldChar w:fldCharType="end"/>
        </w:r>
      </w:hyperlink>
    </w:p>
    <w:p w:rsidR="00275D0E" w:rsidRDefault="00275D0E" w14:paraId="02071A4E" w14:textId="2EE07B13">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05">
        <w:r w:rsidRPr="00BB4926">
          <w:rPr>
            <w:rStyle w:val="Hipervnculo"/>
            <w:noProof/>
          </w:rPr>
          <w:t>MARCO TEÓRICO</w:t>
        </w:r>
        <w:r>
          <w:rPr>
            <w:noProof/>
            <w:webHidden/>
          </w:rPr>
          <w:tab/>
        </w:r>
        <w:r>
          <w:rPr>
            <w:noProof/>
            <w:webHidden/>
          </w:rPr>
          <w:fldChar w:fldCharType="begin"/>
        </w:r>
        <w:r>
          <w:rPr>
            <w:noProof/>
            <w:webHidden/>
          </w:rPr>
          <w:instrText xml:space="preserve"> PAGEREF _Toc215652905 \h </w:instrText>
        </w:r>
        <w:r>
          <w:rPr>
            <w:noProof/>
            <w:webHidden/>
          </w:rPr>
        </w:r>
        <w:r>
          <w:rPr>
            <w:noProof/>
            <w:webHidden/>
          </w:rPr>
          <w:fldChar w:fldCharType="separate"/>
        </w:r>
        <w:r>
          <w:rPr>
            <w:noProof/>
            <w:webHidden/>
          </w:rPr>
          <w:t>10</w:t>
        </w:r>
        <w:r>
          <w:rPr>
            <w:noProof/>
            <w:webHidden/>
          </w:rPr>
          <w:fldChar w:fldCharType="end"/>
        </w:r>
      </w:hyperlink>
    </w:p>
    <w:p w:rsidR="00275D0E" w:rsidRDefault="00275D0E" w14:paraId="6588D9C8" w14:textId="0E19F895">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06">
        <w:r w:rsidRPr="00BB4926">
          <w:rPr>
            <w:rStyle w:val="Hipervnculo"/>
            <w:noProof/>
          </w:rPr>
          <w:t>1.1.9.</w:t>
        </w:r>
        <w:r>
          <w:rPr>
            <w:rFonts w:asciiTheme="minorHAnsi" w:hAnsiTheme="minorHAnsi" w:eastAsiaTheme="minorEastAsia"/>
            <w:noProof/>
            <w:kern w:val="2"/>
            <w:lang w:val="es-MX" w:eastAsia="es-MX"/>
            <w14:ligatures w14:val="standardContextual"/>
          </w:rPr>
          <w:tab/>
        </w:r>
        <w:r w:rsidRPr="00BB4926">
          <w:rPr>
            <w:rStyle w:val="Hipervnculo"/>
            <w:noProof/>
          </w:rPr>
          <w:t>Sistemas de Información</w:t>
        </w:r>
        <w:r>
          <w:rPr>
            <w:noProof/>
            <w:webHidden/>
          </w:rPr>
          <w:tab/>
        </w:r>
        <w:r>
          <w:rPr>
            <w:noProof/>
            <w:webHidden/>
          </w:rPr>
          <w:fldChar w:fldCharType="begin"/>
        </w:r>
        <w:r>
          <w:rPr>
            <w:noProof/>
            <w:webHidden/>
          </w:rPr>
          <w:instrText xml:space="preserve"> PAGEREF _Toc215652906 \h </w:instrText>
        </w:r>
        <w:r>
          <w:rPr>
            <w:noProof/>
            <w:webHidden/>
          </w:rPr>
        </w:r>
        <w:r>
          <w:rPr>
            <w:noProof/>
            <w:webHidden/>
          </w:rPr>
          <w:fldChar w:fldCharType="separate"/>
        </w:r>
        <w:r>
          <w:rPr>
            <w:noProof/>
            <w:webHidden/>
          </w:rPr>
          <w:t>10</w:t>
        </w:r>
        <w:r>
          <w:rPr>
            <w:noProof/>
            <w:webHidden/>
          </w:rPr>
          <w:fldChar w:fldCharType="end"/>
        </w:r>
      </w:hyperlink>
    </w:p>
    <w:p w:rsidR="00275D0E" w:rsidRDefault="00275D0E" w14:paraId="4E17B762" w14:textId="73CD27AA">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07">
        <w:r w:rsidRPr="00BB4926">
          <w:rPr>
            <w:rStyle w:val="Hipervnculo"/>
            <w:noProof/>
          </w:rPr>
          <w:t>1.1.10.</w:t>
        </w:r>
        <w:r>
          <w:rPr>
            <w:rFonts w:asciiTheme="minorHAnsi" w:hAnsiTheme="minorHAnsi" w:eastAsiaTheme="minorEastAsia"/>
            <w:noProof/>
            <w:kern w:val="2"/>
            <w:lang w:val="es-MX" w:eastAsia="es-MX"/>
            <w14:ligatures w14:val="standardContextual"/>
          </w:rPr>
          <w:tab/>
        </w:r>
        <w:r w:rsidRPr="00BB4926">
          <w:rPr>
            <w:rStyle w:val="Hipervnculo"/>
            <w:noProof/>
          </w:rPr>
          <w:t>Tecnologías Web</w:t>
        </w:r>
        <w:r>
          <w:rPr>
            <w:noProof/>
            <w:webHidden/>
          </w:rPr>
          <w:tab/>
        </w:r>
        <w:r>
          <w:rPr>
            <w:noProof/>
            <w:webHidden/>
          </w:rPr>
          <w:fldChar w:fldCharType="begin"/>
        </w:r>
        <w:r>
          <w:rPr>
            <w:noProof/>
            <w:webHidden/>
          </w:rPr>
          <w:instrText xml:space="preserve"> PAGEREF _Toc215652907 \h </w:instrText>
        </w:r>
        <w:r>
          <w:rPr>
            <w:noProof/>
            <w:webHidden/>
          </w:rPr>
        </w:r>
        <w:r>
          <w:rPr>
            <w:noProof/>
            <w:webHidden/>
          </w:rPr>
          <w:fldChar w:fldCharType="separate"/>
        </w:r>
        <w:r>
          <w:rPr>
            <w:noProof/>
            <w:webHidden/>
          </w:rPr>
          <w:t>10</w:t>
        </w:r>
        <w:r>
          <w:rPr>
            <w:noProof/>
            <w:webHidden/>
          </w:rPr>
          <w:fldChar w:fldCharType="end"/>
        </w:r>
      </w:hyperlink>
    </w:p>
    <w:p w:rsidR="00275D0E" w:rsidRDefault="00275D0E" w14:paraId="7EE30064" w14:textId="25292F58">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08">
        <w:r w:rsidRPr="00BB4926">
          <w:rPr>
            <w:rStyle w:val="Hipervnculo"/>
            <w:noProof/>
          </w:rPr>
          <w:t>1.1.11.</w:t>
        </w:r>
        <w:r>
          <w:rPr>
            <w:rFonts w:asciiTheme="minorHAnsi" w:hAnsiTheme="minorHAnsi" w:eastAsiaTheme="minorEastAsia"/>
            <w:noProof/>
            <w:kern w:val="2"/>
            <w:lang w:val="es-MX" w:eastAsia="es-MX"/>
            <w14:ligatures w14:val="standardContextual"/>
          </w:rPr>
          <w:tab/>
        </w:r>
        <w:r w:rsidRPr="00BB4926">
          <w:rPr>
            <w:rStyle w:val="Hipervnculo"/>
            <w:noProof/>
          </w:rPr>
          <w:t>Frameworks y Tecnologías Utilizadas</w:t>
        </w:r>
        <w:r>
          <w:rPr>
            <w:noProof/>
            <w:webHidden/>
          </w:rPr>
          <w:tab/>
        </w:r>
        <w:r>
          <w:rPr>
            <w:noProof/>
            <w:webHidden/>
          </w:rPr>
          <w:fldChar w:fldCharType="begin"/>
        </w:r>
        <w:r>
          <w:rPr>
            <w:noProof/>
            <w:webHidden/>
          </w:rPr>
          <w:instrText xml:space="preserve"> PAGEREF _Toc215652908 \h </w:instrText>
        </w:r>
        <w:r>
          <w:rPr>
            <w:noProof/>
            <w:webHidden/>
          </w:rPr>
        </w:r>
        <w:r>
          <w:rPr>
            <w:noProof/>
            <w:webHidden/>
          </w:rPr>
          <w:fldChar w:fldCharType="separate"/>
        </w:r>
        <w:r>
          <w:rPr>
            <w:noProof/>
            <w:webHidden/>
          </w:rPr>
          <w:t>10</w:t>
        </w:r>
        <w:r>
          <w:rPr>
            <w:noProof/>
            <w:webHidden/>
          </w:rPr>
          <w:fldChar w:fldCharType="end"/>
        </w:r>
      </w:hyperlink>
    </w:p>
    <w:p w:rsidR="00275D0E" w:rsidRDefault="00275D0E" w14:paraId="6592FBB4" w14:textId="7678E8F2">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09">
        <w:r w:rsidRPr="00BB4926">
          <w:rPr>
            <w:rStyle w:val="Hipervnculo"/>
            <w:noProof/>
          </w:rPr>
          <w:t>1.1.12.</w:t>
        </w:r>
        <w:r>
          <w:rPr>
            <w:rFonts w:asciiTheme="minorHAnsi" w:hAnsiTheme="minorHAnsi" w:eastAsiaTheme="minorEastAsia"/>
            <w:noProof/>
            <w:kern w:val="2"/>
            <w:lang w:val="es-MX" w:eastAsia="es-MX"/>
            <w14:ligatures w14:val="standardContextual"/>
          </w:rPr>
          <w:tab/>
        </w:r>
        <w:r w:rsidRPr="00BB4926">
          <w:rPr>
            <w:rStyle w:val="Hipervnculo"/>
            <w:noProof/>
          </w:rPr>
          <w:t>Arquitectura Cliente-Servidor</w:t>
        </w:r>
        <w:r>
          <w:rPr>
            <w:noProof/>
            <w:webHidden/>
          </w:rPr>
          <w:tab/>
        </w:r>
        <w:r>
          <w:rPr>
            <w:noProof/>
            <w:webHidden/>
          </w:rPr>
          <w:fldChar w:fldCharType="begin"/>
        </w:r>
        <w:r>
          <w:rPr>
            <w:noProof/>
            <w:webHidden/>
          </w:rPr>
          <w:instrText xml:space="preserve"> PAGEREF _Toc215652909 \h </w:instrText>
        </w:r>
        <w:r>
          <w:rPr>
            <w:noProof/>
            <w:webHidden/>
          </w:rPr>
        </w:r>
        <w:r>
          <w:rPr>
            <w:noProof/>
            <w:webHidden/>
          </w:rPr>
          <w:fldChar w:fldCharType="separate"/>
        </w:r>
        <w:r>
          <w:rPr>
            <w:noProof/>
            <w:webHidden/>
          </w:rPr>
          <w:t>11</w:t>
        </w:r>
        <w:r>
          <w:rPr>
            <w:noProof/>
            <w:webHidden/>
          </w:rPr>
          <w:fldChar w:fldCharType="end"/>
        </w:r>
      </w:hyperlink>
    </w:p>
    <w:p w:rsidR="00275D0E" w:rsidRDefault="00275D0E" w14:paraId="52CF2080" w14:textId="2C7BCA44">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10">
        <w:r w:rsidRPr="00BB4926">
          <w:rPr>
            <w:rStyle w:val="Hipervnculo"/>
            <w:noProof/>
          </w:rPr>
          <w:t>1.1.13.</w:t>
        </w:r>
        <w:r>
          <w:rPr>
            <w:rFonts w:asciiTheme="minorHAnsi" w:hAnsiTheme="minorHAnsi" w:eastAsiaTheme="minorEastAsia"/>
            <w:noProof/>
            <w:kern w:val="2"/>
            <w:lang w:val="es-MX" w:eastAsia="es-MX"/>
            <w14:ligatures w14:val="standardContextual"/>
          </w:rPr>
          <w:tab/>
        </w:r>
        <w:r w:rsidRPr="00BB4926">
          <w:rPr>
            <w:rStyle w:val="Hipervnculo"/>
            <w:noProof/>
          </w:rPr>
          <w:t>Ingeniería de Software</w:t>
        </w:r>
        <w:r>
          <w:rPr>
            <w:noProof/>
            <w:webHidden/>
          </w:rPr>
          <w:tab/>
        </w:r>
        <w:r>
          <w:rPr>
            <w:noProof/>
            <w:webHidden/>
          </w:rPr>
          <w:fldChar w:fldCharType="begin"/>
        </w:r>
        <w:r>
          <w:rPr>
            <w:noProof/>
            <w:webHidden/>
          </w:rPr>
          <w:instrText xml:space="preserve"> PAGEREF _Toc215652910 \h </w:instrText>
        </w:r>
        <w:r>
          <w:rPr>
            <w:noProof/>
            <w:webHidden/>
          </w:rPr>
        </w:r>
        <w:r>
          <w:rPr>
            <w:noProof/>
            <w:webHidden/>
          </w:rPr>
          <w:fldChar w:fldCharType="separate"/>
        </w:r>
        <w:r>
          <w:rPr>
            <w:noProof/>
            <w:webHidden/>
          </w:rPr>
          <w:t>11</w:t>
        </w:r>
        <w:r>
          <w:rPr>
            <w:noProof/>
            <w:webHidden/>
          </w:rPr>
          <w:fldChar w:fldCharType="end"/>
        </w:r>
      </w:hyperlink>
    </w:p>
    <w:p w:rsidR="00275D0E" w:rsidRDefault="00275D0E" w14:paraId="6F1EAEDB" w14:textId="61592FD1">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11">
        <w:r w:rsidRPr="00BB4926">
          <w:rPr>
            <w:rStyle w:val="Hipervnculo"/>
            <w:noProof/>
          </w:rPr>
          <w:t>1.1.14.</w:t>
        </w:r>
        <w:r>
          <w:rPr>
            <w:rFonts w:asciiTheme="minorHAnsi" w:hAnsiTheme="minorHAnsi" w:eastAsiaTheme="minorEastAsia"/>
            <w:noProof/>
            <w:kern w:val="2"/>
            <w:lang w:val="es-MX" w:eastAsia="es-MX"/>
            <w14:ligatures w14:val="standardContextual"/>
          </w:rPr>
          <w:tab/>
        </w:r>
        <w:r w:rsidRPr="00BB4926">
          <w:rPr>
            <w:rStyle w:val="Hipervnculo"/>
            <w:noProof/>
          </w:rPr>
          <w:t>Metodologías Ágiles</w:t>
        </w:r>
        <w:r>
          <w:rPr>
            <w:noProof/>
            <w:webHidden/>
          </w:rPr>
          <w:tab/>
        </w:r>
        <w:r>
          <w:rPr>
            <w:noProof/>
            <w:webHidden/>
          </w:rPr>
          <w:fldChar w:fldCharType="begin"/>
        </w:r>
        <w:r>
          <w:rPr>
            <w:noProof/>
            <w:webHidden/>
          </w:rPr>
          <w:instrText xml:space="preserve"> PAGEREF _Toc215652911 \h </w:instrText>
        </w:r>
        <w:r>
          <w:rPr>
            <w:noProof/>
            <w:webHidden/>
          </w:rPr>
        </w:r>
        <w:r>
          <w:rPr>
            <w:noProof/>
            <w:webHidden/>
          </w:rPr>
          <w:fldChar w:fldCharType="separate"/>
        </w:r>
        <w:r>
          <w:rPr>
            <w:noProof/>
            <w:webHidden/>
          </w:rPr>
          <w:t>11</w:t>
        </w:r>
        <w:r>
          <w:rPr>
            <w:noProof/>
            <w:webHidden/>
          </w:rPr>
          <w:fldChar w:fldCharType="end"/>
        </w:r>
      </w:hyperlink>
    </w:p>
    <w:p w:rsidR="00275D0E" w:rsidRDefault="00275D0E" w14:paraId="0726F808" w14:textId="65895ABD">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12">
        <w:r w:rsidRPr="00BB4926">
          <w:rPr>
            <w:rStyle w:val="Hipervnculo"/>
            <w:noProof/>
          </w:rPr>
          <w:t>1.1.15.</w:t>
        </w:r>
        <w:r>
          <w:rPr>
            <w:rFonts w:asciiTheme="minorHAnsi" w:hAnsiTheme="minorHAnsi" w:eastAsiaTheme="minorEastAsia"/>
            <w:noProof/>
            <w:kern w:val="2"/>
            <w:lang w:val="es-MX" w:eastAsia="es-MX"/>
            <w14:ligatures w14:val="standardContextual"/>
          </w:rPr>
          <w:tab/>
        </w:r>
        <w:r w:rsidRPr="00BB4926">
          <w:rPr>
            <w:rStyle w:val="Hipervnculo"/>
            <w:noProof/>
          </w:rPr>
          <w:t>Turismo y Transformación Digital</w:t>
        </w:r>
        <w:r>
          <w:rPr>
            <w:noProof/>
            <w:webHidden/>
          </w:rPr>
          <w:tab/>
        </w:r>
        <w:r>
          <w:rPr>
            <w:noProof/>
            <w:webHidden/>
          </w:rPr>
          <w:fldChar w:fldCharType="begin"/>
        </w:r>
        <w:r>
          <w:rPr>
            <w:noProof/>
            <w:webHidden/>
          </w:rPr>
          <w:instrText xml:space="preserve"> PAGEREF _Toc215652912 \h </w:instrText>
        </w:r>
        <w:r>
          <w:rPr>
            <w:noProof/>
            <w:webHidden/>
          </w:rPr>
        </w:r>
        <w:r>
          <w:rPr>
            <w:noProof/>
            <w:webHidden/>
          </w:rPr>
          <w:fldChar w:fldCharType="separate"/>
        </w:r>
        <w:r>
          <w:rPr>
            <w:noProof/>
            <w:webHidden/>
          </w:rPr>
          <w:t>12</w:t>
        </w:r>
        <w:r>
          <w:rPr>
            <w:noProof/>
            <w:webHidden/>
          </w:rPr>
          <w:fldChar w:fldCharType="end"/>
        </w:r>
      </w:hyperlink>
    </w:p>
    <w:p w:rsidR="00275D0E" w:rsidRDefault="00275D0E" w14:paraId="7D05F0BE" w14:textId="5C1D43B7">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13">
        <w:r w:rsidRPr="00BB4926">
          <w:rPr>
            <w:rStyle w:val="Hipervnculo"/>
            <w:noProof/>
          </w:rPr>
          <w:t>1.1.16.</w:t>
        </w:r>
        <w:r>
          <w:rPr>
            <w:rFonts w:asciiTheme="minorHAnsi" w:hAnsiTheme="minorHAnsi" w:eastAsiaTheme="minorEastAsia"/>
            <w:noProof/>
            <w:kern w:val="2"/>
            <w:lang w:val="es-MX" w:eastAsia="es-MX"/>
            <w14:ligatures w14:val="standardContextual"/>
          </w:rPr>
          <w:tab/>
        </w:r>
        <w:r w:rsidRPr="00BB4926">
          <w:rPr>
            <w:rStyle w:val="Hipervnculo"/>
            <w:noProof/>
          </w:rPr>
          <w:t>Usabilidad y Experiencia de Usuario</w:t>
        </w:r>
        <w:r>
          <w:rPr>
            <w:noProof/>
            <w:webHidden/>
          </w:rPr>
          <w:tab/>
        </w:r>
        <w:r>
          <w:rPr>
            <w:noProof/>
            <w:webHidden/>
          </w:rPr>
          <w:fldChar w:fldCharType="begin"/>
        </w:r>
        <w:r>
          <w:rPr>
            <w:noProof/>
            <w:webHidden/>
          </w:rPr>
          <w:instrText xml:space="preserve"> PAGEREF _Toc215652913 \h </w:instrText>
        </w:r>
        <w:r>
          <w:rPr>
            <w:noProof/>
            <w:webHidden/>
          </w:rPr>
        </w:r>
        <w:r>
          <w:rPr>
            <w:noProof/>
            <w:webHidden/>
          </w:rPr>
          <w:fldChar w:fldCharType="separate"/>
        </w:r>
        <w:r>
          <w:rPr>
            <w:noProof/>
            <w:webHidden/>
          </w:rPr>
          <w:t>12</w:t>
        </w:r>
        <w:r>
          <w:rPr>
            <w:noProof/>
            <w:webHidden/>
          </w:rPr>
          <w:fldChar w:fldCharType="end"/>
        </w:r>
      </w:hyperlink>
    </w:p>
    <w:p w:rsidR="00275D0E" w:rsidRDefault="00275D0E" w14:paraId="67F19ECF" w14:textId="5D4187F4">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14">
        <w:r w:rsidRPr="00BB4926">
          <w:rPr>
            <w:rStyle w:val="Hipervnculo"/>
            <w:noProof/>
          </w:rPr>
          <w:t>OBJETIVOS DEL PROYECTO</w:t>
        </w:r>
        <w:r>
          <w:rPr>
            <w:noProof/>
            <w:webHidden/>
          </w:rPr>
          <w:tab/>
        </w:r>
        <w:r>
          <w:rPr>
            <w:noProof/>
            <w:webHidden/>
          </w:rPr>
          <w:fldChar w:fldCharType="begin"/>
        </w:r>
        <w:r>
          <w:rPr>
            <w:noProof/>
            <w:webHidden/>
          </w:rPr>
          <w:instrText xml:space="preserve"> PAGEREF _Toc215652914 \h </w:instrText>
        </w:r>
        <w:r>
          <w:rPr>
            <w:noProof/>
            <w:webHidden/>
          </w:rPr>
        </w:r>
        <w:r>
          <w:rPr>
            <w:noProof/>
            <w:webHidden/>
          </w:rPr>
          <w:fldChar w:fldCharType="separate"/>
        </w:r>
        <w:r>
          <w:rPr>
            <w:noProof/>
            <w:webHidden/>
          </w:rPr>
          <w:t>12</w:t>
        </w:r>
        <w:r>
          <w:rPr>
            <w:noProof/>
            <w:webHidden/>
          </w:rPr>
          <w:fldChar w:fldCharType="end"/>
        </w:r>
      </w:hyperlink>
    </w:p>
    <w:p w:rsidR="00275D0E" w:rsidRDefault="00275D0E" w14:paraId="3B6659B8" w14:textId="2348E8BB">
      <w:pPr>
        <w:pStyle w:val="TDC3"/>
        <w:tabs>
          <w:tab w:val="right" w:leader="dot" w:pos="9016"/>
        </w:tabs>
        <w:rPr>
          <w:rFonts w:asciiTheme="minorHAnsi" w:hAnsiTheme="minorHAnsi" w:eastAsiaTheme="minorEastAsia"/>
          <w:noProof/>
          <w:kern w:val="2"/>
          <w:lang w:val="es-MX" w:eastAsia="es-MX"/>
          <w14:ligatures w14:val="standardContextual"/>
        </w:rPr>
      </w:pPr>
      <w:hyperlink w:history="1" w:anchor="_Toc215652915">
        <w:r w:rsidRPr="00BB4926">
          <w:rPr>
            <w:rStyle w:val="Hipervnculo"/>
            <w:noProof/>
          </w:rPr>
          <w:t>OBJETIVO GENERAL:</w:t>
        </w:r>
        <w:r>
          <w:rPr>
            <w:noProof/>
            <w:webHidden/>
          </w:rPr>
          <w:tab/>
        </w:r>
        <w:r>
          <w:rPr>
            <w:noProof/>
            <w:webHidden/>
          </w:rPr>
          <w:fldChar w:fldCharType="begin"/>
        </w:r>
        <w:r>
          <w:rPr>
            <w:noProof/>
            <w:webHidden/>
          </w:rPr>
          <w:instrText xml:space="preserve"> PAGEREF _Toc215652915 \h </w:instrText>
        </w:r>
        <w:r>
          <w:rPr>
            <w:noProof/>
            <w:webHidden/>
          </w:rPr>
        </w:r>
        <w:r>
          <w:rPr>
            <w:noProof/>
            <w:webHidden/>
          </w:rPr>
          <w:fldChar w:fldCharType="separate"/>
        </w:r>
        <w:r>
          <w:rPr>
            <w:noProof/>
            <w:webHidden/>
          </w:rPr>
          <w:t>12</w:t>
        </w:r>
        <w:r>
          <w:rPr>
            <w:noProof/>
            <w:webHidden/>
          </w:rPr>
          <w:fldChar w:fldCharType="end"/>
        </w:r>
      </w:hyperlink>
    </w:p>
    <w:p w:rsidR="00275D0E" w:rsidRDefault="00275D0E" w14:paraId="608CBE9C" w14:textId="2487C372">
      <w:pPr>
        <w:pStyle w:val="TDC3"/>
        <w:tabs>
          <w:tab w:val="right" w:leader="dot" w:pos="9016"/>
        </w:tabs>
        <w:rPr>
          <w:rFonts w:asciiTheme="minorHAnsi" w:hAnsiTheme="minorHAnsi" w:eastAsiaTheme="minorEastAsia"/>
          <w:noProof/>
          <w:kern w:val="2"/>
          <w:lang w:val="es-MX" w:eastAsia="es-MX"/>
          <w14:ligatures w14:val="standardContextual"/>
        </w:rPr>
      </w:pPr>
      <w:hyperlink w:history="1" w:anchor="_Toc215652916">
        <w:r w:rsidRPr="00BB4926">
          <w:rPr>
            <w:rStyle w:val="Hipervnculo"/>
            <w:noProof/>
          </w:rPr>
          <w:t>OBJETIVOS ESPECÍFICOS:</w:t>
        </w:r>
        <w:r>
          <w:rPr>
            <w:noProof/>
            <w:webHidden/>
          </w:rPr>
          <w:tab/>
        </w:r>
        <w:r>
          <w:rPr>
            <w:noProof/>
            <w:webHidden/>
          </w:rPr>
          <w:fldChar w:fldCharType="begin"/>
        </w:r>
        <w:r>
          <w:rPr>
            <w:noProof/>
            <w:webHidden/>
          </w:rPr>
          <w:instrText xml:space="preserve"> PAGEREF _Toc215652916 \h </w:instrText>
        </w:r>
        <w:r>
          <w:rPr>
            <w:noProof/>
            <w:webHidden/>
          </w:rPr>
        </w:r>
        <w:r>
          <w:rPr>
            <w:noProof/>
            <w:webHidden/>
          </w:rPr>
          <w:fldChar w:fldCharType="separate"/>
        </w:r>
        <w:r>
          <w:rPr>
            <w:noProof/>
            <w:webHidden/>
          </w:rPr>
          <w:t>13</w:t>
        </w:r>
        <w:r>
          <w:rPr>
            <w:noProof/>
            <w:webHidden/>
          </w:rPr>
          <w:fldChar w:fldCharType="end"/>
        </w:r>
      </w:hyperlink>
    </w:p>
    <w:p w:rsidR="00275D0E" w:rsidRDefault="00275D0E" w14:paraId="12794D8D" w14:textId="4C392635">
      <w:pPr>
        <w:pStyle w:val="TDC1"/>
        <w:tabs>
          <w:tab w:val="left" w:pos="480"/>
          <w:tab w:val="right" w:leader="dot" w:pos="9016"/>
        </w:tabs>
        <w:rPr>
          <w:rFonts w:asciiTheme="minorHAnsi" w:hAnsiTheme="minorHAnsi" w:eastAsiaTheme="minorEastAsia"/>
          <w:noProof/>
          <w:kern w:val="2"/>
          <w:lang w:val="es-MX" w:eastAsia="es-MX"/>
          <w14:ligatures w14:val="standardContextual"/>
        </w:rPr>
      </w:pPr>
      <w:hyperlink w:history="1" w:anchor="_Toc215652917">
        <w:r w:rsidRPr="00BB4926">
          <w:rPr>
            <w:rStyle w:val="Hipervnculo"/>
            <w:noProof/>
          </w:rPr>
          <w:t>2.</w:t>
        </w:r>
        <w:r>
          <w:rPr>
            <w:rFonts w:asciiTheme="minorHAnsi" w:hAnsiTheme="minorHAnsi" w:eastAsiaTheme="minorEastAsia"/>
            <w:noProof/>
            <w:kern w:val="2"/>
            <w:lang w:val="es-MX" w:eastAsia="es-MX"/>
            <w14:ligatures w14:val="standardContextual"/>
          </w:rPr>
          <w:tab/>
        </w:r>
        <w:r w:rsidRPr="00BB4926">
          <w:rPr>
            <w:rStyle w:val="Hipervnculo"/>
            <w:noProof/>
          </w:rPr>
          <w:t>CONOCIMIENTOS DE INGENIERÍA APLICADOS/ RELACIONADOS</w:t>
        </w:r>
        <w:r>
          <w:rPr>
            <w:noProof/>
            <w:webHidden/>
          </w:rPr>
          <w:tab/>
        </w:r>
        <w:r>
          <w:rPr>
            <w:noProof/>
            <w:webHidden/>
          </w:rPr>
          <w:fldChar w:fldCharType="begin"/>
        </w:r>
        <w:r>
          <w:rPr>
            <w:noProof/>
            <w:webHidden/>
          </w:rPr>
          <w:instrText xml:space="preserve"> PAGEREF _Toc215652917 \h </w:instrText>
        </w:r>
        <w:r>
          <w:rPr>
            <w:noProof/>
            <w:webHidden/>
          </w:rPr>
        </w:r>
        <w:r>
          <w:rPr>
            <w:noProof/>
            <w:webHidden/>
          </w:rPr>
          <w:fldChar w:fldCharType="separate"/>
        </w:r>
        <w:r>
          <w:rPr>
            <w:noProof/>
            <w:webHidden/>
          </w:rPr>
          <w:t>13</w:t>
        </w:r>
        <w:r>
          <w:rPr>
            <w:noProof/>
            <w:webHidden/>
          </w:rPr>
          <w:fldChar w:fldCharType="end"/>
        </w:r>
      </w:hyperlink>
    </w:p>
    <w:p w:rsidR="00275D0E" w:rsidRDefault="00275D0E" w14:paraId="52A0DCC2" w14:textId="6DFA44E0">
      <w:pPr>
        <w:pStyle w:val="TDC1"/>
        <w:tabs>
          <w:tab w:val="left" w:pos="480"/>
          <w:tab w:val="right" w:leader="dot" w:pos="9016"/>
        </w:tabs>
        <w:rPr>
          <w:rFonts w:asciiTheme="minorHAnsi" w:hAnsiTheme="minorHAnsi" w:eastAsiaTheme="minorEastAsia"/>
          <w:noProof/>
          <w:kern w:val="2"/>
          <w:lang w:val="es-MX" w:eastAsia="es-MX"/>
          <w14:ligatures w14:val="standardContextual"/>
        </w:rPr>
      </w:pPr>
      <w:hyperlink w:history="1" w:anchor="_Toc215652918">
        <w:r w:rsidRPr="00BB4926">
          <w:rPr>
            <w:rStyle w:val="Hipervnculo"/>
            <w:noProof/>
          </w:rPr>
          <w:t>3.</w:t>
        </w:r>
        <w:r>
          <w:rPr>
            <w:rFonts w:asciiTheme="minorHAnsi" w:hAnsiTheme="minorHAnsi" w:eastAsiaTheme="minorEastAsia"/>
            <w:noProof/>
            <w:kern w:val="2"/>
            <w:lang w:val="es-MX" w:eastAsia="es-MX"/>
            <w14:ligatures w14:val="standardContextual"/>
          </w:rPr>
          <w:tab/>
        </w:r>
        <w:r w:rsidRPr="00BB4926">
          <w:rPr>
            <w:rStyle w:val="Hipervnculo"/>
            <w:noProof/>
          </w:rPr>
          <w:t>INGENIERO Y LA SOCIEDAD</w:t>
        </w:r>
        <w:r>
          <w:rPr>
            <w:noProof/>
            <w:webHidden/>
          </w:rPr>
          <w:tab/>
        </w:r>
        <w:r>
          <w:rPr>
            <w:noProof/>
            <w:webHidden/>
          </w:rPr>
          <w:fldChar w:fldCharType="begin"/>
        </w:r>
        <w:r>
          <w:rPr>
            <w:noProof/>
            <w:webHidden/>
          </w:rPr>
          <w:instrText xml:space="preserve"> PAGEREF _Toc215652918 \h </w:instrText>
        </w:r>
        <w:r>
          <w:rPr>
            <w:noProof/>
            <w:webHidden/>
          </w:rPr>
        </w:r>
        <w:r>
          <w:rPr>
            <w:noProof/>
            <w:webHidden/>
          </w:rPr>
          <w:fldChar w:fldCharType="separate"/>
        </w:r>
        <w:r>
          <w:rPr>
            <w:noProof/>
            <w:webHidden/>
          </w:rPr>
          <w:t>15</w:t>
        </w:r>
        <w:r>
          <w:rPr>
            <w:noProof/>
            <w:webHidden/>
          </w:rPr>
          <w:fldChar w:fldCharType="end"/>
        </w:r>
      </w:hyperlink>
    </w:p>
    <w:p w:rsidR="00275D0E" w:rsidRDefault="00275D0E" w14:paraId="0041E3B5" w14:textId="3E1632C9">
      <w:pPr>
        <w:pStyle w:val="TDC1"/>
        <w:tabs>
          <w:tab w:val="left" w:pos="480"/>
          <w:tab w:val="right" w:leader="dot" w:pos="9016"/>
        </w:tabs>
        <w:rPr>
          <w:rFonts w:asciiTheme="minorHAnsi" w:hAnsiTheme="minorHAnsi" w:eastAsiaTheme="minorEastAsia"/>
          <w:noProof/>
          <w:kern w:val="2"/>
          <w:lang w:val="es-MX" w:eastAsia="es-MX"/>
          <w14:ligatures w14:val="standardContextual"/>
        </w:rPr>
      </w:pPr>
      <w:hyperlink w:history="1" w:anchor="_Toc215652919">
        <w:r w:rsidRPr="00BB4926">
          <w:rPr>
            <w:rStyle w:val="Hipervnculo"/>
            <w:noProof/>
          </w:rPr>
          <w:t>4.</w:t>
        </w:r>
        <w:r>
          <w:rPr>
            <w:rFonts w:asciiTheme="minorHAnsi" w:hAnsiTheme="minorHAnsi" w:eastAsiaTheme="minorEastAsia"/>
            <w:noProof/>
            <w:kern w:val="2"/>
            <w:lang w:val="es-MX" w:eastAsia="es-MX"/>
            <w14:ligatures w14:val="standardContextual"/>
          </w:rPr>
          <w:tab/>
        </w:r>
        <w:r w:rsidRPr="00BB4926">
          <w:rPr>
            <w:rStyle w:val="Hipervnculo"/>
            <w:noProof/>
          </w:rPr>
          <w:t>METODOLOGÍA EMPLEADA</w:t>
        </w:r>
        <w:r>
          <w:rPr>
            <w:noProof/>
            <w:webHidden/>
          </w:rPr>
          <w:tab/>
        </w:r>
        <w:r>
          <w:rPr>
            <w:noProof/>
            <w:webHidden/>
          </w:rPr>
          <w:fldChar w:fldCharType="begin"/>
        </w:r>
        <w:r>
          <w:rPr>
            <w:noProof/>
            <w:webHidden/>
          </w:rPr>
          <w:instrText xml:space="preserve"> PAGEREF _Toc215652919 \h </w:instrText>
        </w:r>
        <w:r>
          <w:rPr>
            <w:noProof/>
            <w:webHidden/>
          </w:rPr>
        </w:r>
        <w:r>
          <w:rPr>
            <w:noProof/>
            <w:webHidden/>
          </w:rPr>
          <w:fldChar w:fldCharType="separate"/>
        </w:r>
        <w:r>
          <w:rPr>
            <w:noProof/>
            <w:webHidden/>
          </w:rPr>
          <w:t>16</w:t>
        </w:r>
        <w:r>
          <w:rPr>
            <w:noProof/>
            <w:webHidden/>
          </w:rPr>
          <w:fldChar w:fldCharType="end"/>
        </w:r>
      </w:hyperlink>
    </w:p>
    <w:p w:rsidR="00275D0E" w:rsidRDefault="00275D0E" w14:paraId="7AC95970" w14:textId="4BF6B7D3">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20">
        <w:r w:rsidRPr="00BB4926">
          <w:rPr>
            <w:rStyle w:val="Hipervnculo"/>
            <w:noProof/>
          </w:rPr>
          <w:t>Identificando el Backlog (ordenado por prioridad):</w:t>
        </w:r>
        <w:r>
          <w:rPr>
            <w:noProof/>
            <w:webHidden/>
          </w:rPr>
          <w:tab/>
        </w:r>
        <w:r>
          <w:rPr>
            <w:noProof/>
            <w:webHidden/>
          </w:rPr>
          <w:fldChar w:fldCharType="begin"/>
        </w:r>
        <w:r>
          <w:rPr>
            <w:noProof/>
            <w:webHidden/>
          </w:rPr>
          <w:instrText xml:space="preserve"> PAGEREF _Toc215652920 \h </w:instrText>
        </w:r>
        <w:r>
          <w:rPr>
            <w:noProof/>
            <w:webHidden/>
          </w:rPr>
        </w:r>
        <w:r>
          <w:rPr>
            <w:noProof/>
            <w:webHidden/>
          </w:rPr>
          <w:fldChar w:fldCharType="separate"/>
        </w:r>
        <w:r>
          <w:rPr>
            <w:noProof/>
            <w:webHidden/>
          </w:rPr>
          <w:t>18</w:t>
        </w:r>
        <w:r>
          <w:rPr>
            <w:noProof/>
            <w:webHidden/>
          </w:rPr>
          <w:fldChar w:fldCharType="end"/>
        </w:r>
      </w:hyperlink>
    </w:p>
    <w:p w:rsidR="00275D0E" w:rsidRDefault="00275D0E" w14:paraId="197910DB" w14:textId="68242C38">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21">
        <w:r w:rsidRPr="00BB4926">
          <w:rPr>
            <w:rStyle w:val="Hipervnculo"/>
            <w:noProof/>
          </w:rPr>
          <w:t>Llegando a obtener el Sprint Backlog:</w:t>
        </w:r>
        <w:r>
          <w:rPr>
            <w:noProof/>
            <w:webHidden/>
          </w:rPr>
          <w:tab/>
        </w:r>
        <w:r>
          <w:rPr>
            <w:noProof/>
            <w:webHidden/>
          </w:rPr>
          <w:fldChar w:fldCharType="begin"/>
        </w:r>
        <w:r>
          <w:rPr>
            <w:noProof/>
            <w:webHidden/>
          </w:rPr>
          <w:instrText xml:space="preserve"> PAGEREF _Toc215652921 \h </w:instrText>
        </w:r>
        <w:r>
          <w:rPr>
            <w:noProof/>
            <w:webHidden/>
          </w:rPr>
        </w:r>
        <w:r>
          <w:rPr>
            <w:noProof/>
            <w:webHidden/>
          </w:rPr>
          <w:fldChar w:fldCharType="separate"/>
        </w:r>
        <w:r>
          <w:rPr>
            <w:noProof/>
            <w:webHidden/>
          </w:rPr>
          <w:t>22</w:t>
        </w:r>
        <w:r>
          <w:rPr>
            <w:noProof/>
            <w:webHidden/>
          </w:rPr>
          <w:fldChar w:fldCharType="end"/>
        </w:r>
      </w:hyperlink>
    </w:p>
    <w:p w:rsidR="00275D0E" w:rsidRDefault="00275D0E" w14:paraId="54886A77" w14:textId="66DEE35D">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22">
        <w:r w:rsidRPr="00BB4926">
          <w:rPr>
            <w:rStyle w:val="Hipervnculo"/>
            <w:noProof/>
          </w:rPr>
          <w:t>Elaboración de prototipos:</w:t>
        </w:r>
        <w:r>
          <w:rPr>
            <w:noProof/>
            <w:webHidden/>
          </w:rPr>
          <w:tab/>
        </w:r>
        <w:r>
          <w:rPr>
            <w:noProof/>
            <w:webHidden/>
          </w:rPr>
          <w:fldChar w:fldCharType="begin"/>
        </w:r>
        <w:r>
          <w:rPr>
            <w:noProof/>
            <w:webHidden/>
          </w:rPr>
          <w:instrText xml:space="preserve"> PAGEREF _Toc215652922 \h </w:instrText>
        </w:r>
        <w:r>
          <w:rPr>
            <w:noProof/>
            <w:webHidden/>
          </w:rPr>
        </w:r>
        <w:r>
          <w:rPr>
            <w:noProof/>
            <w:webHidden/>
          </w:rPr>
          <w:fldChar w:fldCharType="separate"/>
        </w:r>
        <w:r>
          <w:rPr>
            <w:noProof/>
            <w:webHidden/>
          </w:rPr>
          <w:t>32</w:t>
        </w:r>
        <w:r>
          <w:rPr>
            <w:noProof/>
            <w:webHidden/>
          </w:rPr>
          <w:fldChar w:fldCharType="end"/>
        </w:r>
      </w:hyperlink>
    </w:p>
    <w:p w:rsidR="00275D0E" w:rsidRDefault="00275D0E" w14:paraId="106926F5" w14:textId="2060A85D">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23">
        <w:r w:rsidRPr="00BB4926">
          <w:rPr>
            <w:rStyle w:val="Hipervnculo"/>
            <w:noProof/>
          </w:rPr>
          <w:t>4.1.1.</w:t>
        </w:r>
        <w:r>
          <w:rPr>
            <w:rFonts w:asciiTheme="minorHAnsi" w:hAnsiTheme="minorHAnsi" w:eastAsiaTheme="minorEastAsia"/>
            <w:noProof/>
            <w:kern w:val="2"/>
            <w:lang w:val="es-MX" w:eastAsia="es-MX"/>
            <w14:ligatures w14:val="standardContextual"/>
          </w:rPr>
          <w:tab/>
        </w:r>
        <w:r w:rsidRPr="00BB4926">
          <w:rPr>
            <w:rStyle w:val="Hipervnculo"/>
            <w:noProof/>
          </w:rPr>
          <w:t>Pantalla de Inicio de Sesión</w:t>
        </w:r>
        <w:r>
          <w:rPr>
            <w:noProof/>
            <w:webHidden/>
          </w:rPr>
          <w:tab/>
        </w:r>
        <w:r>
          <w:rPr>
            <w:noProof/>
            <w:webHidden/>
          </w:rPr>
          <w:fldChar w:fldCharType="begin"/>
        </w:r>
        <w:r>
          <w:rPr>
            <w:noProof/>
            <w:webHidden/>
          </w:rPr>
          <w:instrText xml:space="preserve"> PAGEREF _Toc215652923 \h </w:instrText>
        </w:r>
        <w:r>
          <w:rPr>
            <w:noProof/>
            <w:webHidden/>
          </w:rPr>
        </w:r>
        <w:r>
          <w:rPr>
            <w:noProof/>
            <w:webHidden/>
          </w:rPr>
          <w:fldChar w:fldCharType="separate"/>
        </w:r>
        <w:r>
          <w:rPr>
            <w:noProof/>
            <w:webHidden/>
          </w:rPr>
          <w:t>32</w:t>
        </w:r>
        <w:r>
          <w:rPr>
            <w:noProof/>
            <w:webHidden/>
          </w:rPr>
          <w:fldChar w:fldCharType="end"/>
        </w:r>
      </w:hyperlink>
    </w:p>
    <w:p w:rsidR="00275D0E" w:rsidRDefault="00275D0E" w14:paraId="2D0842AC" w14:textId="0B125649">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24">
        <w:r w:rsidRPr="00BB4926">
          <w:rPr>
            <w:rStyle w:val="Hipervnculo"/>
            <w:noProof/>
          </w:rPr>
          <w:t>4.1.2.</w:t>
        </w:r>
        <w:r>
          <w:rPr>
            <w:rFonts w:asciiTheme="minorHAnsi" w:hAnsiTheme="minorHAnsi" w:eastAsiaTheme="minorEastAsia"/>
            <w:noProof/>
            <w:kern w:val="2"/>
            <w:lang w:val="es-MX" w:eastAsia="es-MX"/>
            <w14:ligatures w14:val="standardContextual"/>
          </w:rPr>
          <w:tab/>
        </w:r>
        <w:r w:rsidRPr="00BB4926">
          <w:rPr>
            <w:rStyle w:val="Hipervnculo"/>
            <w:noProof/>
          </w:rPr>
          <w:t>Pantalla de Registro de Correo Electrónico</w:t>
        </w:r>
        <w:r>
          <w:rPr>
            <w:noProof/>
            <w:webHidden/>
          </w:rPr>
          <w:tab/>
        </w:r>
        <w:r>
          <w:rPr>
            <w:noProof/>
            <w:webHidden/>
          </w:rPr>
          <w:fldChar w:fldCharType="begin"/>
        </w:r>
        <w:r>
          <w:rPr>
            <w:noProof/>
            <w:webHidden/>
          </w:rPr>
          <w:instrText xml:space="preserve"> PAGEREF _Toc215652924 \h </w:instrText>
        </w:r>
        <w:r>
          <w:rPr>
            <w:noProof/>
            <w:webHidden/>
          </w:rPr>
        </w:r>
        <w:r>
          <w:rPr>
            <w:noProof/>
            <w:webHidden/>
          </w:rPr>
          <w:fldChar w:fldCharType="separate"/>
        </w:r>
        <w:r>
          <w:rPr>
            <w:noProof/>
            <w:webHidden/>
          </w:rPr>
          <w:t>32</w:t>
        </w:r>
        <w:r>
          <w:rPr>
            <w:noProof/>
            <w:webHidden/>
          </w:rPr>
          <w:fldChar w:fldCharType="end"/>
        </w:r>
      </w:hyperlink>
    </w:p>
    <w:p w:rsidR="00275D0E" w:rsidRDefault="00275D0E" w14:paraId="30F286C5" w14:textId="5CA1E57E">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25">
        <w:r w:rsidRPr="00BB4926">
          <w:rPr>
            <w:rStyle w:val="Hipervnculo"/>
            <w:noProof/>
          </w:rPr>
          <w:t>4.1.3.</w:t>
        </w:r>
        <w:r>
          <w:rPr>
            <w:rFonts w:asciiTheme="minorHAnsi" w:hAnsiTheme="minorHAnsi" w:eastAsiaTheme="minorEastAsia"/>
            <w:noProof/>
            <w:kern w:val="2"/>
            <w:lang w:val="es-MX" w:eastAsia="es-MX"/>
            <w14:ligatures w14:val="standardContextual"/>
          </w:rPr>
          <w:tab/>
        </w:r>
        <w:r w:rsidRPr="00BB4926">
          <w:rPr>
            <w:rStyle w:val="Hipervnculo"/>
            <w:noProof/>
          </w:rPr>
          <w:t>Pantalla de Registro de Datos</w:t>
        </w:r>
        <w:r>
          <w:rPr>
            <w:noProof/>
            <w:webHidden/>
          </w:rPr>
          <w:tab/>
        </w:r>
        <w:r>
          <w:rPr>
            <w:noProof/>
            <w:webHidden/>
          </w:rPr>
          <w:fldChar w:fldCharType="begin"/>
        </w:r>
        <w:r>
          <w:rPr>
            <w:noProof/>
            <w:webHidden/>
          </w:rPr>
          <w:instrText xml:space="preserve"> PAGEREF _Toc215652925 \h </w:instrText>
        </w:r>
        <w:r>
          <w:rPr>
            <w:noProof/>
            <w:webHidden/>
          </w:rPr>
        </w:r>
        <w:r>
          <w:rPr>
            <w:noProof/>
            <w:webHidden/>
          </w:rPr>
          <w:fldChar w:fldCharType="separate"/>
        </w:r>
        <w:r>
          <w:rPr>
            <w:noProof/>
            <w:webHidden/>
          </w:rPr>
          <w:t>33</w:t>
        </w:r>
        <w:r>
          <w:rPr>
            <w:noProof/>
            <w:webHidden/>
          </w:rPr>
          <w:fldChar w:fldCharType="end"/>
        </w:r>
      </w:hyperlink>
    </w:p>
    <w:p w:rsidR="00275D0E" w:rsidRDefault="00275D0E" w14:paraId="6328F594" w14:textId="4AD6EF76">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26">
        <w:r w:rsidRPr="00BB4926">
          <w:rPr>
            <w:rStyle w:val="Hipervnculo"/>
            <w:noProof/>
          </w:rPr>
          <w:t>4.1.4.</w:t>
        </w:r>
        <w:r>
          <w:rPr>
            <w:rFonts w:asciiTheme="minorHAnsi" w:hAnsiTheme="minorHAnsi" w:eastAsiaTheme="minorEastAsia"/>
            <w:noProof/>
            <w:kern w:val="2"/>
            <w:lang w:val="es-MX" w:eastAsia="es-MX"/>
            <w14:ligatures w14:val="standardContextual"/>
          </w:rPr>
          <w:tab/>
        </w:r>
        <w:r w:rsidRPr="00BB4926">
          <w:rPr>
            <w:rStyle w:val="Hipervnculo"/>
            <w:noProof/>
          </w:rPr>
          <w:t>Panel Principal Usuario</w:t>
        </w:r>
        <w:r>
          <w:rPr>
            <w:noProof/>
            <w:webHidden/>
          </w:rPr>
          <w:tab/>
        </w:r>
        <w:r>
          <w:rPr>
            <w:noProof/>
            <w:webHidden/>
          </w:rPr>
          <w:fldChar w:fldCharType="begin"/>
        </w:r>
        <w:r>
          <w:rPr>
            <w:noProof/>
            <w:webHidden/>
          </w:rPr>
          <w:instrText xml:space="preserve"> PAGEREF _Toc215652926 \h </w:instrText>
        </w:r>
        <w:r>
          <w:rPr>
            <w:noProof/>
            <w:webHidden/>
          </w:rPr>
        </w:r>
        <w:r>
          <w:rPr>
            <w:noProof/>
            <w:webHidden/>
          </w:rPr>
          <w:fldChar w:fldCharType="separate"/>
        </w:r>
        <w:r>
          <w:rPr>
            <w:noProof/>
            <w:webHidden/>
          </w:rPr>
          <w:t>34</w:t>
        </w:r>
        <w:r>
          <w:rPr>
            <w:noProof/>
            <w:webHidden/>
          </w:rPr>
          <w:fldChar w:fldCharType="end"/>
        </w:r>
      </w:hyperlink>
    </w:p>
    <w:p w:rsidR="00275D0E" w:rsidRDefault="00275D0E" w14:paraId="35620994" w14:textId="3FEEBD10">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27">
        <w:r w:rsidRPr="00BB4926">
          <w:rPr>
            <w:rStyle w:val="Hipervnculo"/>
            <w:noProof/>
          </w:rPr>
          <w:t>4.1.5.</w:t>
        </w:r>
        <w:r>
          <w:rPr>
            <w:rFonts w:asciiTheme="minorHAnsi" w:hAnsiTheme="minorHAnsi" w:eastAsiaTheme="minorEastAsia"/>
            <w:noProof/>
            <w:kern w:val="2"/>
            <w:lang w:val="es-MX" w:eastAsia="es-MX"/>
            <w14:ligatures w14:val="standardContextual"/>
          </w:rPr>
          <w:tab/>
        </w:r>
        <w:r w:rsidRPr="00BB4926">
          <w:rPr>
            <w:rStyle w:val="Hipervnculo"/>
            <w:noProof/>
          </w:rPr>
          <w:t>Pantalla de Itinerarios</w:t>
        </w:r>
        <w:r>
          <w:rPr>
            <w:noProof/>
            <w:webHidden/>
          </w:rPr>
          <w:tab/>
        </w:r>
        <w:r>
          <w:rPr>
            <w:noProof/>
            <w:webHidden/>
          </w:rPr>
          <w:fldChar w:fldCharType="begin"/>
        </w:r>
        <w:r>
          <w:rPr>
            <w:noProof/>
            <w:webHidden/>
          </w:rPr>
          <w:instrText xml:space="preserve"> PAGEREF _Toc215652927 \h </w:instrText>
        </w:r>
        <w:r>
          <w:rPr>
            <w:noProof/>
            <w:webHidden/>
          </w:rPr>
        </w:r>
        <w:r>
          <w:rPr>
            <w:noProof/>
            <w:webHidden/>
          </w:rPr>
          <w:fldChar w:fldCharType="separate"/>
        </w:r>
        <w:r>
          <w:rPr>
            <w:noProof/>
            <w:webHidden/>
          </w:rPr>
          <w:t>35</w:t>
        </w:r>
        <w:r>
          <w:rPr>
            <w:noProof/>
            <w:webHidden/>
          </w:rPr>
          <w:fldChar w:fldCharType="end"/>
        </w:r>
      </w:hyperlink>
    </w:p>
    <w:p w:rsidR="00275D0E" w:rsidRDefault="00275D0E" w14:paraId="0D16524D" w14:textId="2B249369">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28">
        <w:r w:rsidRPr="00BB4926">
          <w:rPr>
            <w:rStyle w:val="Hipervnculo"/>
            <w:noProof/>
          </w:rPr>
          <w:t>4.1.6.</w:t>
        </w:r>
        <w:r>
          <w:rPr>
            <w:rFonts w:asciiTheme="minorHAnsi" w:hAnsiTheme="minorHAnsi" w:eastAsiaTheme="minorEastAsia"/>
            <w:noProof/>
            <w:kern w:val="2"/>
            <w:lang w:val="es-MX" w:eastAsia="es-MX"/>
            <w14:ligatures w14:val="standardContextual"/>
          </w:rPr>
          <w:tab/>
        </w:r>
        <w:r w:rsidRPr="00BB4926">
          <w:rPr>
            <w:rStyle w:val="Hipervnculo"/>
            <w:noProof/>
          </w:rPr>
          <w:t>Pantalla de Ver Documentos</w:t>
        </w:r>
        <w:r>
          <w:rPr>
            <w:noProof/>
            <w:webHidden/>
          </w:rPr>
          <w:tab/>
        </w:r>
        <w:r>
          <w:rPr>
            <w:noProof/>
            <w:webHidden/>
          </w:rPr>
          <w:fldChar w:fldCharType="begin"/>
        </w:r>
        <w:r>
          <w:rPr>
            <w:noProof/>
            <w:webHidden/>
          </w:rPr>
          <w:instrText xml:space="preserve"> PAGEREF _Toc215652928 \h </w:instrText>
        </w:r>
        <w:r>
          <w:rPr>
            <w:noProof/>
            <w:webHidden/>
          </w:rPr>
        </w:r>
        <w:r>
          <w:rPr>
            <w:noProof/>
            <w:webHidden/>
          </w:rPr>
          <w:fldChar w:fldCharType="separate"/>
        </w:r>
        <w:r>
          <w:rPr>
            <w:noProof/>
            <w:webHidden/>
          </w:rPr>
          <w:t>36</w:t>
        </w:r>
        <w:r>
          <w:rPr>
            <w:noProof/>
            <w:webHidden/>
          </w:rPr>
          <w:fldChar w:fldCharType="end"/>
        </w:r>
      </w:hyperlink>
    </w:p>
    <w:p w:rsidR="00275D0E" w:rsidRDefault="00275D0E" w14:paraId="2C601E27" w14:textId="3B9B9324">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29">
        <w:r w:rsidRPr="00BB4926">
          <w:rPr>
            <w:rStyle w:val="Hipervnculo"/>
            <w:noProof/>
          </w:rPr>
          <w:t>4.1.7.</w:t>
        </w:r>
        <w:r>
          <w:rPr>
            <w:rFonts w:asciiTheme="minorHAnsi" w:hAnsiTheme="minorHAnsi" w:eastAsiaTheme="minorEastAsia"/>
            <w:noProof/>
            <w:kern w:val="2"/>
            <w:lang w:val="es-MX" w:eastAsia="es-MX"/>
            <w14:ligatures w14:val="standardContextual"/>
          </w:rPr>
          <w:tab/>
        </w:r>
        <w:r w:rsidRPr="00BB4926">
          <w:rPr>
            <w:rStyle w:val="Hipervnculo"/>
            <w:noProof/>
          </w:rPr>
          <w:t>Pantalla de Ver Notificaciones</w:t>
        </w:r>
        <w:r>
          <w:rPr>
            <w:noProof/>
            <w:webHidden/>
          </w:rPr>
          <w:tab/>
        </w:r>
        <w:r>
          <w:rPr>
            <w:noProof/>
            <w:webHidden/>
          </w:rPr>
          <w:fldChar w:fldCharType="begin"/>
        </w:r>
        <w:r>
          <w:rPr>
            <w:noProof/>
            <w:webHidden/>
          </w:rPr>
          <w:instrText xml:space="preserve"> PAGEREF _Toc215652929 \h </w:instrText>
        </w:r>
        <w:r>
          <w:rPr>
            <w:noProof/>
            <w:webHidden/>
          </w:rPr>
        </w:r>
        <w:r>
          <w:rPr>
            <w:noProof/>
            <w:webHidden/>
          </w:rPr>
          <w:fldChar w:fldCharType="separate"/>
        </w:r>
        <w:r>
          <w:rPr>
            <w:noProof/>
            <w:webHidden/>
          </w:rPr>
          <w:t>36</w:t>
        </w:r>
        <w:r>
          <w:rPr>
            <w:noProof/>
            <w:webHidden/>
          </w:rPr>
          <w:fldChar w:fldCharType="end"/>
        </w:r>
      </w:hyperlink>
    </w:p>
    <w:p w:rsidR="00275D0E" w:rsidRDefault="00275D0E" w14:paraId="7E719143" w14:textId="788D1E40">
      <w:pPr>
        <w:pStyle w:val="TDC3"/>
        <w:tabs>
          <w:tab w:val="left" w:pos="1440"/>
          <w:tab w:val="right" w:leader="dot" w:pos="9016"/>
        </w:tabs>
        <w:rPr>
          <w:rFonts w:asciiTheme="minorHAnsi" w:hAnsiTheme="minorHAnsi" w:eastAsiaTheme="minorEastAsia"/>
          <w:noProof/>
          <w:kern w:val="2"/>
          <w:lang w:val="es-MX" w:eastAsia="es-MX"/>
          <w14:ligatures w14:val="standardContextual"/>
        </w:rPr>
      </w:pPr>
      <w:hyperlink w:history="1" w:anchor="_Toc215652930">
        <w:r w:rsidRPr="00BB4926">
          <w:rPr>
            <w:rStyle w:val="Hipervnculo"/>
            <w:noProof/>
          </w:rPr>
          <w:t>4.1.8.</w:t>
        </w:r>
        <w:r>
          <w:rPr>
            <w:rFonts w:asciiTheme="minorHAnsi" w:hAnsiTheme="minorHAnsi" w:eastAsiaTheme="minorEastAsia"/>
            <w:noProof/>
            <w:kern w:val="2"/>
            <w:lang w:val="es-MX" w:eastAsia="es-MX"/>
            <w14:ligatures w14:val="standardContextual"/>
          </w:rPr>
          <w:tab/>
        </w:r>
        <w:r w:rsidRPr="00BB4926">
          <w:rPr>
            <w:rStyle w:val="Hipervnculo"/>
            <w:noProof/>
          </w:rPr>
          <w:t>Pantalla de Centro de Soporte</w:t>
        </w:r>
        <w:r>
          <w:rPr>
            <w:noProof/>
            <w:webHidden/>
          </w:rPr>
          <w:tab/>
        </w:r>
        <w:r>
          <w:rPr>
            <w:noProof/>
            <w:webHidden/>
          </w:rPr>
          <w:fldChar w:fldCharType="begin"/>
        </w:r>
        <w:r>
          <w:rPr>
            <w:noProof/>
            <w:webHidden/>
          </w:rPr>
          <w:instrText xml:space="preserve"> PAGEREF _Toc215652930 \h </w:instrText>
        </w:r>
        <w:r>
          <w:rPr>
            <w:noProof/>
            <w:webHidden/>
          </w:rPr>
        </w:r>
        <w:r>
          <w:rPr>
            <w:noProof/>
            <w:webHidden/>
          </w:rPr>
          <w:fldChar w:fldCharType="separate"/>
        </w:r>
        <w:r>
          <w:rPr>
            <w:noProof/>
            <w:webHidden/>
          </w:rPr>
          <w:t>37</w:t>
        </w:r>
        <w:r>
          <w:rPr>
            <w:noProof/>
            <w:webHidden/>
          </w:rPr>
          <w:fldChar w:fldCharType="end"/>
        </w:r>
      </w:hyperlink>
    </w:p>
    <w:p w:rsidR="00275D0E" w:rsidRDefault="00275D0E" w14:paraId="65DEA209" w14:textId="0511587F">
      <w:pPr>
        <w:pStyle w:val="TDC1"/>
        <w:tabs>
          <w:tab w:val="left" w:pos="480"/>
          <w:tab w:val="right" w:leader="dot" w:pos="9016"/>
        </w:tabs>
        <w:rPr>
          <w:rFonts w:asciiTheme="minorHAnsi" w:hAnsiTheme="minorHAnsi" w:eastAsiaTheme="minorEastAsia"/>
          <w:noProof/>
          <w:kern w:val="2"/>
          <w:lang w:val="es-MX" w:eastAsia="es-MX"/>
          <w14:ligatures w14:val="standardContextual"/>
        </w:rPr>
      </w:pPr>
      <w:hyperlink w:history="1" w:anchor="_Toc215652931">
        <w:r w:rsidRPr="00BB4926">
          <w:rPr>
            <w:rStyle w:val="Hipervnculo"/>
            <w:noProof/>
          </w:rPr>
          <w:t>5.</w:t>
        </w:r>
        <w:r>
          <w:rPr>
            <w:rFonts w:asciiTheme="minorHAnsi" w:hAnsiTheme="minorHAnsi" w:eastAsiaTheme="minorEastAsia"/>
            <w:noProof/>
            <w:kern w:val="2"/>
            <w:lang w:val="es-MX" w:eastAsia="es-MX"/>
            <w14:ligatures w14:val="standardContextual"/>
          </w:rPr>
          <w:tab/>
        </w:r>
        <w:r w:rsidRPr="00BB4926">
          <w:rPr>
            <w:rStyle w:val="Hipervnculo"/>
            <w:noProof/>
          </w:rPr>
          <w:t>USO DE HERRAMIENTAS MODERNAS</w:t>
        </w:r>
        <w:r>
          <w:rPr>
            <w:noProof/>
            <w:webHidden/>
          </w:rPr>
          <w:tab/>
        </w:r>
        <w:r>
          <w:rPr>
            <w:noProof/>
            <w:webHidden/>
          </w:rPr>
          <w:fldChar w:fldCharType="begin"/>
        </w:r>
        <w:r>
          <w:rPr>
            <w:noProof/>
            <w:webHidden/>
          </w:rPr>
          <w:instrText xml:space="preserve"> PAGEREF _Toc215652931 \h </w:instrText>
        </w:r>
        <w:r>
          <w:rPr>
            <w:noProof/>
            <w:webHidden/>
          </w:rPr>
        </w:r>
        <w:r>
          <w:rPr>
            <w:noProof/>
            <w:webHidden/>
          </w:rPr>
          <w:fldChar w:fldCharType="separate"/>
        </w:r>
        <w:r>
          <w:rPr>
            <w:noProof/>
            <w:webHidden/>
          </w:rPr>
          <w:t>42</w:t>
        </w:r>
        <w:r>
          <w:rPr>
            <w:noProof/>
            <w:webHidden/>
          </w:rPr>
          <w:fldChar w:fldCharType="end"/>
        </w:r>
      </w:hyperlink>
    </w:p>
    <w:p w:rsidR="00275D0E" w:rsidRDefault="00275D0E" w14:paraId="28FB2649" w14:textId="193D5FA7">
      <w:pPr>
        <w:pStyle w:val="TDC1"/>
        <w:tabs>
          <w:tab w:val="left" w:pos="480"/>
          <w:tab w:val="right" w:leader="dot" w:pos="9016"/>
        </w:tabs>
        <w:rPr>
          <w:rFonts w:asciiTheme="minorHAnsi" w:hAnsiTheme="minorHAnsi" w:eastAsiaTheme="minorEastAsia"/>
          <w:noProof/>
          <w:kern w:val="2"/>
          <w:lang w:val="es-MX" w:eastAsia="es-MX"/>
          <w14:ligatures w14:val="standardContextual"/>
        </w:rPr>
      </w:pPr>
      <w:hyperlink w:history="1" w:anchor="_Toc215652932">
        <w:r w:rsidRPr="00BB4926">
          <w:rPr>
            <w:rStyle w:val="Hipervnculo"/>
            <w:noProof/>
          </w:rPr>
          <w:t>6.</w:t>
        </w:r>
        <w:r>
          <w:rPr>
            <w:rFonts w:asciiTheme="minorHAnsi" w:hAnsiTheme="minorHAnsi" w:eastAsiaTheme="minorEastAsia"/>
            <w:noProof/>
            <w:kern w:val="2"/>
            <w:lang w:val="es-MX" w:eastAsia="es-MX"/>
            <w14:ligatures w14:val="standardContextual"/>
          </w:rPr>
          <w:tab/>
        </w:r>
        <w:r w:rsidRPr="00BB4926">
          <w:rPr>
            <w:rStyle w:val="Hipervnculo"/>
            <w:noProof/>
          </w:rPr>
          <w:t>DISEÑO DE INGENIERÍA</w:t>
        </w:r>
        <w:r>
          <w:rPr>
            <w:noProof/>
            <w:webHidden/>
          </w:rPr>
          <w:tab/>
        </w:r>
        <w:r>
          <w:rPr>
            <w:noProof/>
            <w:webHidden/>
          </w:rPr>
          <w:fldChar w:fldCharType="begin"/>
        </w:r>
        <w:r>
          <w:rPr>
            <w:noProof/>
            <w:webHidden/>
          </w:rPr>
          <w:instrText xml:space="preserve"> PAGEREF _Toc215652932 \h </w:instrText>
        </w:r>
        <w:r>
          <w:rPr>
            <w:noProof/>
            <w:webHidden/>
          </w:rPr>
        </w:r>
        <w:r>
          <w:rPr>
            <w:noProof/>
            <w:webHidden/>
          </w:rPr>
          <w:fldChar w:fldCharType="separate"/>
        </w:r>
        <w:r>
          <w:rPr>
            <w:noProof/>
            <w:webHidden/>
          </w:rPr>
          <w:t>44</w:t>
        </w:r>
        <w:r>
          <w:rPr>
            <w:noProof/>
            <w:webHidden/>
          </w:rPr>
          <w:fldChar w:fldCharType="end"/>
        </w:r>
      </w:hyperlink>
    </w:p>
    <w:p w:rsidR="00275D0E" w:rsidRDefault="00275D0E" w14:paraId="45F89164" w14:textId="15B50396">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33">
        <w:r w:rsidRPr="00BB4926">
          <w:rPr>
            <w:rStyle w:val="Hipervnculo"/>
            <w:noProof/>
          </w:rPr>
          <w:t>Listado de requerimientos funcionales</w:t>
        </w:r>
        <w:r>
          <w:rPr>
            <w:noProof/>
            <w:webHidden/>
          </w:rPr>
          <w:tab/>
        </w:r>
        <w:r>
          <w:rPr>
            <w:noProof/>
            <w:webHidden/>
          </w:rPr>
          <w:fldChar w:fldCharType="begin"/>
        </w:r>
        <w:r>
          <w:rPr>
            <w:noProof/>
            <w:webHidden/>
          </w:rPr>
          <w:instrText xml:space="preserve"> PAGEREF _Toc215652933 \h </w:instrText>
        </w:r>
        <w:r>
          <w:rPr>
            <w:noProof/>
            <w:webHidden/>
          </w:rPr>
        </w:r>
        <w:r>
          <w:rPr>
            <w:noProof/>
            <w:webHidden/>
          </w:rPr>
          <w:fldChar w:fldCharType="separate"/>
        </w:r>
        <w:r>
          <w:rPr>
            <w:noProof/>
            <w:webHidden/>
          </w:rPr>
          <w:t>44</w:t>
        </w:r>
        <w:r>
          <w:rPr>
            <w:noProof/>
            <w:webHidden/>
          </w:rPr>
          <w:fldChar w:fldCharType="end"/>
        </w:r>
      </w:hyperlink>
    </w:p>
    <w:p w:rsidR="00275D0E" w:rsidRDefault="00275D0E" w14:paraId="6BEE7F1E" w14:textId="1CC0FB77">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34">
        <w:r w:rsidRPr="00BB4926">
          <w:rPr>
            <w:rStyle w:val="Hipervnculo"/>
            <w:noProof/>
          </w:rPr>
          <w:t>Diseño de base de datos</w:t>
        </w:r>
        <w:r>
          <w:rPr>
            <w:noProof/>
            <w:webHidden/>
          </w:rPr>
          <w:tab/>
        </w:r>
        <w:r>
          <w:rPr>
            <w:noProof/>
            <w:webHidden/>
          </w:rPr>
          <w:fldChar w:fldCharType="begin"/>
        </w:r>
        <w:r>
          <w:rPr>
            <w:noProof/>
            <w:webHidden/>
          </w:rPr>
          <w:instrText xml:space="preserve"> PAGEREF _Toc215652934 \h </w:instrText>
        </w:r>
        <w:r>
          <w:rPr>
            <w:noProof/>
            <w:webHidden/>
          </w:rPr>
        </w:r>
        <w:r>
          <w:rPr>
            <w:noProof/>
            <w:webHidden/>
          </w:rPr>
          <w:fldChar w:fldCharType="separate"/>
        </w:r>
        <w:r>
          <w:rPr>
            <w:noProof/>
            <w:webHidden/>
          </w:rPr>
          <w:t>45</w:t>
        </w:r>
        <w:r>
          <w:rPr>
            <w:noProof/>
            <w:webHidden/>
          </w:rPr>
          <w:fldChar w:fldCharType="end"/>
        </w:r>
      </w:hyperlink>
    </w:p>
    <w:p w:rsidR="00275D0E" w:rsidRDefault="00275D0E" w14:paraId="378FA147" w14:textId="4FF88447">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35">
        <w:r w:rsidRPr="00BB4926">
          <w:rPr>
            <w:rStyle w:val="Hipervnculo"/>
            <w:noProof/>
          </w:rPr>
          <w:t>Arquitectura de la solución planteada</w:t>
        </w:r>
        <w:r>
          <w:rPr>
            <w:noProof/>
            <w:webHidden/>
          </w:rPr>
          <w:tab/>
        </w:r>
        <w:r>
          <w:rPr>
            <w:noProof/>
            <w:webHidden/>
          </w:rPr>
          <w:fldChar w:fldCharType="begin"/>
        </w:r>
        <w:r>
          <w:rPr>
            <w:noProof/>
            <w:webHidden/>
          </w:rPr>
          <w:instrText xml:space="preserve"> PAGEREF _Toc215652935 \h </w:instrText>
        </w:r>
        <w:r>
          <w:rPr>
            <w:noProof/>
            <w:webHidden/>
          </w:rPr>
        </w:r>
        <w:r>
          <w:rPr>
            <w:noProof/>
            <w:webHidden/>
          </w:rPr>
          <w:fldChar w:fldCharType="separate"/>
        </w:r>
        <w:r>
          <w:rPr>
            <w:noProof/>
            <w:webHidden/>
          </w:rPr>
          <w:t>46</w:t>
        </w:r>
        <w:r>
          <w:rPr>
            <w:noProof/>
            <w:webHidden/>
          </w:rPr>
          <w:fldChar w:fldCharType="end"/>
        </w:r>
      </w:hyperlink>
    </w:p>
    <w:p w:rsidR="00275D0E" w:rsidRDefault="00275D0E" w14:paraId="1C2AF28B" w14:textId="3013F6E9">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36">
        <w:r w:rsidRPr="00BB4926">
          <w:rPr>
            <w:rStyle w:val="Hipervnculo"/>
            <w:noProof/>
          </w:rPr>
          <w:t>Código de la aplicación por capas</w:t>
        </w:r>
        <w:r>
          <w:rPr>
            <w:noProof/>
            <w:webHidden/>
          </w:rPr>
          <w:tab/>
        </w:r>
        <w:r>
          <w:rPr>
            <w:noProof/>
            <w:webHidden/>
          </w:rPr>
          <w:fldChar w:fldCharType="begin"/>
        </w:r>
        <w:r>
          <w:rPr>
            <w:noProof/>
            <w:webHidden/>
          </w:rPr>
          <w:instrText xml:space="preserve"> PAGEREF _Toc215652936 \h </w:instrText>
        </w:r>
        <w:r>
          <w:rPr>
            <w:noProof/>
            <w:webHidden/>
          </w:rPr>
        </w:r>
        <w:r>
          <w:rPr>
            <w:noProof/>
            <w:webHidden/>
          </w:rPr>
          <w:fldChar w:fldCharType="separate"/>
        </w:r>
        <w:r>
          <w:rPr>
            <w:noProof/>
            <w:webHidden/>
          </w:rPr>
          <w:t>47</w:t>
        </w:r>
        <w:r>
          <w:rPr>
            <w:noProof/>
            <w:webHidden/>
          </w:rPr>
          <w:fldChar w:fldCharType="end"/>
        </w:r>
      </w:hyperlink>
    </w:p>
    <w:p w:rsidR="00275D0E" w:rsidRDefault="00275D0E" w14:paraId="36A7787E" w14:textId="17FE6AAE">
      <w:pPr>
        <w:pStyle w:val="TDC1"/>
        <w:tabs>
          <w:tab w:val="left" w:pos="480"/>
          <w:tab w:val="right" w:leader="dot" w:pos="9016"/>
        </w:tabs>
        <w:rPr>
          <w:rFonts w:asciiTheme="minorHAnsi" w:hAnsiTheme="minorHAnsi" w:eastAsiaTheme="minorEastAsia"/>
          <w:noProof/>
          <w:kern w:val="2"/>
          <w:lang w:val="es-MX" w:eastAsia="es-MX"/>
          <w14:ligatures w14:val="standardContextual"/>
        </w:rPr>
      </w:pPr>
      <w:hyperlink w:history="1" w:anchor="_Toc215652937">
        <w:r w:rsidRPr="00BB4926">
          <w:rPr>
            <w:rStyle w:val="Hipervnculo"/>
            <w:noProof/>
          </w:rPr>
          <w:t>7.</w:t>
        </w:r>
        <w:r>
          <w:rPr>
            <w:rFonts w:asciiTheme="minorHAnsi" w:hAnsiTheme="minorHAnsi" w:eastAsiaTheme="minorEastAsia"/>
            <w:noProof/>
            <w:kern w:val="2"/>
            <w:lang w:val="es-MX" w:eastAsia="es-MX"/>
            <w14:ligatures w14:val="standardContextual"/>
          </w:rPr>
          <w:tab/>
        </w:r>
        <w:r w:rsidRPr="00BB4926">
          <w:rPr>
            <w:rStyle w:val="Hipervnculo"/>
            <w:noProof/>
          </w:rPr>
          <w:t>GESTIÓN DEL PROYECTO</w:t>
        </w:r>
        <w:r>
          <w:rPr>
            <w:noProof/>
            <w:webHidden/>
          </w:rPr>
          <w:tab/>
        </w:r>
        <w:r>
          <w:rPr>
            <w:noProof/>
            <w:webHidden/>
          </w:rPr>
          <w:fldChar w:fldCharType="begin"/>
        </w:r>
        <w:r>
          <w:rPr>
            <w:noProof/>
            <w:webHidden/>
          </w:rPr>
          <w:instrText xml:space="preserve"> PAGEREF _Toc215652937 \h </w:instrText>
        </w:r>
        <w:r>
          <w:rPr>
            <w:noProof/>
            <w:webHidden/>
          </w:rPr>
        </w:r>
        <w:r>
          <w:rPr>
            <w:noProof/>
            <w:webHidden/>
          </w:rPr>
          <w:fldChar w:fldCharType="separate"/>
        </w:r>
        <w:r>
          <w:rPr>
            <w:noProof/>
            <w:webHidden/>
          </w:rPr>
          <w:t>48</w:t>
        </w:r>
        <w:r>
          <w:rPr>
            <w:noProof/>
            <w:webHidden/>
          </w:rPr>
          <w:fldChar w:fldCharType="end"/>
        </w:r>
      </w:hyperlink>
    </w:p>
    <w:p w:rsidR="00275D0E" w:rsidRDefault="00275D0E" w14:paraId="51C643E0" w14:textId="7C22A868">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38">
        <w:r w:rsidRPr="00BB4926">
          <w:rPr>
            <w:rStyle w:val="Hipervnculo"/>
            <w:noProof/>
          </w:rPr>
          <w:t>Diagrama de Gantt (Línea base)</w:t>
        </w:r>
        <w:r>
          <w:rPr>
            <w:noProof/>
            <w:webHidden/>
          </w:rPr>
          <w:tab/>
        </w:r>
        <w:r>
          <w:rPr>
            <w:noProof/>
            <w:webHidden/>
          </w:rPr>
          <w:fldChar w:fldCharType="begin"/>
        </w:r>
        <w:r>
          <w:rPr>
            <w:noProof/>
            <w:webHidden/>
          </w:rPr>
          <w:instrText xml:space="preserve"> PAGEREF _Toc215652938 \h </w:instrText>
        </w:r>
        <w:r>
          <w:rPr>
            <w:noProof/>
            <w:webHidden/>
          </w:rPr>
        </w:r>
        <w:r>
          <w:rPr>
            <w:noProof/>
            <w:webHidden/>
          </w:rPr>
          <w:fldChar w:fldCharType="separate"/>
        </w:r>
        <w:r>
          <w:rPr>
            <w:noProof/>
            <w:webHidden/>
          </w:rPr>
          <w:t>48</w:t>
        </w:r>
        <w:r>
          <w:rPr>
            <w:noProof/>
            <w:webHidden/>
          </w:rPr>
          <w:fldChar w:fldCharType="end"/>
        </w:r>
      </w:hyperlink>
    </w:p>
    <w:p w:rsidR="00275D0E" w:rsidRDefault="00275D0E" w14:paraId="3E26DADE" w14:textId="1638D229">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39">
        <w:r w:rsidRPr="00BB4926">
          <w:rPr>
            <w:rStyle w:val="Hipervnculo"/>
            <w:noProof/>
          </w:rPr>
          <w:t>Cronograma de actividades – Ejecutado</w:t>
        </w:r>
        <w:r>
          <w:rPr>
            <w:noProof/>
            <w:webHidden/>
          </w:rPr>
          <w:tab/>
        </w:r>
        <w:r>
          <w:rPr>
            <w:noProof/>
            <w:webHidden/>
          </w:rPr>
          <w:fldChar w:fldCharType="begin"/>
        </w:r>
        <w:r>
          <w:rPr>
            <w:noProof/>
            <w:webHidden/>
          </w:rPr>
          <w:instrText xml:space="preserve"> PAGEREF _Toc215652939 \h </w:instrText>
        </w:r>
        <w:r>
          <w:rPr>
            <w:noProof/>
            <w:webHidden/>
          </w:rPr>
        </w:r>
        <w:r>
          <w:rPr>
            <w:noProof/>
            <w:webHidden/>
          </w:rPr>
          <w:fldChar w:fldCharType="separate"/>
        </w:r>
        <w:r>
          <w:rPr>
            <w:noProof/>
            <w:webHidden/>
          </w:rPr>
          <w:t>53</w:t>
        </w:r>
        <w:r>
          <w:rPr>
            <w:noProof/>
            <w:webHidden/>
          </w:rPr>
          <w:fldChar w:fldCharType="end"/>
        </w:r>
      </w:hyperlink>
    </w:p>
    <w:p w:rsidR="00275D0E" w:rsidRDefault="00275D0E" w14:paraId="73A73F1A" w14:textId="4F711648">
      <w:pPr>
        <w:pStyle w:val="TDC2"/>
        <w:tabs>
          <w:tab w:val="right" w:leader="dot" w:pos="9016"/>
        </w:tabs>
        <w:rPr>
          <w:rFonts w:asciiTheme="minorHAnsi" w:hAnsiTheme="minorHAnsi" w:eastAsiaTheme="minorEastAsia"/>
          <w:noProof/>
          <w:kern w:val="2"/>
          <w:lang w:val="es-MX" w:eastAsia="es-MX"/>
          <w14:ligatures w14:val="standardContextual"/>
        </w:rPr>
      </w:pPr>
      <w:hyperlink w:history="1" w:anchor="_Toc215652940">
        <w:r w:rsidRPr="00BB4926">
          <w:rPr>
            <w:rStyle w:val="Hipervnculo"/>
            <w:noProof/>
          </w:rPr>
          <w:t>Gráfica de trabajo pendiente en el sprint – Jira</w:t>
        </w:r>
        <w:r>
          <w:rPr>
            <w:noProof/>
            <w:webHidden/>
          </w:rPr>
          <w:tab/>
        </w:r>
        <w:r>
          <w:rPr>
            <w:noProof/>
            <w:webHidden/>
          </w:rPr>
          <w:fldChar w:fldCharType="begin"/>
        </w:r>
        <w:r>
          <w:rPr>
            <w:noProof/>
            <w:webHidden/>
          </w:rPr>
          <w:instrText xml:space="preserve"> PAGEREF _Toc215652940 \h </w:instrText>
        </w:r>
        <w:r>
          <w:rPr>
            <w:noProof/>
            <w:webHidden/>
          </w:rPr>
        </w:r>
        <w:r>
          <w:rPr>
            <w:noProof/>
            <w:webHidden/>
          </w:rPr>
          <w:fldChar w:fldCharType="separate"/>
        </w:r>
        <w:r>
          <w:rPr>
            <w:noProof/>
            <w:webHidden/>
          </w:rPr>
          <w:t>53</w:t>
        </w:r>
        <w:r>
          <w:rPr>
            <w:noProof/>
            <w:webHidden/>
          </w:rPr>
          <w:fldChar w:fldCharType="end"/>
        </w:r>
      </w:hyperlink>
    </w:p>
    <w:p w:rsidR="00275D0E" w:rsidRDefault="00275D0E" w14:paraId="722CBB15" w14:textId="3A45F95B">
      <w:pPr>
        <w:pStyle w:val="TDC1"/>
        <w:tabs>
          <w:tab w:val="left" w:pos="480"/>
          <w:tab w:val="right" w:leader="dot" w:pos="9016"/>
        </w:tabs>
        <w:rPr>
          <w:rFonts w:asciiTheme="minorHAnsi" w:hAnsiTheme="minorHAnsi" w:eastAsiaTheme="minorEastAsia"/>
          <w:noProof/>
          <w:kern w:val="2"/>
          <w:lang w:val="es-MX" w:eastAsia="es-MX"/>
          <w14:ligatures w14:val="standardContextual"/>
        </w:rPr>
      </w:pPr>
      <w:hyperlink w:history="1" w:anchor="_Toc215652941">
        <w:r w:rsidRPr="00BB4926">
          <w:rPr>
            <w:rStyle w:val="Hipervnculo"/>
            <w:noProof/>
          </w:rPr>
          <w:t>8.</w:t>
        </w:r>
        <w:r>
          <w:rPr>
            <w:rFonts w:asciiTheme="minorHAnsi" w:hAnsiTheme="minorHAnsi" w:eastAsiaTheme="minorEastAsia"/>
            <w:noProof/>
            <w:kern w:val="2"/>
            <w:lang w:val="es-MX" w:eastAsia="es-MX"/>
            <w14:ligatures w14:val="standardContextual"/>
          </w:rPr>
          <w:tab/>
        </w:r>
        <w:r w:rsidRPr="00BB4926">
          <w:rPr>
            <w:rStyle w:val="Hipervnculo"/>
            <w:noProof/>
          </w:rPr>
          <w:t>PRUEBAS, RESULTADOS Y DISCUSIÓN</w:t>
        </w:r>
        <w:r>
          <w:rPr>
            <w:noProof/>
            <w:webHidden/>
          </w:rPr>
          <w:tab/>
        </w:r>
        <w:r>
          <w:rPr>
            <w:noProof/>
            <w:webHidden/>
          </w:rPr>
          <w:fldChar w:fldCharType="begin"/>
        </w:r>
        <w:r>
          <w:rPr>
            <w:noProof/>
            <w:webHidden/>
          </w:rPr>
          <w:instrText xml:space="preserve"> PAGEREF _Toc215652941 \h </w:instrText>
        </w:r>
        <w:r>
          <w:rPr>
            <w:noProof/>
            <w:webHidden/>
          </w:rPr>
        </w:r>
        <w:r>
          <w:rPr>
            <w:noProof/>
            <w:webHidden/>
          </w:rPr>
          <w:fldChar w:fldCharType="separate"/>
        </w:r>
        <w:r>
          <w:rPr>
            <w:noProof/>
            <w:webHidden/>
          </w:rPr>
          <w:t>55</w:t>
        </w:r>
        <w:r>
          <w:rPr>
            <w:noProof/>
            <w:webHidden/>
          </w:rPr>
          <w:fldChar w:fldCharType="end"/>
        </w:r>
      </w:hyperlink>
    </w:p>
    <w:p w:rsidR="00275D0E" w:rsidRDefault="00275D0E" w14:paraId="39121189" w14:textId="10E80E28">
      <w:pPr>
        <w:pStyle w:val="TDC1"/>
        <w:tabs>
          <w:tab w:val="left" w:pos="480"/>
          <w:tab w:val="right" w:leader="dot" w:pos="9016"/>
        </w:tabs>
        <w:rPr>
          <w:rFonts w:asciiTheme="minorHAnsi" w:hAnsiTheme="minorHAnsi" w:eastAsiaTheme="minorEastAsia"/>
          <w:noProof/>
          <w:kern w:val="2"/>
          <w:lang w:val="es-MX" w:eastAsia="es-MX"/>
          <w14:ligatures w14:val="standardContextual"/>
        </w:rPr>
      </w:pPr>
      <w:hyperlink w:history="1" w:anchor="_Toc215652942">
        <w:r w:rsidRPr="00BB4926">
          <w:rPr>
            <w:rStyle w:val="Hipervnculo"/>
            <w:noProof/>
          </w:rPr>
          <w:t>9.</w:t>
        </w:r>
        <w:r>
          <w:rPr>
            <w:rFonts w:asciiTheme="minorHAnsi" w:hAnsiTheme="minorHAnsi" w:eastAsiaTheme="minorEastAsia"/>
            <w:noProof/>
            <w:kern w:val="2"/>
            <w:lang w:val="es-MX" w:eastAsia="es-MX"/>
            <w14:ligatures w14:val="standardContextual"/>
          </w:rPr>
          <w:tab/>
        </w:r>
        <w:r w:rsidRPr="00BB4926">
          <w:rPr>
            <w:rStyle w:val="Hipervnculo"/>
            <w:noProof/>
          </w:rPr>
          <w:t>LECCIONES APRENDIDAS</w:t>
        </w:r>
        <w:r>
          <w:rPr>
            <w:noProof/>
            <w:webHidden/>
          </w:rPr>
          <w:tab/>
        </w:r>
        <w:r>
          <w:rPr>
            <w:noProof/>
            <w:webHidden/>
          </w:rPr>
          <w:fldChar w:fldCharType="begin"/>
        </w:r>
        <w:r>
          <w:rPr>
            <w:noProof/>
            <w:webHidden/>
          </w:rPr>
          <w:instrText xml:space="preserve"> PAGEREF _Toc215652942 \h </w:instrText>
        </w:r>
        <w:r>
          <w:rPr>
            <w:noProof/>
            <w:webHidden/>
          </w:rPr>
        </w:r>
        <w:r>
          <w:rPr>
            <w:noProof/>
            <w:webHidden/>
          </w:rPr>
          <w:fldChar w:fldCharType="separate"/>
        </w:r>
        <w:r>
          <w:rPr>
            <w:noProof/>
            <w:webHidden/>
          </w:rPr>
          <w:t>62</w:t>
        </w:r>
        <w:r>
          <w:rPr>
            <w:noProof/>
            <w:webHidden/>
          </w:rPr>
          <w:fldChar w:fldCharType="end"/>
        </w:r>
      </w:hyperlink>
    </w:p>
    <w:p w:rsidR="00275D0E" w:rsidRDefault="00275D0E" w14:paraId="053786D2" w14:textId="4100AF95">
      <w:pPr>
        <w:pStyle w:val="TDC1"/>
        <w:tabs>
          <w:tab w:val="left" w:pos="720"/>
          <w:tab w:val="right" w:leader="dot" w:pos="9016"/>
        </w:tabs>
        <w:rPr>
          <w:rFonts w:asciiTheme="minorHAnsi" w:hAnsiTheme="minorHAnsi" w:eastAsiaTheme="minorEastAsia"/>
          <w:noProof/>
          <w:kern w:val="2"/>
          <w:lang w:val="es-MX" w:eastAsia="es-MX"/>
          <w14:ligatures w14:val="standardContextual"/>
        </w:rPr>
      </w:pPr>
      <w:hyperlink w:history="1" w:anchor="_Toc215652943">
        <w:r w:rsidRPr="00BB4926">
          <w:rPr>
            <w:rStyle w:val="Hipervnculo"/>
            <w:noProof/>
          </w:rPr>
          <w:t>10.</w:t>
        </w:r>
        <w:r>
          <w:rPr>
            <w:rFonts w:asciiTheme="minorHAnsi" w:hAnsiTheme="minorHAnsi" w:eastAsiaTheme="minorEastAsia"/>
            <w:noProof/>
            <w:kern w:val="2"/>
            <w:lang w:val="es-MX" w:eastAsia="es-MX"/>
            <w14:ligatures w14:val="standardContextual"/>
          </w:rPr>
          <w:tab/>
        </w:r>
        <w:r w:rsidRPr="00BB4926">
          <w:rPr>
            <w:rStyle w:val="Hipervnculo"/>
            <w:noProof/>
          </w:rPr>
          <w:t>Conclusiones</w:t>
        </w:r>
        <w:r>
          <w:rPr>
            <w:noProof/>
            <w:webHidden/>
          </w:rPr>
          <w:tab/>
        </w:r>
        <w:r>
          <w:rPr>
            <w:noProof/>
            <w:webHidden/>
          </w:rPr>
          <w:fldChar w:fldCharType="begin"/>
        </w:r>
        <w:r>
          <w:rPr>
            <w:noProof/>
            <w:webHidden/>
          </w:rPr>
          <w:instrText xml:space="preserve"> PAGEREF _Toc215652943 \h </w:instrText>
        </w:r>
        <w:r>
          <w:rPr>
            <w:noProof/>
            <w:webHidden/>
          </w:rPr>
        </w:r>
        <w:r>
          <w:rPr>
            <w:noProof/>
            <w:webHidden/>
          </w:rPr>
          <w:fldChar w:fldCharType="separate"/>
        </w:r>
        <w:r>
          <w:rPr>
            <w:noProof/>
            <w:webHidden/>
          </w:rPr>
          <w:t>65</w:t>
        </w:r>
        <w:r>
          <w:rPr>
            <w:noProof/>
            <w:webHidden/>
          </w:rPr>
          <w:fldChar w:fldCharType="end"/>
        </w:r>
      </w:hyperlink>
    </w:p>
    <w:p w:rsidR="00275D0E" w:rsidRDefault="00275D0E" w14:paraId="3E3BD5CB" w14:textId="492D753E">
      <w:pPr>
        <w:pStyle w:val="TDC1"/>
        <w:tabs>
          <w:tab w:val="left" w:pos="720"/>
          <w:tab w:val="right" w:leader="dot" w:pos="9016"/>
        </w:tabs>
        <w:rPr>
          <w:rFonts w:asciiTheme="minorHAnsi" w:hAnsiTheme="minorHAnsi" w:eastAsiaTheme="minorEastAsia"/>
          <w:noProof/>
          <w:kern w:val="2"/>
          <w:lang w:val="es-MX" w:eastAsia="es-MX"/>
          <w14:ligatures w14:val="standardContextual"/>
        </w:rPr>
      </w:pPr>
      <w:hyperlink w:history="1" w:anchor="_Toc215652944">
        <w:r w:rsidRPr="00BB4926">
          <w:rPr>
            <w:rStyle w:val="Hipervnculo"/>
            <w:noProof/>
          </w:rPr>
          <w:t>11.</w:t>
        </w:r>
        <w:r>
          <w:rPr>
            <w:rFonts w:asciiTheme="minorHAnsi" w:hAnsiTheme="minorHAnsi" w:eastAsiaTheme="minorEastAsia"/>
            <w:noProof/>
            <w:kern w:val="2"/>
            <w:lang w:val="es-MX" w:eastAsia="es-MX"/>
            <w14:ligatures w14:val="standardContextual"/>
          </w:rPr>
          <w:tab/>
        </w:r>
        <w:r w:rsidRPr="00BB4926">
          <w:rPr>
            <w:rStyle w:val="Hipervnculo"/>
            <w:noProof/>
          </w:rPr>
          <w:t>BIBLIOGRAFÍA</w:t>
        </w:r>
        <w:r>
          <w:rPr>
            <w:noProof/>
            <w:webHidden/>
          </w:rPr>
          <w:tab/>
        </w:r>
        <w:r>
          <w:rPr>
            <w:noProof/>
            <w:webHidden/>
          </w:rPr>
          <w:fldChar w:fldCharType="begin"/>
        </w:r>
        <w:r>
          <w:rPr>
            <w:noProof/>
            <w:webHidden/>
          </w:rPr>
          <w:instrText xml:space="preserve"> PAGEREF _Toc215652944 \h </w:instrText>
        </w:r>
        <w:r>
          <w:rPr>
            <w:noProof/>
            <w:webHidden/>
          </w:rPr>
        </w:r>
        <w:r>
          <w:rPr>
            <w:noProof/>
            <w:webHidden/>
          </w:rPr>
          <w:fldChar w:fldCharType="separate"/>
        </w:r>
        <w:r>
          <w:rPr>
            <w:noProof/>
            <w:webHidden/>
          </w:rPr>
          <w:t>66</w:t>
        </w:r>
        <w:r>
          <w:rPr>
            <w:noProof/>
            <w:webHidden/>
          </w:rPr>
          <w:fldChar w:fldCharType="end"/>
        </w:r>
      </w:hyperlink>
    </w:p>
    <w:p w:rsidR="00275D0E" w:rsidRDefault="00275D0E" w14:paraId="1885ACBB" w14:textId="0B6D0881">
      <w:pPr>
        <w:pStyle w:val="TDC1"/>
        <w:tabs>
          <w:tab w:val="left" w:pos="720"/>
          <w:tab w:val="right" w:leader="dot" w:pos="9016"/>
        </w:tabs>
        <w:rPr>
          <w:rFonts w:asciiTheme="minorHAnsi" w:hAnsiTheme="minorHAnsi" w:eastAsiaTheme="minorEastAsia"/>
          <w:noProof/>
          <w:kern w:val="2"/>
          <w:lang w:val="es-MX" w:eastAsia="es-MX"/>
          <w14:ligatures w14:val="standardContextual"/>
        </w:rPr>
      </w:pPr>
      <w:hyperlink w:history="1" w:anchor="_Toc215652945">
        <w:r w:rsidRPr="00BB4926">
          <w:rPr>
            <w:rStyle w:val="Hipervnculo"/>
            <w:noProof/>
          </w:rPr>
          <w:t>12.</w:t>
        </w:r>
        <w:r>
          <w:rPr>
            <w:rFonts w:asciiTheme="minorHAnsi" w:hAnsiTheme="minorHAnsi" w:eastAsiaTheme="minorEastAsia"/>
            <w:noProof/>
            <w:kern w:val="2"/>
            <w:lang w:val="es-MX" w:eastAsia="es-MX"/>
            <w14:ligatures w14:val="standardContextual"/>
          </w:rPr>
          <w:tab/>
        </w:r>
        <w:r w:rsidRPr="00BB4926">
          <w:rPr>
            <w:rStyle w:val="Hipervnculo"/>
            <w:noProof/>
          </w:rPr>
          <w:t>Anexos</w:t>
        </w:r>
        <w:r>
          <w:rPr>
            <w:noProof/>
            <w:webHidden/>
          </w:rPr>
          <w:tab/>
        </w:r>
        <w:r>
          <w:rPr>
            <w:noProof/>
            <w:webHidden/>
          </w:rPr>
          <w:fldChar w:fldCharType="begin"/>
        </w:r>
        <w:r>
          <w:rPr>
            <w:noProof/>
            <w:webHidden/>
          </w:rPr>
          <w:instrText xml:space="preserve"> PAGEREF _Toc215652945 \h </w:instrText>
        </w:r>
        <w:r>
          <w:rPr>
            <w:noProof/>
            <w:webHidden/>
          </w:rPr>
        </w:r>
        <w:r>
          <w:rPr>
            <w:noProof/>
            <w:webHidden/>
          </w:rPr>
          <w:fldChar w:fldCharType="separate"/>
        </w:r>
        <w:r>
          <w:rPr>
            <w:noProof/>
            <w:webHidden/>
          </w:rPr>
          <w:t>67</w:t>
        </w:r>
        <w:r>
          <w:rPr>
            <w:noProof/>
            <w:webHidden/>
          </w:rPr>
          <w:fldChar w:fldCharType="end"/>
        </w:r>
      </w:hyperlink>
    </w:p>
    <w:p w:rsidR="004B5FDD" w:rsidP="542140AC" w:rsidRDefault="00EF50F4" w14:paraId="2AD5DCE6" w14:textId="5B404F8F">
      <w:pPr>
        <w:spacing w:line="360" w:lineRule="auto"/>
        <w:jc w:val="both"/>
        <w:rPr>
          <w:rFonts w:ascii="Times New Roman" w:hAnsi="Times New Roman" w:cs="Times New Roman"/>
          <w:lang w:val="es-PE"/>
        </w:rPr>
      </w:pPr>
      <w:r>
        <w:rPr>
          <w:rFonts w:ascii="Times New Roman" w:hAnsi="Times New Roman" w:cs="Times New Roman"/>
          <w:lang w:val="es-PE"/>
        </w:rPr>
        <w:fldChar w:fldCharType="end"/>
      </w:r>
    </w:p>
    <w:p w:rsidRPr="00C423D8" w:rsidR="00EC5EF9" w:rsidP="506BC2B2" w:rsidRDefault="00EC5EF9" w14:paraId="03D24E77" w14:textId="67ADD103">
      <w:pPr>
        <w:spacing w:line="360" w:lineRule="auto"/>
        <w:jc w:val="both"/>
        <w:rPr>
          <w:rFonts w:ascii="Times New Roman" w:hAnsi="Times New Roman" w:cs="Times New Roman"/>
          <w:lang w:val="es-PE"/>
        </w:rPr>
      </w:pPr>
    </w:p>
    <w:p w:rsidRPr="00C423D8" w:rsidR="00EC5EF9" w:rsidP="506BC2B2" w:rsidRDefault="00EC5EF9" w14:paraId="1B5BE202" w14:textId="6233C7FF">
      <w:pPr>
        <w:spacing w:line="360" w:lineRule="auto"/>
      </w:pPr>
    </w:p>
    <w:p w:rsidR="506BC2B2" w:rsidRDefault="506BC2B2" w14:paraId="7630D306" w14:textId="0A51ABE7">
      <w:r>
        <w:br w:type="page"/>
      </w:r>
    </w:p>
    <w:p w:rsidRPr="00275D0E" w:rsidR="00275D0E" w:rsidP="00275D0E" w:rsidRDefault="00275D0E" w14:paraId="65C1118D" w14:textId="78DBF0DC">
      <w:pPr>
        <w:jc w:val="center"/>
        <w:rPr>
          <w:rFonts w:ascii="Times New Roman" w:hAnsi="Times New Roman" w:cs="Times New Roman"/>
          <w:b/>
          <w:bCs/>
          <w:u w:val="single"/>
        </w:rPr>
      </w:pPr>
      <w:r w:rsidRPr="00275D0E">
        <w:rPr>
          <w:rFonts w:ascii="Times New Roman" w:hAnsi="Times New Roman" w:cs="Times New Roman"/>
          <w:b/>
          <w:bCs/>
          <w:u w:val="single"/>
        </w:rPr>
        <w:t>Tabla de figuras</w:t>
      </w:r>
    </w:p>
    <w:p w:rsidR="00275D0E" w:rsidRDefault="00275D0E" w14:paraId="02A3D662" w14:textId="5784B281">
      <w:pPr>
        <w:pStyle w:val="Tabladeilustraciones"/>
        <w:tabs>
          <w:tab w:val="right" w:leader="dot" w:pos="9016"/>
        </w:tabs>
        <w:rPr>
          <w:rFonts w:asciiTheme="minorHAnsi" w:hAnsiTheme="minorHAnsi" w:eastAsiaTheme="minorEastAsia"/>
          <w:noProof/>
          <w:kern w:val="2"/>
          <w:lang w:val="es-MX" w:eastAsia="es-MX"/>
          <w14:ligatures w14:val="standardContextual"/>
        </w:rPr>
      </w:pPr>
      <w:r>
        <w:fldChar w:fldCharType="begin"/>
      </w:r>
      <w:r>
        <w:instrText xml:space="preserve"> TOC \h \z \c "Figura" </w:instrText>
      </w:r>
      <w:r>
        <w:fldChar w:fldCharType="separate"/>
      </w:r>
      <w:hyperlink w:history="1" w:anchor="_Toc215653019">
        <w:r w:rsidRPr="00CA023F">
          <w:rPr>
            <w:rStyle w:val="Hipervnculo"/>
            <w:noProof/>
          </w:rPr>
          <w:t>Figura 4.1 Diagrama de Caso de Uso</w:t>
        </w:r>
        <w:r>
          <w:rPr>
            <w:noProof/>
            <w:webHidden/>
          </w:rPr>
          <w:tab/>
        </w:r>
        <w:r>
          <w:rPr>
            <w:noProof/>
            <w:webHidden/>
          </w:rPr>
          <w:fldChar w:fldCharType="begin"/>
        </w:r>
        <w:r>
          <w:rPr>
            <w:noProof/>
            <w:webHidden/>
          </w:rPr>
          <w:instrText xml:space="preserve"> PAGEREF _Toc215653019 \h </w:instrText>
        </w:r>
        <w:r>
          <w:rPr>
            <w:noProof/>
            <w:webHidden/>
          </w:rPr>
        </w:r>
        <w:r>
          <w:rPr>
            <w:noProof/>
            <w:webHidden/>
          </w:rPr>
          <w:fldChar w:fldCharType="separate"/>
        </w:r>
        <w:r>
          <w:rPr>
            <w:noProof/>
            <w:webHidden/>
          </w:rPr>
          <w:t>18</w:t>
        </w:r>
        <w:r>
          <w:rPr>
            <w:noProof/>
            <w:webHidden/>
          </w:rPr>
          <w:fldChar w:fldCharType="end"/>
        </w:r>
      </w:hyperlink>
    </w:p>
    <w:p w:rsidR="00275D0E" w:rsidRDefault="00275D0E" w14:paraId="62641709" w14:textId="3CF238C6">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0">
        <w:r w:rsidRPr="00CA023F">
          <w:rPr>
            <w:rStyle w:val="Hipervnculo"/>
            <w:noProof/>
          </w:rPr>
          <w:t>Figura 4.2 Pantalla de Inicio de Sesión</w:t>
        </w:r>
        <w:r>
          <w:rPr>
            <w:noProof/>
            <w:webHidden/>
          </w:rPr>
          <w:tab/>
        </w:r>
        <w:r>
          <w:rPr>
            <w:noProof/>
            <w:webHidden/>
          </w:rPr>
          <w:fldChar w:fldCharType="begin"/>
        </w:r>
        <w:r>
          <w:rPr>
            <w:noProof/>
            <w:webHidden/>
          </w:rPr>
          <w:instrText xml:space="preserve"> PAGEREF _Toc215653020 \h </w:instrText>
        </w:r>
        <w:r>
          <w:rPr>
            <w:noProof/>
            <w:webHidden/>
          </w:rPr>
        </w:r>
        <w:r>
          <w:rPr>
            <w:noProof/>
            <w:webHidden/>
          </w:rPr>
          <w:fldChar w:fldCharType="separate"/>
        </w:r>
        <w:r>
          <w:rPr>
            <w:noProof/>
            <w:webHidden/>
          </w:rPr>
          <w:t>33</w:t>
        </w:r>
        <w:r>
          <w:rPr>
            <w:noProof/>
            <w:webHidden/>
          </w:rPr>
          <w:fldChar w:fldCharType="end"/>
        </w:r>
      </w:hyperlink>
    </w:p>
    <w:p w:rsidR="00275D0E" w:rsidRDefault="00275D0E" w14:paraId="34D49F45" w14:textId="3E14896C">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1">
        <w:r w:rsidRPr="00CA023F">
          <w:rPr>
            <w:rStyle w:val="Hipervnculo"/>
            <w:noProof/>
          </w:rPr>
          <w:t>Figura 4.3 Pantalla de Registro de Correo Electrónico</w:t>
        </w:r>
        <w:r>
          <w:rPr>
            <w:noProof/>
            <w:webHidden/>
          </w:rPr>
          <w:tab/>
        </w:r>
        <w:r>
          <w:rPr>
            <w:noProof/>
            <w:webHidden/>
          </w:rPr>
          <w:fldChar w:fldCharType="begin"/>
        </w:r>
        <w:r>
          <w:rPr>
            <w:noProof/>
            <w:webHidden/>
          </w:rPr>
          <w:instrText xml:space="preserve"> PAGEREF _Toc215653021 \h </w:instrText>
        </w:r>
        <w:r>
          <w:rPr>
            <w:noProof/>
            <w:webHidden/>
          </w:rPr>
        </w:r>
        <w:r>
          <w:rPr>
            <w:noProof/>
            <w:webHidden/>
          </w:rPr>
          <w:fldChar w:fldCharType="separate"/>
        </w:r>
        <w:r>
          <w:rPr>
            <w:noProof/>
            <w:webHidden/>
          </w:rPr>
          <w:t>34</w:t>
        </w:r>
        <w:r>
          <w:rPr>
            <w:noProof/>
            <w:webHidden/>
          </w:rPr>
          <w:fldChar w:fldCharType="end"/>
        </w:r>
      </w:hyperlink>
    </w:p>
    <w:p w:rsidR="00275D0E" w:rsidRDefault="00275D0E" w14:paraId="5BEEF33B" w14:textId="60003A0D">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2">
        <w:r w:rsidRPr="00CA023F">
          <w:rPr>
            <w:rStyle w:val="Hipervnculo"/>
            <w:noProof/>
          </w:rPr>
          <w:t>Figura 4.4 Pantalla de Registro de Datos</w:t>
        </w:r>
        <w:r>
          <w:rPr>
            <w:noProof/>
            <w:webHidden/>
          </w:rPr>
          <w:tab/>
        </w:r>
        <w:r>
          <w:rPr>
            <w:noProof/>
            <w:webHidden/>
          </w:rPr>
          <w:fldChar w:fldCharType="begin"/>
        </w:r>
        <w:r>
          <w:rPr>
            <w:noProof/>
            <w:webHidden/>
          </w:rPr>
          <w:instrText xml:space="preserve"> PAGEREF _Toc215653022 \h </w:instrText>
        </w:r>
        <w:r>
          <w:rPr>
            <w:noProof/>
            <w:webHidden/>
          </w:rPr>
        </w:r>
        <w:r>
          <w:rPr>
            <w:noProof/>
            <w:webHidden/>
          </w:rPr>
          <w:fldChar w:fldCharType="separate"/>
        </w:r>
        <w:r>
          <w:rPr>
            <w:noProof/>
            <w:webHidden/>
          </w:rPr>
          <w:t>35</w:t>
        </w:r>
        <w:r>
          <w:rPr>
            <w:noProof/>
            <w:webHidden/>
          </w:rPr>
          <w:fldChar w:fldCharType="end"/>
        </w:r>
      </w:hyperlink>
    </w:p>
    <w:p w:rsidR="00275D0E" w:rsidRDefault="00275D0E" w14:paraId="78F5FE1D" w14:textId="73A76206">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3">
        <w:r w:rsidRPr="00CA023F">
          <w:rPr>
            <w:rStyle w:val="Hipervnculo"/>
            <w:noProof/>
          </w:rPr>
          <w:t>Figura 4.5 Pantalla del Panel Principal Usuario</w:t>
        </w:r>
        <w:r>
          <w:rPr>
            <w:noProof/>
            <w:webHidden/>
          </w:rPr>
          <w:tab/>
        </w:r>
        <w:r>
          <w:rPr>
            <w:noProof/>
            <w:webHidden/>
          </w:rPr>
          <w:fldChar w:fldCharType="begin"/>
        </w:r>
        <w:r>
          <w:rPr>
            <w:noProof/>
            <w:webHidden/>
          </w:rPr>
          <w:instrText xml:space="preserve"> PAGEREF _Toc215653023 \h </w:instrText>
        </w:r>
        <w:r>
          <w:rPr>
            <w:noProof/>
            <w:webHidden/>
          </w:rPr>
        </w:r>
        <w:r>
          <w:rPr>
            <w:noProof/>
            <w:webHidden/>
          </w:rPr>
          <w:fldChar w:fldCharType="separate"/>
        </w:r>
        <w:r>
          <w:rPr>
            <w:noProof/>
            <w:webHidden/>
          </w:rPr>
          <w:t>36</w:t>
        </w:r>
        <w:r>
          <w:rPr>
            <w:noProof/>
            <w:webHidden/>
          </w:rPr>
          <w:fldChar w:fldCharType="end"/>
        </w:r>
      </w:hyperlink>
    </w:p>
    <w:p w:rsidR="00275D0E" w:rsidRDefault="00275D0E" w14:paraId="10229D04" w14:textId="7D71342C">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4">
        <w:r w:rsidRPr="00CA023F">
          <w:rPr>
            <w:rStyle w:val="Hipervnculo"/>
            <w:noProof/>
          </w:rPr>
          <w:t>Figura 4.6 Pantalla de Itinerarios</w:t>
        </w:r>
        <w:r>
          <w:rPr>
            <w:noProof/>
            <w:webHidden/>
          </w:rPr>
          <w:tab/>
        </w:r>
        <w:r>
          <w:rPr>
            <w:noProof/>
            <w:webHidden/>
          </w:rPr>
          <w:fldChar w:fldCharType="begin"/>
        </w:r>
        <w:r>
          <w:rPr>
            <w:noProof/>
            <w:webHidden/>
          </w:rPr>
          <w:instrText xml:space="preserve"> PAGEREF _Toc215653024 \h </w:instrText>
        </w:r>
        <w:r>
          <w:rPr>
            <w:noProof/>
            <w:webHidden/>
          </w:rPr>
        </w:r>
        <w:r>
          <w:rPr>
            <w:noProof/>
            <w:webHidden/>
          </w:rPr>
          <w:fldChar w:fldCharType="separate"/>
        </w:r>
        <w:r>
          <w:rPr>
            <w:noProof/>
            <w:webHidden/>
          </w:rPr>
          <w:t>36</w:t>
        </w:r>
        <w:r>
          <w:rPr>
            <w:noProof/>
            <w:webHidden/>
          </w:rPr>
          <w:fldChar w:fldCharType="end"/>
        </w:r>
      </w:hyperlink>
    </w:p>
    <w:p w:rsidR="00275D0E" w:rsidRDefault="00275D0E" w14:paraId="1AEE6D4F" w14:textId="36A093D7">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5">
        <w:r w:rsidRPr="00CA023F">
          <w:rPr>
            <w:rStyle w:val="Hipervnculo"/>
            <w:noProof/>
          </w:rPr>
          <w:t>Figura 4.7 Pantalla de Ver Documentos</w:t>
        </w:r>
        <w:r>
          <w:rPr>
            <w:noProof/>
            <w:webHidden/>
          </w:rPr>
          <w:tab/>
        </w:r>
        <w:r>
          <w:rPr>
            <w:noProof/>
            <w:webHidden/>
          </w:rPr>
          <w:fldChar w:fldCharType="begin"/>
        </w:r>
        <w:r>
          <w:rPr>
            <w:noProof/>
            <w:webHidden/>
          </w:rPr>
          <w:instrText xml:space="preserve"> PAGEREF _Toc215653025 \h </w:instrText>
        </w:r>
        <w:r>
          <w:rPr>
            <w:noProof/>
            <w:webHidden/>
          </w:rPr>
        </w:r>
        <w:r>
          <w:rPr>
            <w:noProof/>
            <w:webHidden/>
          </w:rPr>
          <w:fldChar w:fldCharType="separate"/>
        </w:r>
        <w:r>
          <w:rPr>
            <w:noProof/>
            <w:webHidden/>
          </w:rPr>
          <w:t>37</w:t>
        </w:r>
        <w:r>
          <w:rPr>
            <w:noProof/>
            <w:webHidden/>
          </w:rPr>
          <w:fldChar w:fldCharType="end"/>
        </w:r>
      </w:hyperlink>
    </w:p>
    <w:p w:rsidR="00275D0E" w:rsidRDefault="00275D0E" w14:paraId="47E434C8" w14:textId="48EA2B00">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6">
        <w:r w:rsidRPr="00CA023F">
          <w:rPr>
            <w:rStyle w:val="Hipervnculo"/>
            <w:noProof/>
          </w:rPr>
          <w:t>Figura 4.8 Panalla de Ver Notificaciones</w:t>
        </w:r>
        <w:r>
          <w:rPr>
            <w:noProof/>
            <w:webHidden/>
          </w:rPr>
          <w:tab/>
        </w:r>
        <w:r>
          <w:rPr>
            <w:noProof/>
            <w:webHidden/>
          </w:rPr>
          <w:fldChar w:fldCharType="begin"/>
        </w:r>
        <w:r>
          <w:rPr>
            <w:noProof/>
            <w:webHidden/>
          </w:rPr>
          <w:instrText xml:space="preserve"> PAGEREF _Toc215653026 \h </w:instrText>
        </w:r>
        <w:r>
          <w:rPr>
            <w:noProof/>
            <w:webHidden/>
          </w:rPr>
        </w:r>
        <w:r>
          <w:rPr>
            <w:noProof/>
            <w:webHidden/>
          </w:rPr>
          <w:fldChar w:fldCharType="separate"/>
        </w:r>
        <w:r>
          <w:rPr>
            <w:noProof/>
            <w:webHidden/>
          </w:rPr>
          <w:t>38</w:t>
        </w:r>
        <w:r>
          <w:rPr>
            <w:noProof/>
            <w:webHidden/>
          </w:rPr>
          <w:fldChar w:fldCharType="end"/>
        </w:r>
      </w:hyperlink>
    </w:p>
    <w:p w:rsidR="00275D0E" w:rsidRDefault="00275D0E" w14:paraId="18C9C8A1" w14:textId="0CBCEC63">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7">
        <w:r w:rsidRPr="00CA023F">
          <w:rPr>
            <w:rStyle w:val="Hipervnculo"/>
            <w:noProof/>
          </w:rPr>
          <w:t>Figura 4.9 Pantalla de Centro de Soporte</w:t>
        </w:r>
        <w:r>
          <w:rPr>
            <w:noProof/>
            <w:webHidden/>
          </w:rPr>
          <w:tab/>
        </w:r>
        <w:r>
          <w:rPr>
            <w:noProof/>
            <w:webHidden/>
          </w:rPr>
          <w:fldChar w:fldCharType="begin"/>
        </w:r>
        <w:r>
          <w:rPr>
            <w:noProof/>
            <w:webHidden/>
          </w:rPr>
          <w:instrText xml:space="preserve"> PAGEREF _Toc215653027 \h </w:instrText>
        </w:r>
        <w:r>
          <w:rPr>
            <w:noProof/>
            <w:webHidden/>
          </w:rPr>
        </w:r>
        <w:r>
          <w:rPr>
            <w:noProof/>
            <w:webHidden/>
          </w:rPr>
          <w:fldChar w:fldCharType="separate"/>
        </w:r>
        <w:r>
          <w:rPr>
            <w:noProof/>
            <w:webHidden/>
          </w:rPr>
          <w:t>38</w:t>
        </w:r>
        <w:r>
          <w:rPr>
            <w:noProof/>
            <w:webHidden/>
          </w:rPr>
          <w:fldChar w:fldCharType="end"/>
        </w:r>
      </w:hyperlink>
    </w:p>
    <w:p w:rsidR="00275D0E" w:rsidRDefault="00275D0E" w14:paraId="10229884" w14:textId="17DADF2D">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8">
        <w:r w:rsidRPr="00CA023F">
          <w:rPr>
            <w:rStyle w:val="Hipervnculo"/>
            <w:noProof/>
          </w:rPr>
          <w:t>Figura 4.10 Panel Principal del Administrador</w:t>
        </w:r>
        <w:r>
          <w:rPr>
            <w:noProof/>
            <w:webHidden/>
          </w:rPr>
          <w:tab/>
        </w:r>
        <w:r>
          <w:rPr>
            <w:noProof/>
            <w:webHidden/>
          </w:rPr>
          <w:fldChar w:fldCharType="begin"/>
        </w:r>
        <w:r>
          <w:rPr>
            <w:noProof/>
            <w:webHidden/>
          </w:rPr>
          <w:instrText xml:space="preserve"> PAGEREF _Toc215653028 \h </w:instrText>
        </w:r>
        <w:r>
          <w:rPr>
            <w:noProof/>
            <w:webHidden/>
          </w:rPr>
        </w:r>
        <w:r>
          <w:rPr>
            <w:noProof/>
            <w:webHidden/>
          </w:rPr>
          <w:fldChar w:fldCharType="separate"/>
        </w:r>
        <w:r>
          <w:rPr>
            <w:noProof/>
            <w:webHidden/>
          </w:rPr>
          <w:t>40</w:t>
        </w:r>
        <w:r>
          <w:rPr>
            <w:noProof/>
            <w:webHidden/>
          </w:rPr>
          <w:fldChar w:fldCharType="end"/>
        </w:r>
      </w:hyperlink>
    </w:p>
    <w:p w:rsidR="00275D0E" w:rsidRDefault="00275D0E" w14:paraId="1A41B322" w14:textId="076A49B9">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29">
        <w:r w:rsidRPr="00CA023F">
          <w:rPr>
            <w:rStyle w:val="Hipervnculo"/>
            <w:noProof/>
          </w:rPr>
          <w:t>Figura 4.11 Panel Principal Usuario</w:t>
        </w:r>
        <w:r>
          <w:rPr>
            <w:noProof/>
            <w:webHidden/>
          </w:rPr>
          <w:tab/>
        </w:r>
        <w:r>
          <w:rPr>
            <w:noProof/>
            <w:webHidden/>
          </w:rPr>
          <w:fldChar w:fldCharType="begin"/>
        </w:r>
        <w:r>
          <w:rPr>
            <w:noProof/>
            <w:webHidden/>
          </w:rPr>
          <w:instrText xml:space="preserve"> PAGEREF _Toc215653029 \h </w:instrText>
        </w:r>
        <w:r>
          <w:rPr>
            <w:noProof/>
            <w:webHidden/>
          </w:rPr>
        </w:r>
        <w:r>
          <w:rPr>
            <w:noProof/>
            <w:webHidden/>
          </w:rPr>
          <w:fldChar w:fldCharType="separate"/>
        </w:r>
        <w:r>
          <w:rPr>
            <w:noProof/>
            <w:webHidden/>
          </w:rPr>
          <w:t>41</w:t>
        </w:r>
        <w:r>
          <w:rPr>
            <w:noProof/>
            <w:webHidden/>
          </w:rPr>
          <w:fldChar w:fldCharType="end"/>
        </w:r>
      </w:hyperlink>
    </w:p>
    <w:p w:rsidR="00275D0E" w:rsidRDefault="00275D0E" w14:paraId="6581D526" w14:textId="3B3F0C59">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0">
        <w:r w:rsidRPr="00CA023F">
          <w:rPr>
            <w:rStyle w:val="Hipervnculo"/>
            <w:noProof/>
          </w:rPr>
          <w:t>Figura 5.1 GitHub de Trabajo</w:t>
        </w:r>
        <w:r>
          <w:rPr>
            <w:noProof/>
            <w:webHidden/>
          </w:rPr>
          <w:tab/>
        </w:r>
        <w:r>
          <w:rPr>
            <w:noProof/>
            <w:webHidden/>
          </w:rPr>
          <w:fldChar w:fldCharType="begin"/>
        </w:r>
        <w:r>
          <w:rPr>
            <w:noProof/>
            <w:webHidden/>
          </w:rPr>
          <w:instrText xml:space="preserve"> PAGEREF _Toc215653030 \h </w:instrText>
        </w:r>
        <w:r>
          <w:rPr>
            <w:noProof/>
            <w:webHidden/>
          </w:rPr>
        </w:r>
        <w:r>
          <w:rPr>
            <w:noProof/>
            <w:webHidden/>
          </w:rPr>
          <w:fldChar w:fldCharType="separate"/>
        </w:r>
        <w:r>
          <w:rPr>
            <w:noProof/>
            <w:webHidden/>
          </w:rPr>
          <w:t>44</w:t>
        </w:r>
        <w:r>
          <w:rPr>
            <w:noProof/>
            <w:webHidden/>
          </w:rPr>
          <w:fldChar w:fldCharType="end"/>
        </w:r>
      </w:hyperlink>
    </w:p>
    <w:p w:rsidR="00275D0E" w:rsidRDefault="00275D0E" w14:paraId="40DAFCAE" w14:textId="5BAE7EAC">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1">
        <w:r w:rsidRPr="00CA023F">
          <w:rPr>
            <w:rStyle w:val="Hipervnculo"/>
            <w:noProof/>
          </w:rPr>
          <w:t>Figura 6.1 Modelo de Base de Datos</w:t>
        </w:r>
        <w:r>
          <w:rPr>
            <w:noProof/>
            <w:webHidden/>
          </w:rPr>
          <w:tab/>
        </w:r>
        <w:r>
          <w:rPr>
            <w:noProof/>
            <w:webHidden/>
          </w:rPr>
          <w:fldChar w:fldCharType="begin"/>
        </w:r>
        <w:r>
          <w:rPr>
            <w:noProof/>
            <w:webHidden/>
          </w:rPr>
          <w:instrText xml:space="preserve"> PAGEREF _Toc215653031 \h </w:instrText>
        </w:r>
        <w:r>
          <w:rPr>
            <w:noProof/>
            <w:webHidden/>
          </w:rPr>
        </w:r>
        <w:r>
          <w:rPr>
            <w:noProof/>
            <w:webHidden/>
          </w:rPr>
          <w:fldChar w:fldCharType="separate"/>
        </w:r>
        <w:r>
          <w:rPr>
            <w:noProof/>
            <w:webHidden/>
          </w:rPr>
          <w:t>46</w:t>
        </w:r>
        <w:r>
          <w:rPr>
            <w:noProof/>
            <w:webHidden/>
          </w:rPr>
          <w:fldChar w:fldCharType="end"/>
        </w:r>
      </w:hyperlink>
    </w:p>
    <w:p w:rsidR="00275D0E" w:rsidRDefault="00275D0E" w14:paraId="2C1C6BF0" w14:textId="05FC436A">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2">
        <w:r w:rsidRPr="00CA023F">
          <w:rPr>
            <w:rStyle w:val="Hipervnculo"/>
            <w:noProof/>
          </w:rPr>
          <w:t>Figura 6.2 Arquitectura en Capas</w:t>
        </w:r>
        <w:r>
          <w:rPr>
            <w:noProof/>
            <w:webHidden/>
          </w:rPr>
          <w:tab/>
        </w:r>
        <w:r>
          <w:rPr>
            <w:noProof/>
            <w:webHidden/>
          </w:rPr>
          <w:fldChar w:fldCharType="begin"/>
        </w:r>
        <w:r>
          <w:rPr>
            <w:noProof/>
            <w:webHidden/>
          </w:rPr>
          <w:instrText xml:space="preserve"> PAGEREF _Toc215653032 \h </w:instrText>
        </w:r>
        <w:r>
          <w:rPr>
            <w:noProof/>
            <w:webHidden/>
          </w:rPr>
        </w:r>
        <w:r>
          <w:rPr>
            <w:noProof/>
            <w:webHidden/>
          </w:rPr>
          <w:fldChar w:fldCharType="separate"/>
        </w:r>
        <w:r>
          <w:rPr>
            <w:noProof/>
            <w:webHidden/>
          </w:rPr>
          <w:t>48</w:t>
        </w:r>
        <w:r>
          <w:rPr>
            <w:noProof/>
            <w:webHidden/>
          </w:rPr>
          <w:fldChar w:fldCharType="end"/>
        </w:r>
      </w:hyperlink>
    </w:p>
    <w:p w:rsidR="00275D0E" w:rsidRDefault="00275D0E" w14:paraId="5965B006" w14:textId="1E5D26B0">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3">
        <w:r w:rsidRPr="00CA023F">
          <w:rPr>
            <w:rStyle w:val="Hipervnculo"/>
            <w:noProof/>
          </w:rPr>
          <w:t>Figura 6.3 Cronograma por Sprint</w:t>
        </w:r>
        <w:r>
          <w:rPr>
            <w:noProof/>
            <w:webHidden/>
          </w:rPr>
          <w:tab/>
        </w:r>
        <w:r>
          <w:rPr>
            <w:noProof/>
            <w:webHidden/>
          </w:rPr>
          <w:fldChar w:fldCharType="begin"/>
        </w:r>
        <w:r>
          <w:rPr>
            <w:noProof/>
            <w:webHidden/>
          </w:rPr>
          <w:instrText xml:space="preserve"> PAGEREF _Toc215653033 \h </w:instrText>
        </w:r>
        <w:r>
          <w:rPr>
            <w:noProof/>
            <w:webHidden/>
          </w:rPr>
        </w:r>
        <w:r>
          <w:rPr>
            <w:noProof/>
            <w:webHidden/>
          </w:rPr>
          <w:fldChar w:fldCharType="separate"/>
        </w:r>
        <w:r>
          <w:rPr>
            <w:noProof/>
            <w:webHidden/>
          </w:rPr>
          <w:t>49</w:t>
        </w:r>
        <w:r>
          <w:rPr>
            <w:noProof/>
            <w:webHidden/>
          </w:rPr>
          <w:fldChar w:fldCharType="end"/>
        </w:r>
      </w:hyperlink>
    </w:p>
    <w:p w:rsidR="00275D0E" w:rsidRDefault="00275D0E" w14:paraId="2D1ECE37" w14:textId="4008BADD">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4">
        <w:r w:rsidRPr="00CA023F">
          <w:rPr>
            <w:rStyle w:val="Hipervnculo"/>
            <w:noProof/>
          </w:rPr>
          <w:t>Figura 6.4 Sprint 1</w:t>
        </w:r>
        <w:r>
          <w:rPr>
            <w:noProof/>
            <w:webHidden/>
          </w:rPr>
          <w:tab/>
        </w:r>
        <w:r>
          <w:rPr>
            <w:noProof/>
            <w:webHidden/>
          </w:rPr>
          <w:fldChar w:fldCharType="begin"/>
        </w:r>
        <w:r>
          <w:rPr>
            <w:noProof/>
            <w:webHidden/>
          </w:rPr>
          <w:instrText xml:space="preserve"> PAGEREF _Toc215653034 \h </w:instrText>
        </w:r>
        <w:r>
          <w:rPr>
            <w:noProof/>
            <w:webHidden/>
          </w:rPr>
        </w:r>
        <w:r>
          <w:rPr>
            <w:noProof/>
            <w:webHidden/>
          </w:rPr>
          <w:fldChar w:fldCharType="separate"/>
        </w:r>
        <w:r>
          <w:rPr>
            <w:noProof/>
            <w:webHidden/>
          </w:rPr>
          <w:t>50</w:t>
        </w:r>
        <w:r>
          <w:rPr>
            <w:noProof/>
            <w:webHidden/>
          </w:rPr>
          <w:fldChar w:fldCharType="end"/>
        </w:r>
      </w:hyperlink>
    </w:p>
    <w:p w:rsidR="00275D0E" w:rsidRDefault="00275D0E" w14:paraId="11D9ED60" w14:textId="4B08C793">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5">
        <w:r w:rsidRPr="00CA023F">
          <w:rPr>
            <w:rStyle w:val="Hipervnculo"/>
            <w:noProof/>
          </w:rPr>
          <w:t>Figura 6.5 Sprint 2</w:t>
        </w:r>
        <w:r>
          <w:rPr>
            <w:noProof/>
            <w:webHidden/>
          </w:rPr>
          <w:tab/>
        </w:r>
        <w:r>
          <w:rPr>
            <w:noProof/>
            <w:webHidden/>
          </w:rPr>
          <w:fldChar w:fldCharType="begin"/>
        </w:r>
        <w:r>
          <w:rPr>
            <w:noProof/>
            <w:webHidden/>
          </w:rPr>
          <w:instrText xml:space="preserve"> PAGEREF _Toc215653035 \h </w:instrText>
        </w:r>
        <w:r>
          <w:rPr>
            <w:noProof/>
            <w:webHidden/>
          </w:rPr>
        </w:r>
        <w:r>
          <w:rPr>
            <w:noProof/>
            <w:webHidden/>
          </w:rPr>
          <w:fldChar w:fldCharType="separate"/>
        </w:r>
        <w:r>
          <w:rPr>
            <w:noProof/>
            <w:webHidden/>
          </w:rPr>
          <w:t>50</w:t>
        </w:r>
        <w:r>
          <w:rPr>
            <w:noProof/>
            <w:webHidden/>
          </w:rPr>
          <w:fldChar w:fldCharType="end"/>
        </w:r>
      </w:hyperlink>
    </w:p>
    <w:p w:rsidR="00275D0E" w:rsidRDefault="00275D0E" w14:paraId="707423BC" w14:textId="012DE141">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6">
        <w:r w:rsidRPr="00CA023F">
          <w:rPr>
            <w:rStyle w:val="Hipervnculo"/>
            <w:noProof/>
          </w:rPr>
          <w:t>Figura 6.6 Sprint 3</w:t>
        </w:r>
        <w:r>
          <w:rPr>
            <w:noProof/>
            <w:webHidden/>
          </w:rPr>
          <w:tab/>
        </w:r>
        <w:r>
          <w:rPr>
            <w:noProof/>
            <w:webHidden/>
          </w:rPr>
          <w:fldChar w:fldCharType="begin"/>
        </w:r>
        <w:r>
          <w:rPr>
            <w:noProof/>
            <w:webHidden/>
          </w:rPr>
          <w:instrText xml:space="preserve"> PAGEREF _Toc215653036 \h </w:instrText>
        </w:r>
        <w:r>
          <w:rPr>
            <w:noProof/>
            <w:webHidden/>
          </w:rPr>
        </w:r>
        <w:r>
          <w:rPr>
            <w:noProof/>
            <w:webHidden/>
          </w:rPr>
          <w:fldChar w:fldCharType="separate"/>
        </w:r>
        <w:r>
          <w:rPr>
            <w:noProof/>
            <w:webHidden/>
          </w:rPr>
          <w:t>51</w:t>
        </w:r>
        <w:r>
          <w:rPr>
            <w:noProof/>
            <w:webHidden/>
          </w:rPr>
          <w:fldChar w:fldCharType="end"/>
        </w:r>
      </w:hyperlink>
    </w:p>
    <w:p w:rsidR="00275D0E" w:rsidRDefault="00275D0E" w14:paraId="328BD56A" w14:textId="6F4B9A9E">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7">
        <w:r w:rsidRPr="00CA023F">
          <w:rPr>
            <w:rStyle w:val="Hipervnculo"/>
            <w:noProof/>
          </w:rPr>
          <w:t>Figura 6.7 Sprint 4</w:t>
        </w:r>
        <w:r>
          <w:rPr>
            <w:noProof/>
            <w:webHidden/>
          </w:rPr>
          <w:tab/>
        </w:r>
        <w:r>
          <w:rPr>
            <w:noProof/>
            <w:webHidden/>
          </w:rPr>
          <w:fldChar w:fldCharType="begin"/>
        </w:r>
        <w:r>
          <w:rPr>
            <w:noProof/>
            <w:webHidden/>
          </w:rPr>
          <w:instrText xml:space="preserve"> PAGEREF _Toc215653037 \h </w:instrText>
        </w:r>
        <w:r>
          <w:rPr>
            <w:noProof/>
            <w:webHidden/>
          </w:rPr>
        </w:r>
        <w:r>
          <w:rPr>
            <w:noProof/>
            <w:webHidden/>
          </w:rPr>
          <w:fldChar w:fldCharType="separate"/>
        </w:r>
        <w:r>
          <w:rPr>
            <w:noProof/>
            <w:webHidden/>
          </w:rPr>
          <w:t>51</w:t>
        </w:r>
        <w:r>
          <w:rPr>
            <w:noProof/>
            <w:webHidden/>
          </w:rPr>
          <w:fldChar w:fldCharType="end"/>
        </w:r>
      </w:hyperlink>
    </w:p>
    <w:p w:rsidR="00275D0E" w:rsidRDefault="00275D0E" w14:paraId="39870F90" w14:textId="7E80F350">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8">
        <w:r w:rsidRPr="00CA023F">
          <w:rPr>
            <w:rStyle w:val="Hipervnculo"/>
            <w:noProof/>
          </w:rPr>
          <w:t>Figura 6.8 Sprint 5</w:t>
        </w:r>
        <w:r>
          <w:rPr>
            <w:noProof/>
            <w:webHidden/>
          </w:rPr>
          <w:tab/>
        </w:r>
        <w:r>
          <w:rPr>
            <w:noProof/>
            <w:webHidden/>
          </w:rPr>
          <w:fldChar w:fldCharType="begin"/>
        </w:r>
        <w:r>
          <w:rPr>
            <w:noProof/>
            <w:webHidden/>
          </w:rPr>
          <w:instrText xml:space="preserve"> PAGEREF _Toc215653038 \h </w:instrText>
        </w:r>
        <w:r>
          <w:rPr>
            <w:noProof/>
            <w:webHidden/>
          </w:rPr>
        </w:r>
        <w:r>
          <w:rPr>
            <w:noProof/>
            <w:webHidden/>
          </w:rPr>
          <w:fldChar w:fldCharType="separate"/>
        </w:r>
        <w:r>
          <w:rPr>
            <w:noProof/>
            <w:webHidden/>
          </w:rPr>
          <w:t>52</w:t>
        </w:r>
        <w:r>
          <w:rPr>
            <w:noProof/>
            <w:webHidden/>
          </w:rPr>
          <w:fldChar w:fldCharType="end"/>
        </w:r>
      </w:hyperlink>
    </w:p>
    <w:p w:rsidR="00275D0E" w:rsidRDefault="00275D0E" w14:paraId="0D6CC8CE" w14:textId="7A9B6AD3">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39">
        <w:r w:rsidRPr="00CA023F">
          <w:rPr>
            <w:rStyle w:val="Hipervnculo"/>
            <w:noProof/>
          </w:rPr>
          <w:t>Figura 6.9 Sprint 6</w:t>
        </w:r>
        <w:r>
          <w:rPr>
            <w:noProof/>
            <w:webHidden/>
          </w:rPr>
          <w:tab/>
        </w:r>
        <w:r>
          <w:rPr>
            <w:noProof/>
            <w:webHidden/>
          </w:rPr>
          <w:fldChar w:fldCharType="begin"/>
        </w:r>
        <w:r>
          <w:rPr>
            <w:noProof/>
            <w:webHidden/>
          </w:rPr>
          <w:instrText xml:space="preserve"> PAGEREF _Toc215653039 \h </w:instrText>
        </w:r>
        <w:r>
          <w:rPr>
            <w:noProof/>
            <w:webHidden/>
          </w:rPr>
        </w:r>
        <w:r>
          <w:rPr>
            <w:noProof/>
            <w:webHidden/>
          </w:rPr>
          <w:fldChar w:fldCharType="separate"/>
        </w:r>
        <w:r>
          <w:rPr>
            <w:noProof/>
            <w:webHidden/>
          </w:rPr>
          <w:t>52</w:t>
        </w:r>
        <w:r>
          <w:rPr>
            <w:noProof/>
            <w:webHidden/>
          </w:rPr>
          <w:fldChar w:fldCharType="end"/>
        </w:r>
      </w:hyperlink>
    </w:p>
    <w:p w:rsidR="00275D0E" w:rsidRDefault="00275D0E" w14:paraId="216030DF" w14:textId="325E5507">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0">
        <w:r w:rsidRPr="00CA023F">
          <w:rPr>
            <w:rStyle w:val="Hipervnculo"/>
            <w:noProof/>
          </w:rPr>
          <w:t>Figura 6.10 Sprint 7</w:t>
        </w:r>
        <w:r>
          <w:rPr>
            <w:noProof/>
            <w:webHidden/>
          </w:rPr>
          <w:tab/>
        </w:r>
        <w:r>
          <w:rPr>
            <w:noProof/>
            <w:webHidden/>
          </w:rPr>
          <w:fldChar w:fldCharType="begin"/>
        </w:r>
        <w:r>
          <w:rPr>
            <w:noProof/>
            <w:webHidden/>
          </w:rPr>
          <w:instrText xml:space="preserve"> PAGEREF _Toc215653040 \h </w:instrText>
        </w:r>
        <w:r>
          <w:rPr>
            <w:noProof/>
            <w:webHidden/>
          </w:rPr>
        </w:r>
        <w:r>
          <w:rPr>
            <w:noProof/>
            <w:webHidden/>
          </w:rPr>
          <w:fldChar w:fldCharType="separate"/>
        </w:r>
        <w:r>
          <w:rPr>
            <w:noProof/>
            <w:webHidden/>
          </w:rPr>
          <w:t>53</w:t>
        </w:r>
        <w:r>
          <w:rPr>
            <w:noProof/>
            <w:webHidden/>
          </w:rPr>
          <w:fldChar w:fldCharType="end"/>
        </w:r>
      </w:hyperlink>
    </w:p>
    <w:p w:rsidR="00275D0E" w:rsidRDefault="00275D0E" w14:paraId="023FB109" w14:textId="17D3922B">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1">
        <w:r w:rsidRPr="00CA023F">
          <w:rPr>
            <w:rStyle w:val="Hipervnculo"/>
            <w:noProof/>
          </w:rPr>
          <w:t>Figura 6.11 Cronograma de Actividades en Jira</w:t>
        </w:r>
        <w:r>
          <w:rPr>
            <w:noProof/>
            <w:webHidden/>
          </w:rPr>
          <w:tab/>
        </w:r>
        <w:r>
          <w:rPr>
            <w:noProof/>
            <w:webHidden/>
          </w:rPr>
          <w:fldChar w:fldCharType="begin"/>
        </w:r>
        <w:r>
          <w:rPr>
            <w:noProof/>
            <w:webHidden/>
          </w:rPr>
          <w:instrText xml:space="preserve"> PAGEREF _Toc215653041 \h </w:instrText>
        </w:r>
        <w:r>
          <w:rPr>
            <w:noProof/>
            <w:webHidden/>
          </w:rPr>
        </w:r>
        <w:r>
          <w:rPr>
            <w:noProof/>
            <w:webHidden/>
          </w:rPr>
          <w:fldChar w:fldCharType="separate"/>
        </w:r>
        <w:r>
          <w:rPr>
            <w:noProof/>
            <w:webHidden/>
          </w:rPr>
          <w:t>54</w:t>
        </w:r>
        <w:r>
          <w:rPr>
            <w:noProof/>
            <w:webHidden/>
          </w:rPr>
          <w:fldChar w:fldCharType="end"/>
        </w:r>
      </w:hyperlink>
    </w:p>
    <w:p w:rsidR="00275D0E" w:rsidRDefault="00275D0E" w14:paraId="60774776" w14:textId="2113E51B">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2">
        <w:r w:rsidRPr="00CA023F">
          <w:rPr>
            <w:rStyle w:val="Hipervnculo"/>
            <w:noProof/>
          </w:rPr>
          <w:t>Figura 6.12 Trabajos Pendientes</w:t>
        </w:r>
        <w:r>
          <w:rPr>
            <w:noProof/>
            <w:webHidden/>
          </w:rPr>
          <w:tab/>
        </w:r>
        <w:r>
          <w:rPr>
            <w:noProof/>
            <w:webHidden/>
          </w:rPr>
          <w:fldChar w:fldCharType="begin"/>
        </w:r>
        <w:r>
          <w:rPr>
            <w:noProof/>
            <w:webHidden/>
          </w:rPr>
          <w:instrText xml:space="preserve"> PAGEREF _Toc215653042 \h </w:instrText>
        </w:r>
        <w:r>
          <w:rPr>
            <w:noProof/>
            <w:webHidden/>
          </w:rPr>
        </w:r>
        <w:r>
          <w:rPr>
            <w:noProof/>
            <w:webHidden/>
          </w:rPr>
          <w:fldChar w:fldCharType="separate"/>
        </w:r>
        <w:r>
          <w:rPr>
            <w:noProof/>
            <w:webHidden/>
          </w:rPr>
          <w:t>55</w:t>
        </w:r>
        <w:r>
          <w:rPr>
            <w:noProof/>
            <w:webHidden/>
          </w:rPr>
          <w:fldChar w:fldCharType="end"/>
        </w:r>
      </w:hyperlink>
    </w:p>
    <w:p w:rsidR="00275D0E" w:rsidRDefault="00275D0E" w14:paraId="5AFD659D" w14:textId="7341EF24">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3">
        <w:r w:rsidRPr="00CA023F">
          <w:rPr>
            <w:rStyle w:val="Hipervnculo"/>
            <w:noProof/>
          </w:rPr>
          <w:t>Figura 6.13 Inicio de Sesión</w:t>
        </w:r>
        <w:r>
          <w:rPr>
            <w:noProof/>
            <w:webHidden/>
          </w:rPr>
          <w:tab/>
        </w:r>
        <w:r>
          <w:rPr>
            <w:noProof/>
            <w:webHidden/>
          </w:rPr>
          <w:fldChar w:fldCharType="begin"/>
        </w:r>
        <w:r>
          <w:rPr>
            <w:noProof/>
            <w:webHidden/>
          </w:rPr>
          <w:instrText xml:space="preserve"> PAGEREF _Toc215653043 \h </w:instrText>
        </w:r>
        <w:r>
          <w:rPr>
            <w:noProof/>
            <w:webHidden/>
          </w:rPr>
        </w:r>
        <w:r>
          <w:rPr>
            <w:noProof/>
            <w:webHidden/>
          </w:rPr>
          <w:fldChar w:fldCharType="separate"/>
        </w:r>
        <w:r>
          <w:rPr>
            <w:noProof/>
            <w:webHidden/>
          </w:rPr>
          <w:t>56</w:t>
        </w:r>
        <w:r>
          <w:rPr>
            <w:noProof/>
            <w:webHidden/>
          </w:rPr>
          <w:fldChar w:fldCharType="end"/>
        </w:r>
      </w:hyperlink>
    </w:p>
    <w:p w:rsidR="00275D0E" w:rsidRDefault="00275D0E" w14:paraId="46303085" w14:textId="2846DBFA">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4">
        <w:r w:rsidRPr="00CA023F">
          <w:rPr>
            <w:rStyle w:val="Hipervnculo"/>
            <w:noProof/>
          </w:rPr>
          <w:t>Figura 6.14 Registro de Usuario y Turista</w:t>
        </w:r>
        <w:r>
          <w:rPr>
            <w:noProof/>
            <w:webHidden/>
          </w:rPr>
          <w:tab/>
        </w:r>
        <w:r>
          <w:rPr>
            <w:noProof/>
            <w:webHidden/>
          </w:rPr>
          <w:fldChar w:fldCharType="begin"/>
        </w:r>
        <w:r>
          <w:rPr>
            <w:noProof/>
            <w:webHidden/>
          </w:rPr>
          <w:instrText xml:space="preserve"> PAGEREF _Toc215653044 \h </w:instrText>
        </w:r>
        <w:r>
          <w:rPr>
            <w:noProof/>
            <w:webHidden/>
          </w:rPr>
        </w:r>
        <w:r>
          <w:rPr>
            <w:noProof/>
            <w:webHidden/>
          </w:rPr>
          <w:fldChar w:fldCharType="separate"/>
        </w:r>
        <w:r>
          <w:rPr>
            <w:noProof/>
            <w:webHidden/>
          </w:rPr>
          <w:t>58</w:t>
        </w:r>
        <w:r>
          <w:rPr>
            <w:noProof/>
            <w:webHidden/>
          </w:rPr>
          <w:fldChar w:fldCharType="end"/>
        </w:r>
      </w:hyperlink>
    </w:p>
    <w:p w:rsidR="00275D0E" w:rsidRDefault="00275D0E" w14:paraId="41C23B27" w14:textId="4736D83B">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5">
        <w:r w:rsidRPr="00CA023F">
          <w:rPr>
            <w:rStyle w:val="Hipervnculo"/>
            <w:noProof/>
          </w:rPr>
          <w:t>Figura 6.15 Gestión de Itinerarios</w:t>
        </w:r>
        <w:r>
          <w:rPr>
            <w:noProof/>
            <w:webHidden/>
          </w:rPr>
          <w:tab/>
        </w:r>
        <w:r>
          <w:rPr>
            <w:noProof/>
            <w:webHidden/>
          </w:rPr>
          <w:fldChar w:fldCharType="begin"/>
        </w:r>
        <w:r>
          <w:rPr>
            <w:noProof/>
            <w:webHidden/>
          </w:rPr>
          <w:instrText xml:space="preserve"> PAGEREF _Toc215653045 \h </w:instrText>
        </w:r>
        <w:r>
          <w:rPr>
            <w:noProof/>
            <w:webHidden/>
          </w:rPr>
        </w:r>
        <w:r>
          <w:rPr>
            <w:noProof/>
            <w:webHidden/>
          </w:rPr>
          <w:fldChar w:fldCharType="separate"/>
        </w:r>
        <w:r>
          <w:rPr>
            <w:noProof/>
            <w:webHidden/>
          </w:rPr>
          <w:t>59</w:t>
        </w:r>
        <w:r>
          <w:rPr>
            <w:noProof/>
            <w:webHidden/>
          </w:rPr>
          <w:fldChar w:fldCharType="end"/>
        </w:r>
      </w:hyperlink>
    </w:p>
    <w:p w:rsidR="00275D0E" w:rsidRDefault="00275D0E" w14:paraId="53642307" w14:textId="3C2A788E">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6">
        <w:r w:rsidRPr="00CA023F">
          <w:rPr>
            <w:rStyle w:val="Hipervnculo"/>
            <w:noProof/>
          </w:rPr>
          <w:t>Figura 6.16 Gestión de Itinerarios</w:t>
        </w:r>
        <w:r>
          <w:rPr>
            <w:noProof/>
            <w:webHidden/>
          </w:rPr>
          <w:tab/>
        </w:r>
        <w:r>
          <w:rPr>
            <w:noProof/>
            <w:webHidden/>
          </w:rPr>
          <w:fldChar w:fldCharType="begin"/>
        </w:r>
        <w:r>
          <w:rPr>
            <w:noProof/>
            <w:webHidden/>
          </w:rPr>
          <w:instrText xml:space="preserve"> PAGEREF _Toc215653046 \h </w:instrText>
        </w:r>
        <w:r>
          <w:rPr>
            <w:noProof/>
            <w:webHidden/>
          </w:rPr>
        </w:r>
        <w:r>
          <w:rPr>
            <w:noProof/>
            <w:webHidden/>
          </w:rPr>
          <w:fldChar w:fldCharType="separate"/>
        </w:r>
        <w:r>
          <w:rPr>
            <w:noProof/>
            <w:webHidden/>
          </w:rPr>
          <w:t>60</w:t>
        </w:r>
        <w:r>
          <w:rPr>
            <w:noProof/>
            <w:webHidden/>
          </w:rPr>
          <w:fldChar w:fldCharType="end"/>
        </w:r>
      </w:hyperlink>
    </w:p>
    <w:p w:rsidR="00275D0E" w:rsidRDefault="00275D0E" w14:paraId="43A0B7E8" w14:textId="27F77529">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7">
        <w:r w:rsidRPr="00CA023F">
          <w:rPr>
            <w:rStyle w:val="Hipervnculo"/>
            <w:noProof/>
          </w:rPr>
          <w:t>Figura 6.17 Lista de Turistas</w:t>
        </w:r>
        <w:r>
          <w:rPr>
            <w:noProof/>
            <w:webHidden/>
          </w:rPr>
          <w:tab/>
        </w:r>
        <w:r>
          <w:rPr>
            <w:noProof/>
            <w:webHidden/>
          </w:rPr>
          <w:fldChar w:fldCharType="begin"/>
        </w:r>
        <w:r>
          <w:rPr>
            <w:noProof/>
            <w:webHidden/>
          </w:rPr>
          <w:instrText xml:space="preserve"> PAGEREF _Toc215653047 \h </w:instrText>
        </w:r>
        <w:r>
          <w:rPr>
            <w:noProof/>
            <w:webHidden/>
          </w:rPr>
        </w:r>
        <w:r>
          <w:rPr>
            <w:noProof/>
            <w:webHidden/>
          </w:rPr>
          <w:fldChar w:fldCharType="separate"/>
        </w:r>
        <w:r>
          <w:rPr>
            <w:noProof/>
            <w:webHidden/>
          </w:rPr>
          <w:t>61</w:t>
        </w:r>
        <w:r>
          <w:rPr>
            <w:noProof/>
            <w:webHidden/>
          </w:rPr>
          <w:fldChar w:fldCharType="end"/>
        </w:r>
      </w:hyperlink>
    </w:p>
    <w:p w:rsidR="00275D0E" w:rsidRDefault="00275D0E" w14:paraId="07BC1C7F" w14:textId="1B253DE2">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8">
        <w:r w:rsidRPr="00CA023F">
          <w:rPr>
            <w:rStyle w:val="Hipervnculo"/>
            <w:noProof/>
          </w:rPr>
          <w:t>Figura 6.18 Itinerario en PDF</w:t>
        </w:r>
        <w:r>
          <w:rPr>
            <w:noProof/>
            <w:webHidden/>
          </w:rPr>
          <w:tab/>
        </w:r>
        <w:r>
          <w:rPr>
            <w:noProof/>
            <w:webHidden/>
          </w:rPr>
          <w:fldChar w:fldCharType="begin"/>
        </w:r>
        <w:r>
          <w:rPr>
            <w:noProof/>
            <w:webHidden/>
          </w:rPr>
          <w:instrText xml:space="preserve"> PAGEREF _Toc215653048 \h </w:instrText>
        </w:r>
        <w:r>
          <w:rPr>
            <w:noProof/>
            <w:webHidden/>
          </w:rPr>
        </w:r>
        <w:r>
          <w:rPr>
            <w:noProof/>
            <w:webHidden/>
          </w:rPr>
          <w:fldChar w:fldCharType="separate"/>
        </w:r>
        <w:r>
          <w:rPr>
            <w:noProof/>
            <w:webHidden/>
          </w:rPr>
          <w:t>62</w:t>
        </w:r>
        <w:r>
          <w:rPr>
            <w:noProof/>
            <w:webHidden/>
          </w:rPr>
          <w:fldChar w:fldCharType="end"/>
        </w:r>
      </w:hyperlink>
    </w:p>
    <w:p w:rsidR="00275D0E" w:rsidRDefault="00275D0E" w14:paraId="569DE61D" w14:textId="39350AC5">
      <w:pPr>
        <w:pStyle w:val="Tabladeilustraciones"/>
        <w:tabs>
          <w:tab w:val="right" w:leader="dot" w:pos="9016"/>
        </w:tabs>
        <w:rPr>
          <w:rFonts w:asciiTheme="minorHAnsi" w:hAnsiTheme="minorHAnsi" w:eastAsiaTheme="minorEastAsia"/>
          <w:noProof/>
          <w:kern w:val="2"/>
          <w:lang w:val="es-MX" w:eastAsia="es-MX"/>
          <w14:ligatures w14:val="standardContextual"/>
        </w:rPr>
      </w:pPr>
      <w:hyperlink w:history="1" w:anchor="_Toc215653049">
        <w:r w:rsidRPr="00CA023F">
          <w:rPr>
            <w:rStyle w:val="Hipervnculo"/>
            <w:noProof/>
          </w:rPr>
          <w:t>Figura 6.19 Panel de Control del Administrador</w:t>
        </w:r>
        <w:r>
          <w:rPr>
            <w:noProof/>
            <w:webHidden/>
          </w:rPr>
          <w:tab/>
        </w:r>
        <w:r>
          <w:rPr>
            <w:noProof/>
            <w:webHidden/>
          </w:rPr>
          <w:fldChar w:fldCharType="begin"/>
        </w:r>
        <w:r>
          <w:rPr>
            <w:noProof/>
            <w:webHidden/>
          </w:rPr>
          <w:instrText xml:space="preserve"> PAGEREF _Toc215653049 \h </w:instrText>
        </w:r>
        <w:r>
          <w:rPr>
            <w:noProof/>
            <w:webHidden/>
          </w:rPr>
        </w:r>
        <w:r>
          <w:rPr>
            <w:noProof/>
            <w:webHidden/>
          </w:rPr>
          <w:fldChar w:fldCharType="separate"/>
        </w:r>
        <w:r>
          <w:rPr>
            <w:noProof/>
            <w:webHidden/>
          </w:rPr>
          <w:t>63</w:t>
        </w:r>
        <w:r>
          <w:rPr>
            <w:noProof/>
            <w:webHidden/>
          </w:rPr>
          <w:fldChar w:fldCharType="end"/>
        </w:r>
      </w:hyperlink>
    </w:p>
    <w:p w:rsidR="00275D0E" w:rsidRDefault="00275D0E" w14:paraId="3CCB11FC" w14:textId="0291C64C">
      <w:r>
        <w:fldChar w:fldCharType="end"/>
      </w:r>
    </w:p>
    <w:p w:rsidR="00275D0E" w:rsidRDefault="00275D0E" w14:paraId="44E8BED7" w14:textId="77777777"/>
    <w:p w:rsidR="00275D0E" w:rsidRDefault="00275D0E" w14:paraId="5A4205CB" w14:textId="77777777"/>
    <w:p w:rsidR="00275D0E" w:rsidRDefault="00275D0E" w14:paraId="401B6213" w14:textId="77777777"/>
    <w:p w:rsidR="00275D0E" w:rsidRDefault="00275D0E" w14:paraId="6D56FB63" w14:textId="77777777"/>
    <w:p w:rsidR="00275D0E" w:rsidRDefault="00275D0E" w14:paraId="4E8DC22B" w14:textId="77777777"/>
    <w:p w:rsidR="506BC2B2" w:rsidP="506BC2B2" w:rsidRDefault="506BC2B2" w14:paraId="46857B6F" w14:textId="33907E35"/>
    <w:p w:rsidRPr="00C761CC" w:rsidR="00D46D55" w:rsidP="00C761CC" w:rsidRDefault="00D46D55" w14:paraId="36796303" w14:textId="3EB38253">
      <w:pPr>
        <w:pStyle w:val="Ttulo1"/>
        <w:rPr>
          <w:i w:val="0"/>
          <w:iCs w:val="0"/>
        </w:rPr>
      </w:pPr>
      <w:bookmarkStart w:name="_Toc215582330" w:id="0"/>
      <w:bookmarkStart w:name="_Toc215652894" w:id="1"/>
      <w:r w:rsidRPr="00C761CC">
        <w:rPr>
          <w:i w:val="0"/>
          <w:iCs w:val="0"/>
        </w:rPr>
        <w:t>INTRODUCCIÓN</w:t>
      </w:r>
      <w:bookmarkEnd w:id="0"/>
      <w:bookmarkEnd w:id="1"/>
    </w:p>
    <w:p w:rsidRPr="00447960" w:rsidR="001C082F" w:rsidP="00447960" w:rsidRDefault="00EA184B" w14:paraId="7FD09EBD" w14:textId="583463DE">
      <w:pPr>
        <w:pStyle w:val="Ttulo2"/>
      </w:pPr>
      <w:bookmarkStart w:name="_Toc215582331" w:id="2"/>
      <w:bookmarkStart w:name="_Toc215652895" w:id="3"/>
      <w:r w:rsidRPr="00447960">
        <w:t>Antecedentes</w:t>
      </w:r>
      <w:bookmarkEnd w:id="2"/>
      <w:bookmarkEnd w:id="3"/>
    </w:p>
    <w:p w:rsidRPr="00850313" w:rsidR="00340E5D" w:rsidP="00850313" w:rsidRDefault="00340E5D" w14:paraId="0F5470A2" w14:textId="77777777">
      <w:pPr>
        <w:pStyle w:val="Ttulo3"/>
      </w:pPr>
      <w:bookmarkStart w:name="_Toc215582332" w:id="4"/>
      <w:bookmarkStart w:name="_Toc215652896" w:id="5"/>
      <w:r w:rsidRPr="00850313">
        <w:t>Antecedentes Internacionales</w:t>
      </w:r>
      <w:bookmarkEnd w:id="4"/>
      <w:bookmarkEnd w:id="5"/>
    </w:p>
    <w:p w:rsidRPr="0067388D" w:rsidR="00340E5D" w:rsidP="0067388D" w:rsidRDefault="00340E5D" w14:paraId="3571A635" w14:textId="661F5FE4">
      <w:pPr>
        <w:pStyle w:val="Parrafo3"/>
      </w:pPr>
      <w:r w:rsidRPr="0067388D">
        <w:t xml:space="preserve">Buhalis y Amaranggana (2015) </w:t>
      </w:r>
      <w:r w:rsidRPr="0067388D" w:rsidR="00FA122A">
        <w:fldChar w:fldCharType="begin"/>
      </w:r>
      <w:r w:rsidRPr="0067388D" w:rsidR="00FA122A">
        <w:instrText xml:space="preserve"> ADDIN ZOTERO_ITEM CSL_CITATION {"citationID":"tueOInc7","properties":{"formattedCitation":"(1)","plainCitation":"(1)","noteIndex":0},"citationItems":[{"id":23,"uris":["http://zotero.org/users/18337103/items/YZ4RRNZS"],"itemData":{"id":23,"type":"chapter","container-title":"Information and Communication Technologies in Tourism 2015","event-place":"Cham","ISBN":"978-3-319-14342-2","language":"en","note":"DOI: 10.1007/978-3-319-14343-9_28","page":"377-389","publisher":"Springer International Publishing","publisher-place":"Cham","source":"DOI.org (Crossref)","title":"Smart Tourism Destinations Enhancing Tourism Experience Through Personalisation of Services","URL":"https://link.springer.com/10.1007/978-3-319-14343-9_28","editor":[{"family":"Tussyadiah","given":"Iis"},{"family":"Inversini","given":"Alessandro"}],"author":[{"family":"Buhalis","given":"Dimitrios"},{"family":"Amaranggana","given":"Aditya"}],"accessed":{"date-parts":[["2025",10,6]]},"issued":{"date-parts":[["2015"]]}}}],"schema":"https://github.com/citation-style-language/schema/raw/master/csl-citation.json"} </w:instrText>
      </w:r>
      <w:r w:rsidRPr="0067388D" w:rsidR="00FA122A">
        <w:fldChar w:fldCharType="separate"/>
      </w:r>
      <w:r w:rsidRPr="0067388D" w:rsidR="00FA122A">
        <w:t>(1)</w:t>
      </w:r>
      <w:r w:rsidRPr="0067388D" w:rsidR="00FA122A">
        <w:fldChar w:fldCharType="end"/>
      </w:r>
      <w:r w:rsidRPr="0067388D" w:rsidR="00FA122A">
        <w:t xml:space="preserve"> </w:t>
      </w:r>
      <w:r w:rsidRPr="0067388D">
        <w:t>analizaron cómo los destinos turísticos inteligentes pueden mejorar la experiencia del viajero mediante la digitalización y personalización de servicios. Su estudio en destinos europeos demostró que la integración de aplicaciones web y plataformas de información en tiempo real facilita la organización de itinerarios y mejora la satisfacción del turista. Este aporte resulta pertinente para el presente proyecto, dado que evidencia la eficacia de centralizar datos turísticos en sistemas digitales para optimizar procesos operativos.</w:t>
      </w:r>
    </w:p>
    <w:p w:rsidRPr="0067388D" w:rsidR="00340E5D" w:rsidP="0067388D" w:rsidRDefault="00340E5D" w14:paraId="6402114C" w14:textId="5C68F600">
      <w:pPr>
        <w:pStyle w:val="Parrafo3"/>
      </w:pPr>
      <w:r w:rsidRPr="0067388D">
        <w:t xml:space="preserve">Buonincontri y Micera (2016) </w:t>
      </w:r>
      <w:r w:rsidRPr="0067388D" w:rsidR="001D2617">
        <w:fldChar w:fldCharType="begin"/>
      </w:r>
      <w:r w:rsidRPr="0067388D" w:rsidR="001D2617">
        <w:instrText xml:space="preserve"> ADDIN ZOTERO_ITEM CSL_CITATION {"citationID":"zGivTMCp","properties":{"formattedCitation":"(2)","plainCitation":"(2)","noteIndex":0},"citationItems":[{"id":78,"uris":["http://zotero.org/users/18337103/items/45E994NL"],"itemData":{"id":78,"type":"article-journal","container-title":"Information Technology &amp; Tourism","DOI":"10.1007/s40558-016-0060-5","ISSN":"1098-3058, 1943-4294","issue":"3","journalAbbreviation":"Inf Technol Tourism","language":"en","page":"285-315","source":"DOI.org (Crossref)","title":"The experience co-creation in smart tourism destinations: a multiple case analysis of European destinations","title-short":"The experience co-creation in smart tourism destinations","volume":"16","author":[{"family":"Buonincontri","given":"Piera"},{"family":"Micera","given":"Roberto"}],"issued":{"date-parts":[["2016",9]]}}}],"schema":"https://github.com/citation-style-language/schema/raw/master/csl-citation.json"} </w:instrText>
      </w:r>
      <w:r w:rsidRPr="0067388D" w:rsidR="001D2617">
        <w:fldChar w:fldCharType="separate"/>
      </w:r>
      <w:r w:rsidRPr="0067388D" w:rsidR="001D2617">
        <w:t>(2)</w:t>
      </w:r>
      <w:r w:rsidRPr="0067388D" w:rsidR="001D2617">
        <w:fldChar w:fldCharType="end"/>
      </w:r>
      <w:r w:rsidRPr="0067388D" w:rsidR="001D2617">
        <w:t xml:space="preserve"> </w:t>
      </w:r>
      <w:r w:rsidRPr="0067388D">
        <w:t>estudiaron la co-creación de experiencias turísticas en contextos digitalizados. A través de un análisis de casos múltiples en Europa, demostraron que las plataformas digitales ayudan a mejorar la interacción entre turistas y prestadores de servicios, lo cual incrementa la calidad y eficiencia del proceso de planificación de viajes. Esto se relaciona con la necesidad de la empresa Panorama de mejorar la comunicación y la gestión de itinerarios mediante herramientas web.</w:t>
      </w:r>
    </w:p>
    <w:p w:rsidRPr="0067388D" w:rsidR="00340E5D" w:rsidP="0067388D" w:rsidRDefault="00340E5D" w14:paraId="3E5E8CD7" w14:textId="74A648F2">
      <w:pPr>
        <w:pStyle w:val="Parrafo3"/>
      </w:pPr>
      <w:r w:rsidRPr="0067388D">
        <w:t xml:space="preserve">Esper et al. (2025) </w:t>
      </w:r>
      <w:r w:rsidRPr="0067388D" w:rsidR="000D5607">
        <w:fldChar w:fldCharType="begin"/>
      </w:r>
      <w:r w:rsidRPr="0067388D" w:rsidR="000D5607">
        <w:instrText xml:space="preserve"> ADDIN ZOTERO_ITEM CSL_CITATION {"citationID":"WUOm6Lbh","properties":{"formattedCitation":"(3)","plainCitation":"(3)","noteIndex":0},"citationItems":[{"id":79,"uris":["http://zotero.org/users/18337103/items/GGTTUM3V"],"itemData":{"id":79,"type":"article-journal","container-title":"Computer Networks","DOI":"10.1016/j.comnet.2025.111118","ISSN":"13891286","journalAbbreviation":"Computer Networks","language":"en","page":"111118","source":"DOI.org (Crossref)","title":"+Tour: Recommending personalized itineraries for smart tourism","title-short":"+Tour","volume":"260","author":[{"family":"Esper","given":"João Paulo"},{"family":"Fraga","given":"Luciano De S."},{"family":"Viana","given":"Aline C."},{"family":"Cardoso","given":"Kleber Vieira"},{"family":"Correa","given":"Sand Luz"}],"issued":{"date-parts":[["2025",4]]}}}],"schema":"https://github.com/citation-style-language/schema/raw/master/csl-citation.json"} </w:instrText>
      </w:r>
      <w:r w:rsidRPr="0067388D" w:rsidR="000D5607">
        <w:fldChar w:fldCharType="separate"/>
      </w:r>
      <w:r w:rsidRPr="0067388D" w:rsidR="000D5607">
        <w:t>(3)</w:t>
      </w:r>
      <w:r w:rsidRPr="0067388D" w:rsidR="000D5607">
        <w:fldChar w:fldCharType="end"/>
      </w:r>
      <w:r w:rsidRPr="0067388D" w:rsidR="000D5607">
        <w:t xml:space="preserve"> </w:t>
      </w:r>
      <w:r w:rsidRPr="0067388D">
        <w:t>desarrollaron un sistema para la generación de itinerarios personalizados a través de una aplicación web, probándolo con turistas reales. La investigación concluye que los sistemas digitales contribuyen significativamente a que los visitantes organicen mejor sus recorridos y dispongan de información precisa sobre sus actividades diarias. Este antecedente respalda la idea de que una plataforma web puede mejorar la accesibilidad y comprensión del itinerario por parte del turista.</w:t>
      </w:r>
    </w:p>
    <w:p w:rsidRPr="0067388D" w:rsidR="00340E5D" w:rsidP="0067388D" w:rsidRDefault="00340E5D" w14:paraId="6599E3FB" w14:textId="2A495C29">
      <w:pPr>
        <w:pStyle w:val="Parrafo3"/>
      </w:pPr>
      <w:r w:rsidRPr="0067388D">
        <w:t>Solanki (2020)</w:t>
      </w:r>
      <w:r w:rsidRPr="0067388D" w:rsidR="000D5607">
        <w:t xml:space="preserve"> </w:t>
      </w:r>
      <w:r w:rsidRPr="0067388D" w:rsidR="00436235">
        <w:fldChar w:fldCharType="begin"/>
      </w:r>
      <w:r w:rsidRPr="0067388D" w:rsidR="000D5607">
        <w:instrText xml:space="preserve"> ADDIN ZOTERO_ITEM CSL_CITATION {"citationID":"YrTq6cqn","properties":{"formattedCitation":"(4)","plainCitation":"(4)","noteIndex":0},"citationItems":[{"id":24,"uris":["http://zotero.org/users/18337103/items/BQ8QJGAJ"],"itemData":{"id":24,"type":"article","DOI":"10.13140/RG.2.2.14352.93441","language":"en","publisher":"Unpublished","source":"DOI.org (Datacite)","title":"How Web Applications are Transforming the Travel Industry","URL":"https://rgdoi.net/10.13140/RG.2.2.14352.93441","author":[{"literal":"Janvi Solanki"},{"family":"Singh","given":"Suraj"}],"accessed":{"date-parts":[["2025",10,6]]},"issued":{"date-parts":[["2025"]]}}}],"schema":"https://github.com/citation-style-language/schema/raw/master/csl-citation.json"} </w:instrText>
      </w:r>
      <w:r w:rsidRPr="0067388D" w:rsidR="00436235">
        <w:fldChar w:fldCharType="separate"/>
      </w:r>
      <w:r w:rsidRPr="0067388D" w:rsidR="000D5607">
        <w:t>(4)</w:t>
      </w:r>
      <w:r w:rsidRPr="0067388D" w:rsidR="00436235">
        <w:fldChar w:fldCharType="end"/>
      </w:r>
      <w:r w:rsidRPr="0067388D">
        <w:t xml:space="preserve"> investigó cómo las aplicaciones web transforman la gestión de itinerarios y reservas en empresas turísticas de Asia y Europa. Sus resultados muestran una reducción de errores, mayor eficiencia administrativa y una mejora notable en la comunicación entre turistas, agencias y proveedores.</w:t>
      </w:r>
    </w:p>
    <w:p w:rsidRPr="00340E5D" w:rsidR="00340E5D" w:rsidP="001C43DC" w:rsidRDefault="00340E5D" w14:paraId="5BCBF4EA" w14:textId="77777777">
      <w:pPr>
        <w:pStyle w:val="Ttulo3"/>
      </w:pPr>
      <w:bookmarkStart w:name="_Toc215582333" w:id="6"/>
      <w:bookmarkStart w:name="_Toc215652897" w:id="7"/>
      <w:r w:rsidRPr="00340E5D">
        <w:t>Antecedentes Nacionales</w:t>
      </w:r>
      <w:bookmarkEnd w:id="6"/>
      <w:bookmarkEnd w:id="7"/>
    </w:p>
    <w:p w:rsidRPr="002065F0" w:rsidR="00340E5D" w:rsidP="0067388D" w:rsidRDefault="00340E5D" w14:paraId="3A7FA1F4" w14:textId="42860CEB">
      <w:pPr>
        <w:pStyle w:val="Parrafo3"/>
      </w:pPr>
      <w:r w:rsidRPr="002065F0">
        <w:t xml:space="preserve">Perdiz Reyna (2019) </w:t>
      </w:r>
      <w:r w:rsidR="000D5607">
        <w:fldChar w:fldCharType="begin"/>
      </w:r>
      <w:r w:rsidR="000D5607">
        <w:instrText xml:space="preserve"> ADDIN ZOTERO_ITEM CSL_CITATION {"citationID":"bA2LRFLh","properties":{"formattedCitation":"(5)","plainCitation":"(5)","noteIndex":0},"citationItems":[{"id":30,"uris":["http://zotero.org/users/18337103/items/Y9NKL4EH"],"itemData":{"id":30,"type":"article-journal","language":"es","source":"Zotero","title":"OPTIMIZACIÓN DE LA EXPERIENCIA DIGITAL EN EL PORTAL WEB DE LA EMPRESA DE TURISMO CAyTA JUNGLE TOURS","author":[{"family":"Reyna","given":"Bach Gabriela Perdiz"},{"family":"Villacorta","given":"Jimmy Max Ramirez"}]}}],"schema":"https://github.com/citation-style-language/schema/raw/master/csl-citation.json"} </w:instrText>
      </w:r>
      <w:r w:rsidR="000D5607">
        <w:fldChar w:fldCharType="separate"/>
      </w:r>
      <w:r w:rsidRPr="000D5607" w:rsidR="000D5607">
        <w:t>(5)</w:t>
      </w:r>
      <w:r w:rsidR="000D5607">
        <w:fldChar w:fldCharType="end"/>
      </w:r>
      <w:r w:rsidR="000D5607">
        <w:t xml:space="preserve"> </w:t>
      </w:r>
      <w:r w:rsidRPr="002065F0">
        <w:t>evaluó la experiencia digital en portales turísticos peruanos, concluyendo que un diseño web intuitivo incrementa significativamente la interacción del usuario, el tiempo de navegación y la intención de compra. Esto demuestra que las plataformas web influyen directamente en la decisión del turista, lo cual es un referente para la empresa Panorama, que busca mejorar la experiencia digital de sus visitantes.</w:t>
      </w:r>
    </w:p>
    <w:p w:rsidRPr="002065F0" w:rsidR="00340E5D" w:rsidP="0067388D" w:rsidRDefault="00340E5D" w14:paraId="4D74EB86" w14:textId="6652D9C0">
      <w:pPr>
        <w:pStyle w:val="Parrafo3"/>
      </w:pPr>
      <w:r w:rsidRPr="002065F0">
        <w:t>Llashag Vega (2020</w:t>
      </w:r>
      <w:r w:rsidRPr="000D5607">
        <w:t>)</w:t>
      </w:r>
      <w:r w:rsidRPr="000D5607" w:rsidR="000D5607">
        <w:t xml:space="preserve"> </w:t>
      </w:r>
      <w:r w:rsidRPr="000D5607" w:rsidR="000D5607">
        <w:fldChar w:fldCharType="begin"/>
      </w:r>
      <w:r w:rsidRPr="000D5607" w:rsidR="000D5607">
        <w:instrText xml:space="preserve"> ADDIN ZOTERO_ITEM CSL_CITATION {"citationID":"5CaZVV0N","properties":{"formattedCitation":"(6)","plainCitation":"(6)","noteIndex":0},"citationItems":[{"id":32,"uris":["http://zotero.org/users/18337103/items/KYVFIRTB"],"itemData":{"id":32,"type":"article-journal","language":"es","source":"Zotero","title":"RISTEMA WEB PARA MEJORAR EL TURISMO EN EL CALLEJÓN DE HUAYLAS REGIÓN ANCASH EN EL AÑO 2022","author":[{"family":"Vega","given":"Llashag"},{"family":"Edith","given":"Gloria"}]}}],"schema":"https://github.com/citation-style-language/schema/raw/master/csl-citation.json"} </w:instrText>
      </w:r>
      <w:r w:rsidRPr="000D5607" w:rsidR="000D5607">
        <w:fldChar w:fldCharType="separate"/>
      </w:r>
      <w:r w:rsidRPr="000D5607" w:rsidR="000D5607">
        <w:t>(6)</w:t>
      </w:r>
      <w:r w:rsidRPr="000D5607" w:rsidR="000D5607">
        <w:fldChar w:fldCharType="end"/>
      </w:r>
      <w:r w:rsidR="000D5607">
        <w:t xml:space="preserve"> </w:t>
      </w:r>
      <w:r w:rsidRPr="002065F0">
        <w:t xml:space="preserve"> estudió la relación entre el uso de sistemas web y el incremento del turismo en el Callejón de Huaylas, encontrando una correlación positiva entre el acceso a información confiable en línea y la decisión de viaje. El estudio destaca la importancia de </w:t>
      </w:r>
      <w:r w:rsidRPr="002065F0">
        <w:t>plataformas que centralicen información turística, elemento clave que se integra en la solución propuesta.</w:t>
      </w:r>
    </w:p>
    <w:p w:rsidRPr="00340E5D" w:rsidR="00340E5D" w:rsidP="0067388D" w:rsidRDefault="00340E5D" w14:paraId="197C6460" w14:textId="22B6B06C">
      <w:pPr>
        <w:pStyle w:val="Parrafo3"/>
      </w:pPr>
      <w:r w:rsidRPr="002065F0">
        <w:t>Rayco Valles (20</w:t>
      </w:r>
      <w:r w:rsidRPr="000D5607">
        <w:t>20)</w:t>
      </w:r>
      <w:r w:rsidRPr="000D5607" w:rsidR="000D5607">
        <w:t xml:space="preserve"> </w:t>
      </w:r>
      <w:r w:rsidRPr="000D5607" w:rsidR="000D5607">
        <w:fldChar w:fldCharType="begin"/>
      </w:r>
      <w:r w:rsidRPr="000D5607" w:rsidR="000D5607">
        <w:instrText xml:space="preserve"> ADDIN ZOTERO_ITEM CSL_CITATION {"citationID":"AC0v3Hx5","properties":{"formattedCitation":"(7)","plainCitation":"(7)","noteIndex":0},"citationItems":[{"id":34,"uris":["http://zotero.org/users/18337103/items/K8C22INB"],"itemData":{"id":34,"type":"thesis","event-place":"Tarapoto","language":"es","number-of-pages":"108","publisher":"UNIVERSIDAD NACIONAL DE SAN MARTÍN - TARAPOTO","publisher-place":"Tarapoto","title":"Sistema Web de atractivos turísticos de la región San Martín para mejorar la  planificación de visitas de los turistas","author":[{"family":"Rayco Valles","given":"Ivan Carlos"}],"issued":{"date-parts":[["2020"]]}}}],"schema":"https://github.com/citation-style-language/schema/raw/master/csl-citation.json"} </w:instrText>
      </w:r>
      <w:r w:rsidRPr="000D5607" w:rsidR="000D5607">
        <w:fldChar w:fldCharType="separate"/>
      </w:r>
      <w:r w:rsidRPr="000D5607" w:rsidR="000D5607">
        <w:t>(7)</w:t>
      </w:r>
      <w:r w:rsidRPr="000D5607" w:rsidR="000D5607">
        <w:fldChar w:fldCharType="end"/>
      </w:r>
      <w:r w:rsidRPr="002065F0">
        <w:t xml:space="preserve"> implementó un sistema web para mejorar la planificación de visitas en la región San Martín, demostrando que la adopción de herramientas digitales incrementa la eficiencia en la organización de recorridos y la satisfacción del usuario. Este caso refuerza la necesidad de digitalizar procesos turísticos en diferentes regiones del país.</w:t>
      </w:r>
    </w:p>
    <w:p w:rsidRPr="00340E5D" w:rsidR="00340E5D" w:rsidP="001C43DC" w:rsidRDefault="00340E5D" w14:paraId="6EC7C3F3" w14:textId="77777777">
      <w:pPr>
        <w:pStyle w:val="Ttulo3"/>
      </w:pPr>
      <w:bookmarkStart w:name="_Toc215582334" w:id="8"/>
      <w:bookmarkStart w:name="_Toc215652898" w:id="9"/>
      <w:r w:rsidRPr="00340E5D">
        <w:t>Antecedentes Locales (Cusco)</w:t>
      </w:r>
      <w:bookmarkEnd w:id="8"/>
      <w:bookmarkEnd w:id="9"/>
    </w:p>
    <w:p w:rsidRPr="002065F0" w:rsidR="00340E5D" w:rsidP="00862728" w:rsidRDefault="00340E5D" w14:paraId="00B5350C" w14:textId="67939E46">
      <w:pPr>
        <w:pStyle w:val="Parrafo3"/>
      </w:pPr>
      <w:r w:rsidRPr="002065F0">
        <w:t>Huamán (2018</w:t>
      </w:r>
      <w:r w:rsidRPr="000D5607">
        <w:t xml:space="preserve">) </w:t>
      </w:r>
      <w:r w:rsidRPr="000D5607" w:rsidR="000D5607">
        <w:fldChar w:fldCharType="begin"/>
      </w:r>
      <w:r w:rsidRPr="000D5607" w:rsidR="000D5607">
        <w:instrText xml:space="preserve"> ADDIN ZOTERO_ITEM CSL_CITATION {"citationID":"HsJikbGD","properties":{"formattedCitation":"(8)","plainCitation":"(8)","noteIndex":0},"citationItems":[{"id":37,"uris":["http://zotero.org/users/18337103/items/83DQQGNK"],"itemData":{"id":37,"type":"thesis","language":"es","source":"Zotero","title":"Sistema de información para la gestión de reserva  de paquetes turísticos en la agencia de viaje RAP TRAVEL","author":[{"family":"Huaman","given":"Estefani"}]}}],"schema":"https://github.com/citation-style-language/schema/raw/master/csl-citation.json"} </w:instrText>
      </w:r>
      <w:r w:rsidRPr="000D5607" w:rsidR="000D5607">
        <w:fldChar w:fldCharType="separate"/>
      </w:r>
      <w:r w:rsidRPr="000D5607" w:rsidR="000D5607">
        <w:t>(8)</w:t>
      </w:r>
      <w:r w:rsidRPr="000D5607" w:rsidR="000D5607">
        <w:fldChar w:fldCharType="end"/>
      </w:r>
      <w:r w:rsidR="000D5607">
        <w:t xml:space="preserve">  </w:t>
      </w:r>
      <w:r w:rsidRPr="002065F0">
        <w:t>desarrolló un sistema para la administración de reservas turísticas en la agencia RAP Travel, demostrando cómo la digitalización permitió automatizar tareas operativas y fortalecer el control interno. Este caso evidencia que las agencias locales requieren herramientas que centralicen información y reduzcan procesos manuales.</w:t>
      </w:r>
    </w:p>
    <w:p w:rsidR="542140AC" w:rsidP="0086066C" w:rsidRDefault="00340E5D" w14:paraId="28494F33" w14:textId="110C14D1">
      <w:pPr>
        <w:pStyle w:val="Parrafo3"/>
      </w:pPr>
      <w:r w:rsidRPr="002065F0">
        <w:t>Garrido Cusipaucar (2021)</w:t>
      </w:r>
      <w:r w:rsidRPr="000D5607">
        <w:t xml:space="preserve"> </w:t>
      </w:r>
      <w:r w:rsidRPr="000D5607" w:rsidR="000D5607">
        <w:fldChar w:fldCharType="begin"/>
      </w:r>
      <w:r w:rsidRPr="000D5607" w:rsidR="000D5607">
        <w:instrText xml:space="preserve"> ADDIN ZOTERO_ITEM CSL_CITATION {"citationID":"qagOsATo","properties":{"formattedCitation":"(9)","plainCitation":"(9)","noteIndex":0},"citationItems":[{"id":17,"uris":["http://zotero.org/users/18337103/items/FMCQWF6D"],"itemData":{"id":17,"type":"thesis","event-place":"Cusco","language":"es","number-of-pages":"323","publisher":"UNIVERSIDAD ANDINA DEL CUSCO","publisher-place":"Cusco","title":"SOFTWARE PARA LA GESTION DE PAQUETES TURISTICOS DENOMINADO: TURISMO SMART VERSION 2.5 IMPLANTADO EN EL OPERADOR TURISTICO PERU JAMUY CUSCO-PERU","author":[{"family":"Garrido Cusipaucar","given":"Brain Mijail"}],"issued":{"date-parts":[["2022",9,5]]}}}],"schema":"https://github.com/citation-style-language/schema/raw/master/csl-citation.json"} </w:instrText>
      </w:r>
      <w:r w:rsidRPr="000D5607" w:rsidR="000D5607">
        <w:fldChar w:fldCharType="separate"/>
      </w:r>
      <w:r w:rsidRPr="000D5607" w:rsidR="000D5607">
        <w:t>(9)</w:t>
      </w:r>
      <w:r w:rsidRPr="000D5607" w:rsidR="000D5607">
        <w:fldChar w:fldCharType="end"/>
      </w:r>
      <w:r w:rsidR="000D5607">
        <w:t xml:space="preserve"> </w:t>
      </w:r>
      <w:r w:rsidRPr="002065F0">
        <w:t>implementó el sistema Turismo Smart v2.5 en la empresa Perú Jamuy, alcanzando mejoras en la gestión de paquetes turísticos, reducción de tiempos de respuesta y aumento del control interno. Sus conclusiones evidencian que un sistema web correctamente diseñado puede adaptarse a las necesidades específicas del sector turístico cusqueño.</w:t>
      </w:r>
    </w:p>
    <w:p w:rsidRPr="0067388D" w:rsidR="00DF433D" w:rsidP="001C43DC" w:rsidRDefault="00DF433D" w14:paraId="490C062B" w14:textId="616595AC">
      <w:pPr>
        <w:pStyle w:val="Ttulo2"/>
      </w:pPr>
      <w:bookmarkStart w:name="_Toc215582335" w:id="10"/>
      <w:bookmarkStart w:name="_Toc215652899" w:id="11"/>
      <w:r w:rsidRPr="0067388D">
        <w:t>Identificación</w:t>
      </w:r>
      <w:r w:rsidRPr="0067388D" w:rsidR="00006F62">
        <w:t xml:space="preserve"> y formulación</w:t>
      </w:r>
      <w:r w:rsidRPr="0067388D">
        <w:t xml:space="preserve"> del Problema</w:t>
      </w:r>
      <w:bookmarkEnd w:id="10"/>
      <w:bookmarkEnd w:id="11"/>
    </w:p>
    <w:p w:rsidRPr="00DF433D" w:rsidR="00006F62" w:rsidP="009539C8" w:rsidRDefault="542140AC" w14:paraId="071F4442" w14:textId="5491162B">
      <w:pPr>
        <w:pStyle w:val="Ttulo3"/>
        <w:rPr>
          <w:b w:val="0"/>
        </w:rPr>
      </w:pPr>
      <w:bookmarkStart w:name="_Toc215582336" w:id="12"/>
      <w:bookmarkStart w:name="_Toc215652900" w:id="13"/>
      <w:r w:rsidRPr="542140AC">
        <w:t>Contexto</w:t>
      </w:r>
      <w:bookmarkEnd w:id="12"/>
      <w:bookmarkEnd w:id="13"/>
    </w:p>
    <w:p w:rsidR="542140AC" w:rsidP="00862728" w:rsidRDefault="506BC2B2" w14:paraId="1C5B70BB" w14:textId="05CE5A5A">
      <w:pPr>
        <w:pStyle w:val="Parrafo3"/>
      </w:pPr>
      <w:r>
        <w:t>La empresa Panorama, ubicada en la ciudad del Cusco, enfrenta dificultades en la gestión y organización de los itinerarios turísticos que ofrece a sus visitantes. La dispersión de información, el uso de procesos manuales y la falta de un sistema centralizado limitan la eficiencia operativa y generan errores en la actualización de actividades. Esta situación afecta la calidad del servicio, dificulta la comunicación con los turistas y reduce la capacidad de la empresa para ofrecer una experiencia personalizada y moderna acorde a las exigencias del sector turístico actual.</w:t>
      </w:r>
    </w:p>
    <w:p w:rsidR="506BC2B2" w:rsidP="0043718D" w:rsidRDefault="506BC2B2" w14:paraId="12E5EE56" w14:textId="034FF285">
      <w:r>
        <w:br w:type="page"/>
      </w:r>
    </w:p>
    <w:p w:rsidR="542140AC" w:rsidP="009539C8" w:rsidRDefault="542140AC" w14:paraId="1554E260" w14:textId="59DC7FFB">
      <w:pPr>
        <w:pStyle w:val="Ttulo3"/>
        <w:rPr>
          <w:b w:val="0"/>
        </w:rPr>
      </w:pPr>
      <w:bookmarkStart w:name="_Toc215582337" w:id="14"/>
      <w:bookmarkStart w:name="_Toc215652901" w:id="15"/>
      <w:r w:rsidRPr="542140AC">
        <w:t>Problema central</w:t>
      </w:r>
      <w:bookmarkEnd w:id="14"/>
      <w:bookmarkEnd w:id="15"/>
    </w:p>
    <w:p w:rsidR="542140AC" w:rsidP="00862728" w:rsidRDefault="542140AC" w14:paraId="55155FFB" w14:textId="04F6A615">
      <w:pPr>
        <w:pStyle w:val="Parrafo3"/>
        <w:rPr>
          <w:rFonts w:eastAsia="Times New Roman"/>
        </w:rPr>
      </w:pPr>
      <w:r w:rsidRPr="542140AC">
        <w:t>La empresa Panorama enfrenta serias limitaciones en la gestión de sus itinerarios turísticos debido a la ausencia de un sistema web centralizado que permita organizar y actualizar la información de manera eficiente. Actualmente, gran parte del proceso se realiza mediante hojas de cálculo, documentos independientes y comunicación manual entre las áreas, lo cual ocasiona dispersión de datos, duplicidad de información y una alta probabilidad de errores operativos.</w:t>
      </w:r>
    </w:p>
    <w:p w:rsidR="410B2E18" w:rsidP="00862728" w:rsidRDefault="410B2E18" w14:paraId="1D96FF1B" w14:textId="15C56A49">
      <w:pPr>
        <w:pStyle w:val="Parrafo3"/>
        <w:rPr>
          <w:rFonts w:eastAsia="Times New Roman"/>
        </w:rPr>
      </w:pPr>
      <w:r>
        <w:t>Estas deficiencias se vuelven aún más críticas en un lugar como Cusco, uno de los destinos turísticos más visitados del país, donde los viajeros requieren información precisa y actualizada de manera constante. La ausencia de una herramienta digital integrada provoca demoras al modificar actividades, inconsistencias en la planificación y dificultades para ofrecer a los turistas información clara y a tiempo sobre sus recorridos. Todo esto termina afectando la experiencia del visitante y perjudicando la imagen profesional de la agencia.</w:t>
      </w:r>
    </w:p>
    <w:p w:rsidR="410B2E18" w:rsidP="00862728" w:rsidRDefault="410B2E18" w14:paraId="5A372835" w14:textId="5807BD55">
      <w:pPr>
        <w:pStyle w:val="Parrafo3"/>
        <w:rPr>
          <w:rFonts w:eastAsia="Times New Roman"/>
        </w:rPr>
      </w:pPr>
      <w:r>
        <w:t>Además, la gestión manual reduce la capacidad de la empresa para hacer un seguimiento adecuado de los cambios, coordinar al personal y mantener un registro ordenado de los itinerarios. Esto genera una operación reactiva, dependiente de la comunicación informal y propensa a errores, lo que se traduce en menor eficiencia interna y en la insatisfacción de los usuarios.</w:t>
      </w:r>
    </w:p>
    <w:p w:rsidR="00862728" w:rsidP="506BC2B2" w:rsidRDefault="506BC2B2" w14:paraId="668C9F11" w14:textId="030A3314">
      <w:pPr>
        <w:pStyle w:val="Parrafo3"/>
        <w:rPr>
          <w:rFonts w:eastAsia="Times New Roman"/>
        </w:rPr>
      </w:pPr>
      <w:r>
        <w:t>En conjunto, la falta de un sistema web para la administración de itinerarios impide que Panorama optimice sus procesos, mejore su organización y responda a las exigencias actuales del turismo digital, afectando su competitividad y su capacidad de brindar un servicio moderno, confiable y alineado con las necesidades reales del turista.</w:t>
      </w:r>
    </w:p>
    <w:p w:rsidR="506BC2B2" w:rsidRDefault="506BC2B2" w14:paraId="588E23E0" w14:textId="07471F27">
      <w:r>
        <w:br w:type="page"/>
      </w:r>
    </w:p>
    <w:p w:rsidR="506BC2B2" w:rsidP="506BC2B2" w:rsidRDefault="506BC2B2" w14:paraId="40D2A03C" w14:textId="686FCD87">
      <w:pPr>
        <w:pStyle w:val="Parrafo3"/>
      </w:pPr>
    </w:p>
    <w:p w:rsidR="542140AC" w:rsidP="009539C8" w:rsidRDefault="542140AC" w14:paraId="4925BAEF" w14:textId="292EF791">
      <w:pPr>
        <w:pStyle w:val="Ttulo3"/>
        <w:rPr>
          <w:b w:val="0"/>
        </w:rPr>
      </w:pPr>
      <w:bookmarkStart w:name="_Toc215652902" w:id="16"/>
      <w:r w:rsidRPr="542140AC">
        <w:t>Consecuencia del problema</w:t>
      </w:r>
      <w:bookmarkEnd w:id="16"/>
    </w:p>
    <w:p w:rsidR="542140AC" w:rsidP="00862728" w:rsidRDefault="542140AC" w14:paraId="2140855D" w14:textId="2053FDCC">
      <w:pPr>
        <w:pStyle w:val="Parrafo3"/>
      </w:pPr>
      <w:r w:rsidRPr="542140AC">
        <w:t>La ausencia de un sistema web centralizado para la gestión de itinerarios turísticos en la empresa Panorama genera diversas consecuencias que afectan tanto la operación interna como la experiencia del visitante. Entre las principales se encuentran:</w:t>
      </w:r>
    </w:p>
    <w:p w:rsidR="542140AC" w:rsidP="00862728" w:rsidRDefault="542140AC" w14:paraId="6D35594D" w14:textId="3348D91A">
      <w:pPr>
        <w:pStyle w:val="Parrafo3"/>
        <w:numPr>
          <w:ilvl w:val="0"/>
          <w:numId w:val="29"/>
        </w:numPr>
      </w:pPr>
      <w:r w:rsidRPr="542140AC">
        <w:rPr>
          <w:b/>
          <w:bCs/>
        </w:rPr>
        <w:t>Desorganización operativa</w:t>
      </w:r>
      <w:r w:rsidRPr="542140AC">
        <w:t>:</w:t>
      </w:r>
      <w:r>
        <w:br/>
      </w:r>
      <w:r w:rsidRPr="542140AC">
        <w:t>La información dispersa y los procesos manuales dificultan la coordinación entre las áreas de la empresa, provocando inconsistencias en los itinerarios, pérdida de datos y retrasos en la asignación de actividades.</w:t>
      </w:r>
    </w:p>
    <w:p w:rsidR="542140AC" w:rsidP="00862728" w:rsidRDefault="542140AC" w14:paraId="14675A9E" w14:textId="2755C3DB">
      <w:pPr>
        <w:pStyle w:val="Parrafo3"/>
        <w:numPr>
          <w:ilvl w:val="0"/>
          <w:numId w:val="29"/>
        </w:numPr>
      </w:pPr>
      <w:r w:rsidRPr="542140AC">
        <w:rPr>
          <w:b/>
          <w:bCs/>
        </w:rPr>
        <w:t>Errores en la información brindada al turista</w:t>
      </w:r>
      <w:r w:rsidRPr="542140AC">
        <w:t>:</w:t>
      </w:r>
      <w:r>
        <w:br/>
      </w:r>
      <w:r w:rsidRPr="542140AC">
        <w:t>Debido a la actualización no uniforme de los itinerarios, es frecuente que los turistas reciban horarios, rutas o actividades desactualizadas, lo que afecta directamente su experiencia y la percepción de calidad del servicio.</w:t>
      </w:r>
    </w:p>
    <w:p w:rsidR="542140AC" w:rsidP="00862728" w:rsidRDefault="542140AC" w14:paraId="2005F696" w14:textId="4CCB93EE">
      <w:pPr>
        <w:pStyle w:val="Parrafo3"/>
        <w:numPr>
          <w:ilvl w:val="0"/>
          <w:numId w:val="29"/>
        </w:numPr>
      </w:pPr>
      <w:r w:rsidRPr="542140AC">
        <w:rPr>
          <w:b/>
          <w:bCs/>
        </w:rPr>
        <w:t>Demoras en la atención y respuesta</w:t>
      </w:r>
      <w:r w:rsidRPr="542140AC">
        <w:t>:</w:t>
      </w:r>
      <w:r>
        <w:br/>
      </w:r>
      <w:r w:rsidRPr="542140AC">
        <w:t>La falta de una plataforma centralizada obliga al personal a buscar información en múltiples fuentes, lo que incrementa los tiempos de respuesta y dificulta resolver consultas en el momento.</w:t>
      </w:r>
    </w:p>
    <w:p w:rsidR="542140AC" w:rsidP="00862728" w:rsidRDefault="542140AC" w14:paraId="223F02B6" w14:textId="48E868C9">
      <w:pPr>
        <w:pStyle w:val="Parrafo3"/>
        <w:numPr>
          <w:ilvl w:val="0"/>
          <w:numId w:val="29"/>
        </w:numPr>
      </w:pPr>
      <w:r w:rsidRPr="542140AC">
        <w:rPr>
          <w:b/>
          <w:bCs/>
        </w:rPr>
        <w:t>Baja satisfacción del turista</w:t>
      </w:r>
      <w:r w:rsidRPr="542140AC">
        <w:t>:</w:t>
      </w:r>
      <w:r>
        <w:br/>
      </w:r>
      <w:r w:rsidRPr="542140AC">
        <w:t>La información incorrecta, los cambios no comunicados y la falta de claridad en el itinerario generan confusión, molestias y disminuyen la confianza del visitante en la agencia.</w:t>
      </w:r>
    </w:p>
    <w:p w:rsidR="542140AC" w:rsidP="00862728" w:rsidRDefault="542140AC" w14:paraId="4F0E6D97" w14:textId="7CCE9E4D">
      <w:pPr>
        <w:pStyle w:val="Parrafo3"/>
        <w:numPr>
          <w:ilvl w:val="0"/>
          <w:numId w:val="29"/>
        </w:numPr>
      </w:pPr>
      <w:r w:rsidRPr="542140AC">
        <w:rPr>
          <w:b/>
          <w:bCs/>
        </w:rPr>
        <w:t>Pérdida de eficiencia y mayor carga laboral</w:t>
      </w:r>
      <w:r w:rsidRPr="542140AC">
        <w:t>:</w:t>
      </w:r>
      <w:r>
        <w:br/>
      </w:r>
      <w:r w:rsidRPr="542140AC">
        <w:t>Los procesos manuales obligan al personal a realizar tareas repetitivas y duplicadas, reduciendo su productividad y aumentando el riesgo de cometer errores.</w:t>
      </w:r>
    </w:p>
    <w:p w:rsidR="542140AC" w:rsidP="00862728" w:rsidRDefault="542140AC" w14:paraId="4CD13CE6" w14:textId="2A9C7743">
      <w:pPr>
        <w:pStyle w:val="Parrafo3"/>
        <w:numPr>
          <w:ilvl w:val="0"/>
          <w:numId w:val="29"/>
        </w:numPr>
      </w:pPr>
      <w:r w:rsidRPr="542140AC">
        <w:rPr>
          <w:b/>
          <w:bCs/>
        </w:rPr>
        <w:t>Limitación en la competitividad de la empresa</w:t>
      </w:r>
      <w:r w:rsidRPr="542140AC">
        <w:t>:</w:t>
      </w:r>
      <w:r>
        <w:br/>
      </w:r>
      <w:r w:rsidRPr="542140AC">
        <w:t>En un mercado cada vez más digitalizado, la falta de herramientas tecnológicas modernas coloca a la empresa Panorama en desventaja frente a otras agencias que sí ofrecen sistemas automatizados y plataformas digitales más completas.</w:t>
      </w:r>
    </w:p>
    <w:p w:rsidR="542140AC" w:rsidP="00862728" w:rsidRDefault="542140AC" w14:paraId="6F04CB38" w14:textId="03DCC96A">
      <w:pPr>
        <w:pStyle w:val="Parrafo3"/>
        <w:numPr>
          <w:ilvl w:val="0"/>
          <w:numId w:val="29"/>
        </w:numPr>
      </w:pPr>
      <w:r w:rsidRPr="542140AC">
        <w:rPr>
          <w:b/>
          <w:bCs/>
        </w:rPr>
        <w:t>Dificultad para tomar decisiones basadas en datos</w:t>
      </w:r>
      <w:r w:rsidRPr="542140AC">
        <w:t>:</w:t>
      </w:r>
      <w:r>
        <w:br/>
      </w:r>
      <w:r w:rsidRPr="542140AC">
        <w:t>La ausencia de un registro estructurado impide generar reportes confiables, analizar tendencias y optimizar los servicios ofrecidos, limitando la capacidad de planificación estratégica.</w:t>
      </w:r>
    </w:p>
    <w:p w:rsidR="542140AC" w:rsidP="542140AC" w:rsidRDefault="542140AC" w14:paraId="2EB552A4" w14:textId="54172110">
      <w:pPr>
        <w:pStyle w:val="Parrafo2"/>
        <w:jc w:val="both"/>
      </w:pPr>
    </w:p>
    <w:p w:rsidR="00862728" w:rsidP="542140AC" w:rsidRDefault="00862728" w14:paraId="03642D31" w14:textId="074D5483">
      <w:pPr>
        <w:pStyle w:val="Parrafo2"/>
        <w:jc w:val="both"/>
      </w:pPr>
    </w:p>
    <w:p w:rsidR="542140AC" w:rsidP="009539C8" w:rsidRDefault="542140AC" w14:paraId="1D166BD1" w14:textId="0950A448">
      <w:pPr>
        <w:pStyle w:val="Ttulo3"/>
      </w:pPr>
      <w:bookmarkStart w:name="_Toc215582338" w:id="17"/>
      <w:bookmarkStart w:name="_Toc215652903" w:id="18"/>
      <w:r w:rsidRPr="542140AC">
        <w:t>Necesidad</w:t>
      </w:r>
      <w:bookmarkEnd w:id="17"/>
      <w:bookmarkEnd w:id="18"/>
    </w:p>
    <w:p w:rsidR="410B2E18" w:rsidP="00862728" w:rsidRDefault="410B2E18" w14:paraId="070E41F0" w14:textId="35DF73F3">
      <w:pPr>
        <w:pStyle w:val="Parrafo3"/>
      </w:pPr>
      <w:r>
        <w:t>Es fundamental desarrollar una aplicación web que centralice y organice toda la información relacionada con los itinerarios turísticos de la empresa Panorama. Esta plataforma permitirá gestionar de manera eficiente las actividades, horarios y datos de los visitantes, facilitando la creación, actualización y consulta de itinerarios en tiempo real. Con ello, se reducirá significativamente los errores causados por los procesos manuales y la dispersión de la información.</w:t>
      </w:r>
    </w:p>
    <w:p w:rsidR="410B2E18" w:rsidP="00862728" w:rsidRDefault="410B2E18" w14:paraId="18180B50" w14:textId="6E4131D9">
      <w:pPr>
        <w:pStyle w:val="Parrafo3"/>
      </w:pPr>
      <w:r>
        <w:t>Además, el sistema debe proporcionar al personal un acceso rápido a los datos necesarios para coordinar los recorridos, comunicar cambios y ofrecer información precisa a los turistas. Contar con una herramienta digital moderna es clave para mejorar la calidad del servicio, agilizar la toma de decisiones y cumplir con las demandas del turismo actual, donde tener información clara y actualizada es crucial.</w:t>
      </w:r>
    </w:p>
    <w:p w:rsidR="410B2E18" w:rsidP="00862728" w:rsidRDefault="410B2E18" w14:paraId="35C73135" w14:textId="50EE4210">
      <w:pPr>
        <w:pStyle w:val="Parrafo3"/>
      </w:pPr>
      <w:r>
        <w:t>La implementación de esta solución permitirá a Panorama ser más proactiva, optimizando sus procesos internos y asegurando que los turistas reciban un servicio organizado, confiable y alineado con las nuevas tendencias de digitalización en el sector turístico.</w:t>
      </w:r>
    </w:p>
    <w:p w:rsidR="542140AC" w:rsidP="542140AC" w:rsidRDefault="542140AC" w14:paraId="2C2372A9" w14:textId="30DF3C72">
      <w:pPr>
        <w:pStyle w:val="Parrafo2"/>
        <w:ind w:left="1224"/>
        <w:jc w:val="both"/>
        <w:rPr>
          <w:b/>
          <w:bCs/>
        </w:rPr>
      </w:pPr>
    </w:p>
    <w:p w:rsidR="542140AC" w:rsidP="009539C8" w:rsidRDefault="542140AC" w14:paraId="175D556F" w14:textId="7F1E1D04">
      <w:pPr>
        <w:pStyle w:val="Ttulo3"/>
        <w:rPr>
          <w:b w:val="0"/>
        </w:rPr>
      </w:pPr>
      <w:bookmarkStart w:name="_Toc215582339" w:id="19"/>
      <w:bookmarkStart w:name="_Toc215652904" w:id="20"/>
      <w:r w:rsidRPr="542140AC">
        <w:t>Justificación</w:t>
      </w:r>
      <w:bookmarkEnd w:id="19"/>
      <w:bookmarkEnd w:id="20"/>
    </w:p>
    <w:p w:rsidR="410B2E18" w:rsidP="00862728" w:rsidRDefault="410B2E18" w14:paraId="6C411217" w14:textId="2A0CFB40">
      <w:pPr>
        <w:pStyle w:val="Parrafo3"/>
      </w:pPr>
      <w:r>
        <w:t>La implementación de TravelDesk responde a la necesidad de modernizar y optimizar la gestión de itinerarios turísticos en la empresa Panorama. Antes, la administración se realizaba a través de hojas de Excel, lo que causaba desorden, duplicación de datos, confusiones y dificultades para coordinar actividades entre el equipo de turismo y los usuarios. Esto impactaba directamente la calidad del servicio y aumentaba el riesgo de cometer errores durante los viajes.</w:t>
      </w:r>
    </w:p>
    <w:p w:rsidR="410B2E18" w:rsidP="00862728" w:rsidRDefault="410B2E18" w14:paraId="265A70A6" w14:textId="4C1D8CCF">
      <w:pPr>
        <w:pStyle w:val="Parrafo3"/>
      </w:pPr>
      <w:r>
        <w:t>Con TravelDesk, toda la información se centraliza en un sistema web, lo que permite a los administradores crear, modificar y organizar itinerarios de forma rápida y estructurada. Además, integra servicios clave como hoteles, transporte, tours y actividades contratadas. El sistema también envía notificaciones automáticas cuando hay cambios en los itinerarios, mejorando la comunicación con los turistas y asegurando que siempre estén al tanto.</w:t>
      </w:r>
    </w:p>
    <w:p w:rsidR="410B2E18" w:rsidP="00862728" w:rsidRDefault="410B2E18" w14:paraId="633F4780" w14:textId="6EDA8767">
      <w:pPr>
        <w:pStyle w:val="Parrafo3"/>
      </w:pPr>
      <w:r>
        <w:t>Además, ofrecer a los usuarios un espacio donde puedan ver sus horarios, destinos y servicios, y la opción de descargar esta información en formato PDF para tenerla sin conexión, incrementa la confianza y satisfacción del cliente. Así, los turistas siempre cuentan con información clara y accesible en todo momento.</w:t>
      </w:r>
    </w:p>
    <w:p w:rsidR="542140AC" w:rsidP="542140AC" w:rsidRDefault="542140AC" w14:paraId="4F7104AF" w14:textId="351697ED">
      <w:pPr>
        <w:jc w:val="both"/>
      </w:pPr>
    </w:p>
    <w:p w:rsidR="00C402A6" w:rsidP="009539C8" w:rsidRDefault="00C402A6" w14:paraId="58B1BB8D" w14:textId="74B1A022">
      <w:pPr>
        <w:pStyle w:val="Ttulo2"/>
      </w:pPr>
      <w:bookmarkStart w:name="_Toc215582340" w:id="21"/>
      <w:bookmarkStart w:name="_Toc215652905" w:id="22"/>
      <w:r w:rsidRPr="00C423D8">
        <w:t>MARCO TEÓRICO</w:t>
      </w:r>
      <w:bookmarkEnd w:id="21"/>
      <w:bookmarkEnd w:id="22"/>
    </w:p>
    <w:p w:rsidRPr="005A1F04" w:rsidR="005A1F04" w:rsidP="009539C8" w:rsidRDefault="005A1F04" w14:paraId="3EF4E6DD" w14:textId="7AF1E9D6">
      <w:pPr>
        <w:pStyle w:val="Ttulo3"/>
      </w:pPr>
      <w:bookmarkStart w:name="_Toc215582341" w:id="23"/>
      <w:bookmarkStart w:name="_Toc215652906" w:id="24"/>
      <w:r w:rsidRPr="005A1F04">
        <w:t>Sistemas de Información</w:t>
      </w:r>
      <w:bookmarkEnd w:id="23"/>
      <w:bookmarkEnd w:id="24"/>
    </w:p>
    <w:p w:rsidRPr="00B76D95" w:rsidR="005A1F04" w:rsidP="00B76D95" w:rsidRDefault="005A1F04" w14:paraId="223B5BDA" w14:textId="1E655B06">
      <w:pPr>
        <w:pStyle w:val="Parrafo3"/>
      </w:pPr>
      <w:r w:rsidRPr="005A1F04">
        <w:t>Un Sistema de Información (SI) es un conjunto de elementos interrelacionados que recopilan, procesan, almacenan y distribuyen información con el fin de apoyar las actividades de una organización (Laudon &amp; Laudon, 2020). En el sector turismo, los SI permiten gestionar datos de viajeros, itinerarios, actividades, reservas y comunicaciones operativas.</w:t>
      </w:r>
    </w:p>
    <w:p w:rsidRPr="005A1F04" w:rsidR="005A1F04" w:rsidP="009539C8" w:rsidRDefault="005A1F04" w14:paraId="5A3F89FE" w14:textId="7AEB29A3">
      <w:pPr>
        <w:pStyle w:val="Ttulo3"/>
      </w:pPr>
      <w:bookmarkStart w:name="_Toc215582342" w:id="25"/>
      <w:bookmarkStart w:name="_Toc215652907" w:id="26"/>
      <w:r w:rsidRPr="005A1F04">
        <w:t>Tecnologías Web</w:t>
      </w:r>
      <w:bookmarkEnd w:id="25"/>
      <w:bookmarkEnd w:id="26"/>
    </w:p>
    <w:p w:rsidRPr="005A1F04" w:rsidR="005A1F04" w:rsidP="00862728" w:rsidRDefault="005A1F04" w14:paraId="529DC045" w14:textId="165C27F6">
      <w:pPr>
        <w:pStyle w:val="Parrafo3"/>
      </w:pPr>
      <w:r w:rsidRPr="005A1F04">
        <w:t>Una aplicación web es un software accesible desde un navegador y ejecutado mediante tecnologías web, lo cual facilita su uso en múltiples dispositivos sin necesidad de instalaciones locales (Pressman, 2019). Son ideales para agencias turísticas ya que los turistas acceden a su información de forma remota y en tiempo real.</w:t>
      </w:r>
    </w:p>
    <w:p w:rsidRPr="005A1F04" w:rsidR="005A1F04" w:rsidP="00862728" w:rsidRDefault="005A1F04" w14:paraId="08E5FF98" w14:textId="77777777">
      <w:pPr>
        <w:pStyle w:val="Parrafo3"/>
      </w:pPr>
      <w:r w:rsidRPr="005A1F04">
        <w:t>HTML, CSS y JavaScript</w:t>
      </w:r>
    </w:p>
    <w:p w:rsidRPr="005A1F04" w:rsidR="005A1F04" w:rsidP="00862728" w:rsidRDefault="005A1F04" w14:paraId="7A8B2C9A" w14:textId="2E3D8E9E">
      <w:pPr>
        <w:pStyle w:val="Parrafo3"/>
      </w:pPr>
      <w:r w:rsidRPr="005A1F04">
        <w:t>Son las tecnologías base para el desarrollo fr</w:t>
      </w:r>
      <w:r w:rsidR="00C65DD6">
        <w:t>r</w:t>
      </w:r>
      <w:r w:rsidRPr="005A1F04">
        <w:t>ontend:</w:t>
      </w:r>
    </w:p>
    <w:p w:rsidRPr="005A1F04" w:rsidR="005A1F04" w:rsidP="00862728" w:rsidRDefault="005A1F04" w14:paraId="483B0D9A" w14:textId="77777777">
      <w:pPr>
        <w:pStyle w:val="Parrafo3"/>
        <w:numPr>
          <w:ilvl w:val="0"/>
          <w:numId w:val="30"/>
        </w:numPr>
      </w:pPr>
      <w:r w:rsidRPr="005A1F04">
        <w:t>HTML5 estructura los contenidos.</w:t>
      </w:r>
    </w:p>
    <w:p w:rsidRPr="005A1F04" w:rsidR="005A1F04" w:rsidP="00862728" w:rsidRDefault="005A1F04" w14:paraId="1C8597F3" w14:textId="77777777">
      <w:pPr>
        <w:pStyle w:val="Parrafo3"/>
        <w:numPr>
          <w:ilvl w:val="0"/>
          <w:numId w:val="30"/>
        </w:numPr>
      </w:pPr>
      <w:r w:rsidRPr="005A1F04">
        <w:t>CSS3 define estilos visuales.</w:t>
      </w:r>
    </w:p>
    <w:p w:rsidRPr="00862728" w:rsidR="005A1F04" w:rsidP="00862728" w:rsidRDefault="005A1F04" w14:paraId="7967FF56" w14:textId="6E7442EE">
      <w:pPr>
        <w:pStyle w:val="Parrafo3"/>
        <w:numPr>
          <w:ilvl w:val="0"/>
          <w:numId w:val="30"/>
        </w:numPr>
        <w:rPr>
          <w:b/>
          <w:bCs/>
        </w:rPr>
      </w:pPr>
      <w:r w:rsidRPr="005A1F04">
        <w:t>JavaScript implementa interacción dinámica.</w:t>
      </w:r>
    </w:p>
    <w:p w:rsidRPr="005A1F04" w:rsidR="005A1F04" w:rsidP="009539C8" w:rsidRDefault="005A1F04" w14:paraId="25BB7D61" w14:textId="7D38A975">
      <w:pPr>
        <w:pStyle w:val="Ttulo3"/>
      </w:pPr>
      <w:bookmarkStart w:name="_Toc215582343" w:id="27"/>
      <w:bookmarkStart w:name="_Toc215652908" w:id="28"/>
      <w:r w:rsidRPr="005A1F04">
        <w:t>Frameworks y Tecnologías Utilizadas</w:t>
      </w:r>
      <w:bookmarkEnd w:id="27"/>
      <w:bookmarkEnd w:id="28"/>
    </w:p>
    <w:p w:rsidRPr="00862728" w:rsidR="005A1F04" w:rsidP="00862728" w:rsidRDefault="005A1F04" w14:paraId="24C5C4E3" w14:textId="77777777">
      <w:pPr>
        <w:pStyle w:val="Parrafo3"/>
        <w:rPr>
          <w:b/>
          <w:bCs/>
        </w:rPr>
      </w:pPr>
      <w:r w:rsidRPr="00862728">
        <w:rPr>
          <w:b/>
          <w:bCs/>
        </w:rPr>
        <w:t>Node.js</w:t>
      </w:r>
    </w:p>
    <w:p w:rsidRPr="005A1F04" w:rsidR="005A1F04" w:rsidP="00862728" w:rsidRDefault="005A1F04" w14:paraId="521EF95A" w14:textId="77777777">
      <w:pPr>
        <w:pStyle w:val="Parrafo3"/>
      </w:pPr>
      <w:r w:rsidRPr="005A1F04">
        <w:t>Node.js es un entorno de ejecución de JavaScript del lado del servidor basado en el motor V8 de Google. Permite construir aplicaciones escalables y de alto rendimiento gracias a su modelo asíncrono y orientado a eventos (Tilkov &amp; Vinoski, 2010). Fue utilizado para manejar la lógica backend de la aplicación.</w:t>
      </w:r>
    </w:p>
    <w:p w:rsidRPr="00862728" w:rsidR="005A1F04" w:rsidP="00862728" w:rsidRDefault="005A1F04" w14:paraId="0950D714" w14:textId="77777777">
      <w:pPr>
        <w:pStyle w:val="Parrafo3"/>
        <w:rPr>
          <w:b/>
          <w:bCs/>
        </w:rPr>
      </w:pPr>
      <w:r w:rsidRPr="00862728">
        <w:rPr>
          <w:b/>
          <w:bCs/>
        </w:rPr>
        <w:t>Express.js</w:t>
      </w:r>
    </w:p>
    <w:p w:rsidRPr="005A1F04" w:rsidR="005A1F04" w:rsidP="00862728" w:rsidRDefault="005A1F04" w14:paraId="7D57C486" w14:textId="77777777">
      <w:pPr>
        <w:pStyle w:val="Parrafo3"/>
      </w:pPr>
      <w:r w:rsidRPr="005A1F04">
        <w:t>Express es un framework minimalista que facilita la creación de API REST, manejo de rutas, middleware y servicios web (Brown, 2022). En este proyecto gestiona las operaciones CRUD de itinerarios, usuarios y turistas.</w:t>
      </w:r>
    </w:p>
    <w:p w:rsidRPr="00862728" w:rsidR="005A1F04" w:rsidP="00862728" w:rsidRDefault="005A1F04" w14:paraId="2B1B339B" w14:textId="77777777">
      <w:pPr>
        <w:pStyle w:val="Parrafo3"/>
        <w:rPr>
          <w:b/>
          <w:bCs/>
        </w:rPr>
      </w:pPr>
      <w:r w:rsidRPr="00862728">
        <w:rPr>
          <w:b/>
          <w:bCs/>
        </w:rPr>
        <w:t>React.js</w:t>
      </w:r>
    </w:p>
    <w:p w:rsidRPr="005A1F04" w:rsidR="005A1F04" w:rsidP="00862728" w:rsidRDefault="506BC2B2" w14:paraId="4D977C94" w14:textId="77777777">
      <w:pPr>
        <w:pStyle w:val="Parrafo3"/>
      </w:pPr>
      <w:r>
        <w:t>React es una librería de JavaScript para construir interfaces basadas en componentes reutilizables (Facebook, 2021). Permite desarrollar frontends interactivos, rápidos y modulares, adecuados para paneles administrativos y vistas de turistas.</w:t>
      </w:r>
    </w:p>
    <w:p w:rsidRPr="00862728" w:rsidR="005A1F04" w:rsidP="506BC2B2" w:rsidRDefault="005A1F04" w14:paraId="6200166E" w14:textId="2EC6263F">
      <w:r>
        <w:br w:type="page"/>
      </w:r>
    </w:p>
    <w:p w:rsidRPr="00862728" w:rsidR="005A1F04" w:rsidP="00862728" w:rsidRDefault="506BC2B2" w14:paraId="4793073E" w14:textId="1298CDA4">
      <w:pPr>
        <w:pStyle w:val="Parrafo3"/>
        <w:rPr>
          <w:b/>
          <w:bCs/>
        </w:rPr>
      </w:pPr>
      <w:r w:rsidRPr="506BC2B2">
        <w:rPr>
          <w:b/>
          <w:bCs/>
        </w:rPr>
        <w:t>MySQL</w:t>
      </w:r>
    </w:p>
    <w:p w:rsidRPr="005A1F04" w:rsidR="005A1F04" w:rsidP="00862728" w:rsidRDefault="005A1F04" w14:paraId="6E89A851" w14:textId="77777777">
      <w:pPr>
        <w:pStyle w:val="Parrafo3"/>
      </w:pPr>
      <w:r w:rsidRPr="005A1F04">
        <w:t>MySQL es un sistema de gestión de base de datos relacional ampliamente utilizado por su eficiencia, seguridad y compatibilidad con aplicaciones web (Silberschatz, 2019). Su estructura tabular permite organizar turistas, itinerarios y usuarios manteniendo la integridad de datos.</w:t>
      </w:r>
    </w:p>
    <w:p w:rsidRPr="00862728" w:rsidR="005F6DFD" w:rsidP="00862728" w:rsidRDefault="005A1F04" w14:paraId="1F43656D" w14:textId="0C779CCD">
      <w:pPr>
        <w:pStyle w:val="Parrafo3"/>
        <w:rPr>
          <w:b/>
          <w:bCs/>
        </w:rPr>
      </w:pPr>
      <w:r w:rsidRPr="00862728">
        <w:rPr>
          <w:b/>
          <w:bCs/>
        </w:rPr>
        <w:t>Git y GitHub</w:t>
      </w:r>
    </w:p>
    <w:p w:rsidRPr="005A1F04" w:rsidR="005A1F04" w:rsidP="00862728" w:rsidRDefault="005A1F04" w14:paraId="6FEF042B" w14:textId="7796C8E8">
      <w:pPr>
        <w:pStyle w:val="Parrafo3"/>
      </w:pPr>
      <w:r w:rsidRPr="005A1F04">
        <w:t>Git es un sistema de control de versiones distribuido que permite gestionar cambios de código de forma segura. GitHub es la plataforma donde se aloja el repositorio del proyecto, facilitando colaboración, control de versiones y despliegue continuo.</w:t>
      </w:r>
    </w:p>
    <w:p w:rsidRPr="00862728" w:rsidR="005A1F04" w:rsidP="00862728" w:rsidRDefault="005A1F04" w14:paraId="3F7FDD5B" w14:textId="77777777">
      <w:pPr>
        <w:pStyle w:val="Parrafo3"/>
        <w:rPr>
          <w:b/>
          <w:bCs/>
        </w:rPr>
      </w:pPr>
      <w:r w:rsidRPr="00862728">
        <w:rPr>
          <w:b/>
          <w:bCs/>
        </w:rPr>
        <w:t>Visual Studio Code</w:t>
      </w:r>
    </w:p>
    <w:p w:rsidRPr="005A1F04" w:rsidR="005A1F04" w:rsidP="00862728" w:rsidRDefault="005A1F04" w14:paraId="275BD017" w14:textId="77777777">
      <w:pPr>
        <w:pStyle w:val="Parrafo3"/>
      </w:pPr>
      <w:r w:rsidRPr="005A1F04">
        <w:t>Visual Studio Code es un IDE ligero y extensible utilizado para escribir, depurar y administrar el código del proyecto. Facilita la integración con Git y múltiples herramientas de desarrollo web.</w:t>
      </w:r>
    </w:p>
    <w:p w:rsidRPr="00862728" w:rsidR="005A1F04" w:rsidP="00862728" w:rsidRDefault="005A1F04" w14:paraId="084AC8A4" w14:textId="77777777">
      <w:pPr>
        <w:pStyle w:val="Parrafo3"/>
        <w:rPr>
          <w:b/>
          <w:bCs/>
        </w:rPr>
      </w:pPr>
      <w:r w:rsidRPr="00862728">
        <w:rPr>
          <w:b/>
          <w:bCs/>
        </w:rPr>
        <w:t>Figma</w:t>
      </w:r>
    </w:p>
    <w:p w:rsidRPr="0075746E" w:rsidR="005A1F04" w:rsidP="0075746E" w:rsidRDefault="005A1F04" w14:paraId="72B064AA" w14:textId="4F2623FA">
      <w:pPr>
        <w:pStyle w:val="Parrafo3"/>
      </w:pPr>
      <w:r w:rsidRPr="005A1F04">
        <w:t>Figma es una herramienta para el diseño colaborativo de interfaces. Se utilizó para crear prototipos de alta fidelidad y definir la experiencia de usuario (UX) antes de la implementación.</w:t>
      </w:r>
    </w:p>
    <w:p w:rsidRPr="005A1F04" w:rsidR="005A1F04" w:rsidP="009539C8" w:rsidRDefault="005A1F04" w14:paraId="7412D3A7" w14:textId="6101D799">
      <w:pPr>
        <w:pStyle w:val="Ttulo3"/>
      </w:pPr>
      <w:bookmarkStart w:name="_Toc215582344" w:id="29"/>
      <w:bookmarkStart w:name="_Toc215652909" w:id="30"/>
      <w:r w:rsidRPr="005A1F04">
        <w:t>Arquitectura Cliente-Servidor</w:t>
      </w:r>
      <w:bookmarkEnd w:id="29"/>
      <w:bookmarkEnd w:id="30"/>
    </w:p>
    <w:p w:rsidRPr="005A1F04" w:rsidR="005A1F04" w:rsidP="00F124C6" w:rsidRDefault="005A1F04" w14:paraId="114E9E4A" w14:textId="77777777">
      <w:pPr>
        <w:pStyle w:val="Parrafo3"/>
      </w:pPr>
      <w:r w:rsidRPr="005A1F04">
        <w:t>La arquitectura cliente-servidor separa las funciones de presentación (cliente) y procesamiento (servidor), permitiendo escalabilidad y separación lógica de responsabilidades (Sommerville, 2016). En el proyecto:</w:t>
      </w:r>
    </w:p>
    <w:p w:rsidRPr="005A1F04" w:rsidR="005A1F04" w:rsidP="00A77302" w:rsidRDefault="005A1F04" w14:paraId="101B30A9" w14:textId="77777777">
      <w:pPr>
        <w:pStyle w:val="Parrafo3"/>
        <w:numPr>
          <w:ilvl w:val="0"/>
          <w:numId w:val="31"/>
        </w:numPr>
      </w:pPr>
      <w:r w:rsidRPr="005A1F04">
        <w:t>Cliente: React.js.</w:t>
      </w:r>
    </w:p>
    <w:p w:rsidRPr="005A1F04" w:rsidR="005A1F04" w:rsidP="00A77302" w:rsidRDefault="005A1F04" w14:paraId="7E268A93" w14:textId="77777777">
      <w:pPr>
        <w:pStyle w:val="Parrafo3"/>
        <w:numPr>
          <w:ilvl w:val="0"/>
          <w:numId w:val="31"/>
        </w:numPr>
      </w:pPr>
      <w:r w:rsidRPr="005A1F04">
        <w:t>Servidor: Node.js + Express.</w:t>
      </w:r>
    </w:p>
    <w:p w:rsidRPr="0075746E" w:rsidR="005A1F04" w:rsidP="0075746E" w:rsidRDefault="005A1F04" w14:paraId="1D824E49" w14:textId="48823006">
      <w:pPr>
        <w:pStyle w:val="Parrafo3"/>
        <w:numPr>
          <w:ilvl w:val="0"/>
          <w:numId w:val="31"/>
        </w:numPr>
      </w:pPr>
      <w:r w:rsidRPr="005A1F04">
        <w:t>Base de datos: MySQL.</w:t>
      </w:r>
    </w:p>
    <w:p w:rsidRPr="005A1F04" w:rsidR="005A1F04" w:rsidP="009539C8" w:rsidRDefault="005A1F04" w14:paraId="2B020B28" w14:textId="48AE3E2D">
      <w:pPr>
        <w:pStyle w:val="Ttulo3"/>
      </w:pPr>
      <w:bookmarkStart w:name="_Toc215582345" w:id="31"/>
      <w:bookmarkStart w:name="_Toc215652910" w:id="32"/>
      <w:r w:rsidRPr="005A1F04">
        <w:t>Ingeniería de Software</w:t>
      </w:r>
      <w:bookmarkEnd w:id="31"/>
      <w:bookmarkEnd w:id="32"/>
    </w:p>
    <w:p w:rsidRPr="005A1F04" w:rsidR="005A1F04" w:rsidP="00A77302" w:rsidRDefault="005A1F04" w14:paraId="0872BFB2" w14:textId="77777777">
      <w:pPr>
        <w:pStyle w:val="Parrafo3"/>
      </w:pPr>
      <w:r w:rsidRPr="005A1F04">
        <w:t>La ingeniería de software proporciona principios y prácticas para desarrollar software de calidad. Pressman y Maxim (2021) destacan actividades esenciales como:</w:t>
      </w:r>
    </w:p>
    <w:p w:rsidRPr="005A1F04" w:rsidR="005A1F04" w:rsidP="00A77302" w:rsidRDefault="005A1F04" w14:paraId="3530D20D" w14:textId="77777777">
      <w:pPr>
        <w:pStyle w:val="Parrafo3"/>
        <w:numPr>
          <w:ilvl w:val="0"/>
          <w:numId w:val="32"/>
        </w:numPr>
      </w:pPr>
      <w:r w:rsidRPr="005A1F04">
        <w:t>Análisis de requisitos</w:t>
      </w:r>
    </w:p>
    <w:p w:rsidRPr="005A1F04" w:rsidR="005A1F04" w:rsidP="00A77302" w:rsidRDefault="005A1F04" w14:paraId="2CF71404" w14:textId="77777777">
      <w:pPr>
        <w:pStyle w:val="Parrafo3"/>
        <w:numPr>
          <w:ilvl w:val="0"/>
          <w:numId w:val="32"/>
        </w:numPr>
      </w:pPr>
      <w:r w:rsidRPr="005A1F04">
        <w:t>Diseño</w:t>
      </w:r>
    </w:p>
    <w:p w:rsidRPr="005A1F04" w:rsidR="005A1F04" w:rsidP="00A77302" w:rsidRDefault="005A1F04" w14:paraId="1DC7A862" w14:textId="77777777">
      <w:pPr>
        <w:pStyle w:val="Parrafo3"/>
        <w:numPr>
          <w:ilvl w:val="0"/>
          <w:numId w:val="32"/>
        </w:numPr>
      </w:pPr>
      <w:r w:rsidRPr="005A1F04">
        <w:t>Codificación</w:t>
      </w:r>
    </w:p>
    <w:p w:rsidRPr="005A1F04" w:rsidR="005A1F04" w:rsidP="00A77302" w:rsidRDefault="005A1F04" w14:paraId="0F9383A8" w14:textId="77777777">
      <w:pPr>
        <w:pStyle w:val="Parrafo3"/>
        <w:numPr>
          <w:ilvl w:val="0"/>
          <w:numId w:val="32"/>
        </w:numPr>
      </w:pPr>
      <w:r w:rsidRPr="005A1F04">
        <w:t>Pruebas</w:t>
      </w:r>
    </w:p>
    <w:p w:rsidRPr="005A1F04" w:rsidR="005A1F04" w:rsidP="00A77302" w:rsidRDefault="005A1F04" w14:paraId="292E8585" w14:textId="77777777">
      <w:pPr>
        <w:pStyle w:val="Parrafo3"/>
        <w:numPr>
          <w:ilvl w:val="0"/>
          <w:numId w:val="32"/>
        </w:numPr>
      </w:pPr>
      <w:r w:rsidRPr="005A1F04">
        <w:t>Mantenimiento</w:t>
      </w:r>
    </w:p>
    <w:p w:rsidRPr="005A1F04" w:rsidR="005A1F04" w:rsidP="506BC2B2" w:rsidRDefault="506BC2B2" w14:paraId="3AF8B580" w14:textId="022C541C">
      <w:pPr>
        <w:pStyle w:val="Parrafo3"/>
      </w:pPr>
      <w:r>
        <w:t>Todas fueron aplicadas en la construcción de la aplicación web.</w:t>
      </w:r>
    </w:p>
    <w:p w:rsidRPr="005A1F04" w:rsidR="005A1F04" w:rsidP="009539C8" w:rsidRDefault="005A1F04" w14:paraId="7257B70E" w14:textId="154D9A8C">
      <w:pPr>
        <w:pStyle w:val="Ttulo3"/>
      </w:pPr>
      <w:bookmarkStart w:name="_Toc215582346" w:id="33"/>
      <w:bookmarkStart w:name="_Toc215652911" w:id="34"/>
      <w:r w:rsidRPr="005A1F04">
        <w:t>Metodologías Ágiles</w:t>
      </w:r>
      <w:bookmarkEnd w:id="33"/>
      <w:bookmarkEnd w:id="34"/>
    </w:p>
    <w:p w:rsidRPr="00A77302" w:rsidR="005A1F04" w:rsidP="00A77302" w:rsidRDefault="005A1F04" w14:paraId="2A167FD6" w14:textId="77777777">
      <w:pPr>
        <w:pStyle w:val="Parrafo3"/>
        <w:rPr>
          <w:b/>
          <w:bCs/>
        </w:rPr>
      </w:pPr>
      <w:r w:rsidRPr="00A77302">
        <w:rPr>
          <w:b/>
          <w:bCs/>
        </w:rPr>
        <w:t>Scrum</w:t>
      </w:r>
    </w:p>
    <w:p w:rsidRPr="005A1F04" w:rsidR="005A1F04" w:rsidP="00A77302" w:rsidRDefault="005A1F04" w14:paraId="3C32F003" w14:textId="77777777">
      <w:pPr>
        <w:pStyle w:val="Parrafo3"/>
      </w:pPr>
      <w:r w:rsidRPr="005A1F04">
        <w:t>Scrum es un marco ágil enfocado en entregas incrementales y colaborativas. Define roles, eventos y artefactos como:</w:t>
      </w:r>
    </w:p>
    <w:p w:rsidRPr="00A77302" w:rsidR="005A1F04" w:rsidP="00A77302" w:rsidRDefault="005A1F04" w14:paraId="092E7092" w14:textId="77777777">
      <w:pPr>
        <w:pStyle w:val="Parrafo3"/>
        <w:numPr>
          <w:ilvl w:val="0"/>
          <w:numId w:val="33"/>
        </w:numPr>
      </w:pPr>
      <w:r w:rsidRPr="00A77302">
        <w:t>Product Backlog</w:t>
      </w:r>
    </w:p>
    <w:p w:rsidRPr="00A77302" w:rsidR="005A1F04" w:rsidP="00A77302" w:rsidRDefault="005A1F04" w14:paraId="55A13D78" w14:textId="77777777">
      <w:pPr>
        <w:pStyle w:val="Parrafo3"/>
        <w:numPr>
          <w:ilvl w:val="0"/>
          <w:numId w:val="33"/>
        </w:numPr>
      </w:pPr>
      <w:r w:rsidRPr="00A77302">
        <w:t>Sprint Backlog</w:t>
      </w:r>
    </w:p>
    <w:p w:rsidRPr="00A77302" w:rsidR="005A1F04" w:rsidP="00A77302" w:rsidRDefault="005A1F04" w14:paraId="25C019C9" w14:textId="77777777">
      <w:pPr>
        <w:pStyle w:val="Parrafo3"/>
        <w:numPr>
          <w:ilvl w:val="0"/>
          <w:numId w:val="33"/>
        </w:numPr>
      </w:pPr>
      <w:r w:rsidRPr="00A77302">
        <w:t>Incremento</w:t>
      </w:r>
    </w:p>
    <w:p w:rsidRPr="00A77302" w:rsidR="005A1F04" w:rsidP="00A77302" w:rsidRDefault="005A1F04" w14:paraId="55A9EACB" w14:textId="77777777">
      <w:pPr>
        <w:pStyle w:val="Parrafo3"/>
        <w:numPr>
          <w:ilvl w:val="0"/>
          <w:numId w:val="33"/>
        </w:numPr>
      </w:pPr>
      <w:r w:rsidRPr="00A77302">
        <w:t>Reuniones de planificación y revisión</w:t>
      </w:r>
    </w:p>
    <w:p w:rsidRPr="00A77302" w:rsidR="005A1F04" w:rsidP="00A77302" w:rsidRDefault="005A1F04" w14:paraId="1224C215" w14:textId="77777777">
      <w:pPr>
        <w:pStyle w:val="Parrafo3"/>
        <w:rPr>
          <w:b/>
          <w:bCs/>
        </w:rPr>
      </w:pPr>
      <w:r w:rsidRPr="00A77302">
        <w:rPr>
          <w:b/>
          <w:bCs/>
        </w:rPr>
        <w:t>PMI / PMBOK</w:t>
      </w:r>
    </w:p>
    <w:p w:rsidRPr="005A1F04" w:rsidR="005A1F04" w:rsidP="00A77302" w:rsidRDefault="005A1F04" w14:paraId="27364A7D" w14:textId="77777777">
      <w:pPr>
        <w:pStyle w:val="Parrafo3"/>
      </w:pPr>
      <w:r w:rsidRPr="005A1F04">
        <w:t>El PMBOK proporciona lineamientos para la gestión profesional de proyectos (Project Management Institute, 2021). Se aplicó principalmente para:</w:t>
      </w:r>
    </w:p>
    <w:p w:rsidRPr="005A1F04" w:rsidR="005A1F04" w:rsidP="00A77302" w:rsidRDefault="005A1F04" w14:paraId="68D4735A" w14:textId="77777777">
      <w:pPr>
        <w:pStyle w:val="Parrafo3"/>
        <w:numPr>
          <w:ilvl w:val="0"/>
          <w:numId w:val="34"/>
        </w:numPr>
      </w:pPr>
      <w:r w:rsidRPr="005A1F04">
        <w:t>Gestión del alcance</w:t>
      </w:r>
    </w:p>
    <w:p w:rsidRPr="005A1F04" w:rsidR="005A1F04" w:rsidP="00A77302" w:rsidRDefault="005A1F04" w14:paraId="395A2AA6" w14:textId="77777777">
      <w:pPr>
        <w:pStyle w:val="Parrafo3"/>
        <w:numPr>
          <w:ilvl w:val="0"/>
          <w:numId w:val="34"/>
        </w:numPr>
      </w:pPr>
      <w:r w:rsidRPr="005A1F04">
        <w:t>Gestión del tiempo</w:t>
      </w:r>
    </w:p>
    <w:p w:rsidRPr="005A1F04" w:rsidR="005A1F04" w:rsidP="00A77302" w:rsidRDefault="005A1F04" w14:paraId="5322EBCF" w14:textId="77777777">
      <w:pPr>
        <w:pStyle w:val="Parrafo3"/>
        <w:numPr>
          <w:ilvl w:val="0"/>
          <w:numId w:val="34"/>
        </w:numPr>
      </w:pPr>
      <w:r w:rsidRPr="005A1F04">
        <w:t>Gestión de riesgos</w:t>
      </w:r>
    </w:p>
    <w:p w:rsidRPr="005A1F04" w:rsidR="005A1F04" w:rsidP="00A77302" w:rsidRDefault="005A1F04" w14:paraId="7DBD454E" w14:textId="77777777">
      <w:pPr>
        <w:pStyle w:val="Parrafo3"/>
        <w:numPr>
          <w:ilvl w:val="0"/>
          <w:numId w:val="34"/>
        </w:numPr>
      </w:pPr>
      <w:r w:rsidRPr="005A1F04">
        <w:t>Gestión de la calidad</w:t>
      </w:r>
    </w:p>
    <w:p w:rsidRPr="005A1F04" w:rsidR="005A1F04" w:rsidP="00A77302" w:rsidRDefault="005A1F04" w14:paraId="0A5BC433" w14:textId="731CF710">
      <w:pPr>
        <w:pStyle w:val="Parrafo3"/>
      </w:pPr>
      <w:r w:rsidRPr="005A1F04">
        <w:t>Este enfoque permitió organizar las fases del proyecto de manera formal.</w:t>
      </w:r>
    </w:p>
    <w:p w:rsidRPr="005A1F04" w:rsidR="005A1F04" w:rsidP="00A25723" w:rsidRDefault="005A1F04" w14:paraId="7D828555" w14:textId="098CE3E8">
      <w:pPr>
        <w:pStyle w:val="Ttulo3"/>
      </w:pPr>
      <w:bookmarkStart w:name="_Toc215582347" w:id="35"/>
      <w:bookmarkStart w:name="_Toc215652912" w:id="36"/>
      <w:r w:rsidRPr="005A1F04">
        <w:t>Turismo y Transformación Digital</w:t>
      </w:r>
      <w:bookmarkEnd w:id="35"/>
      <w:bookmarkEnd w:id="36"/>
    </w:p>
    <w:p w:rsidRPr="005A1F04" w:rsidR="005A1F04" w:rsidP="542140AC" w:rsidRDefault="005A1F04" w14:paraId="1341FF8C" w14:textId="77777777">
      <w:pPr>
        <w:pStyle w:val="Parrafo2"/>
        <w:jc w:val="both"/>
        <w:rPr>
          <w:lang w:val="es-MX"/>
        </w:rPr>
      </w:pPr>
      <w:r w:rsidRPr="005A1F04">
        <w:rPr>
          <w:lang w:val="es-MX"/>
        </w:rPr>
        <w:t>La digitalización del turismo implica incorporar tecnologías que optimicen la información, la comunicación y los servicios ofrecidos a los viajeros. Según Buhalis (2020), los turistas demandan acceso a itinerarios, datos actualizados y personalización en tiempo real, lo cual coincide con los objetivos del presente proyecto.</w:t>
      </w:r>
    </w:p>
    <w:p w:rsidRPr="005A1F04" w:rsidR="005A1F04" w:rsidP="542140AC" w:rsidRDefault="005A1F04" w14:paraId="65F56677" w14:textId="77777777">
      <w:pPr>
        <w:pStyle w:val="Parrafo2"/>
        <w:jc w:val="both"/>
        <w:rPr>
          <w:lang w:val="es-MX"/>
        </w:rPr>
      </w:pPr>
      <w:r w:rsidRPr="005A1F04">
        <w:rPr>
          <w:lang w:val="es-MX"/>
        </w:rPr>
        <w:t>Itinerarios turísticos</w:t>
      </w:r>
    </w:p>
    <w:p w:rsidRPr="005A1F04" w:rsidR="005A1F04" w:rsidP="542140AC" w:rsidRDefault="005A1F04" w14:paraId="1268BD72" w14:textId="77777777">
      <w:pPr>
        <w:pStyle w:val="Parrafo2"/>
        <w:jc w:val="both"/>
        <w:rPr>
          <w:lang w:val="es-MX"/>
        </w:rPr>
      </w:pPr>
      <w:r w:rsidRPr="005A1F04">
        <w:rPr>
          <w:lang w:val="es-MX"/>
        </w:rPr>
        <w:t>Los itinerarios representan la secuencia de actividades programadas para el turista, incluyendo horarios, visitas, transporte y recomendaciones (OMT, 2023). Su digitalización facilita:</w:t>
      </w:r>
    </w:p>
    <w:p w:rsidRPr="005A1F04" w:rsidR="005A1F04" w:rsidP="00FA2979" w:rsidRDefault="005A1F04" w14:paraId="57388C90" w14:textId="77777777">
      <w:pPr>
        <w:pStyle w:val="Parrafo2"/>
        <w:numPr>
          <w:ilvl w:val="0"/>
          <w:numId w:val="12"/>
        </w:numPr>
        <w:jc w:val="both"/>
        <w:rPr>
          <w:lang w:val="es-MX"/>
        </w:rPr>
      </w:pPr>
      <w:r w:rsidRPr="005A1F04">
        <w:rPr>
          <w:lang w:val="es-MX"/>
        </w:rPr>
        <w:t>Accesibilidad desde cualquier dispositivo</w:t>
      </w:r>
    </w:p>
    <w:p w:rsidRPr="005A1F04" w:rsidR="005A1F04" w:rsidP="00FA2979" w:rsidRDefault="005A1F04" w14:paraId="2F755B76" w14:textId="77777777">
      <w:pPr>
        <w:pStyle w:val="Parrafo2"/>
        <w:numPr>
          <w:ilvl w:val="0"/>
          <w:numId w:val="12"/>
        </w:numPr>
        <w:jc w:val="both"/>
        <w:rPr>
          <w:lang w:val="es-MX"/>
        </w:rPr>
      </w:pPr>
      <w:r w:rsidRPr="005A1F04">
        <w:rPr>
          <w:lang w:val="es-MX"/>
        </w:rPr>
        <w:t>Reducción de errores</w:t>
      </w:r>
    </w:p>
    <w:p w:rsidRPr="005A1F04" w:rsidR="005A1F04" w:rsidP="00FA2979" w:rsidRDefault="005A1F04" w14:paraId="44428DF7" w14:textId="77777777">
      <w:pPr>
        <w:pStyle w:val="Parrafo2"/>
        <w:numPr>
          <w:ilvl w:val="0"/>
          <w:numId w:val="12"/>
        </w:numPr>
        <w:jc w:val="both"/>
        <w:rPr>
          <w:lang w:val="es-MX"/>
        </w:rPr>
      </w:pPr>
      <w:r w:rsidRPr="005A1F04">
        <w:rPr>
          <w:lang w:val="es-MX"/>
        </w:rPr>
        <w:t>Actualizaciones instantáneas</w:t>
      </w:r>
    </w:p>
    <w:p w:rsidRPr="0075746E" w:rsidR="005A1F04" w:rsidP="0075746E" w:rsidRDefault="005A1F04" w14:paraId="3574AD35" w14:textId="17ACB371">
      <w:pPr>
        <w:pStyle w:val="Parrafo2"/>
        <w:numPr>
          <w:ilvl w:val="0"/>
          <w:numId w:val="12"/>
        </w:numPr>
        <w:jc w:val="both"/>
        <w:rPr>
          <w:lang w:val="es-MX"/>
        </w:rPr>
      </w:pPr>
      <w:r w:rsidRPr="005A1F04">
        <w:rPr>
          <w:lang w:val="es-MX"/>
        </w:rPr>
        <w:t>Mejor experiencia del usuario</w:t>
      </w:r>
    </w:p>
    <w:p w:rsidRPr="005A1F04" w:rsidR="005A1F04" w:rsidP="00A25723" w:rsidRDefault="005A1F04" w14:paraId="0B6DDFC7" w14:textId="658238B0">
      <w:pPr>
        <w:pStyle w:val="Ttulo3"/>
      </w:pPr>
      <w:bookmarkStart w:name="_Toc215652913" w:id="37"/>
      <w:r w:rsidRPr="005A1F04">
        <w:t>Usabilidad y Experiencia de Usuario</w:t>
      </w:r>
      <w:bookmarkEnd w:id="37"/>
    </w:p>
    <w:p w:rsidRPr="000A52DD" w:rsidR="0075746E" w:rsidP="542140AC" w:rsidRDefault="506BC2B2" w14:paraId="3F9DDC27" w14:textId="05978213">
      <w:pPr>
        <w:pStyle w:val="Parrafo2"/>
        <w:jc w:val="both"/>
        <w:rPr>
          <w:lang w:val="es-MX"/>
        </w:rPr>
      </w:pPr>
      <w:r w:rsidRPr="506BC2B2">
        <w:rPr>
          <w:lang w:val="es-MX"/>
        </w:rPr>
        <w:t>Nielsen (2012) indica que un sistema usable debe ser fácil de aprender, eficiente, libre de errores y satisfactorio. Esto fundamentó el diseño de interfaces limpias e intuitivas mediante Figma y React.</w:t>
      </w:r>
    </w:p>
    <w:p w:rsidRPr="00C423D8" w:rsidR="00C402A6" w:rsidP="00A25723" w:rsidRDefault="00C402A6" w14:paraId="40436F22" w14:textId="0907FFC4">
      <w:pPr>
        <w:pStyle w:val="Ttulo2"/>
      </w:pPr>
      <w:bookmarkStart w:name="_Toc215652914" w:id="38"/>
      <w:r w:rsidRPr="00C423D8">
        <w:t>OBJETIVOS DEL PROYECTO</w:t>
      </w:r>
      <w:bookmarkEnd w:id="38"/>
    </w:p>
    <w:p w:rsidR="00C402A6" w:rsidP="43584027" w:rsidRDefault="00C402A6" w14:paraId="756F5F5B" w14:textId="61C0F2E9">
      <w:pPr>
        <w:pStyle w:val="Ttulo3"/>
        <w:numPr>
          <w:ilvl w:val="0"/>
          <w:numId w:val="0"/>
        </w:numPr>
        <w:rPr>
          <w:b w:val="0"/>
        </w:rPr>
      </w:pPr>
      <w:bookmarkStart w:name="_Toc215652915" w:id="39"/>
      <w:r w:rsidRPr="00C423D8">
        <w:t xml:space="preserve">OBJETIVO </w:t>
      </w:r>
      <w:r w:rsidRPr="00C423D8" w:rsidR="002F0605">
        <w:t>GENERAL:</w:t>
      </w:r>
      <w:bookmarkEnd w:id="39"/>
    </w:p>
    <w:p w:rsidR="43584027" w:rsidP="43584027" w:rsidRDefault="43584027" w14:paraId="612C2B47" w14:textId="5867CA10">
      <w:pPr>
        <w:spacing w:line="360" w:lineRule="auto"/>
        <w:ind w:firstLine="708"/>
        <w:jc w:val="both"/>
        <w:rPr>
          <w:lang w:val="es-PE"/>
        </w:rPr>
      </w:pPr>
      <w:r w:rsidRPr="43584027">
        <w:rPr>
          <w:rStyle w:val="PrrafodelistaCar"/>
          <w:rFonts w:ascii="Times New Roman" w:hAnsi="Times New Roman" w:eastAsia="Times New Roman" w:cs="Times New Roman"/>
          <w:color w:val="000000" w:themeColor="text1"/>
          <w:sz w:val="22"/>
          <w:szCs w:val="22"/>
        </w:rPr>
        <w:t xml:space="preserve">Determinar en qué medida la implementación de una aplicación web influye en la gestión de </w:t>
      </w:r>
      <w:r>
        <w:tab/>
      </w:r>
      <w:r w:rsidRPr="43584027">
        <w:rPr>
          <w:rStyle w:val="PrrafodelistaCar"/>
          <w:rFonts w:ascii="Times New Roman" w:hAnsi="Times New Roman" w:eastAsia="Times New Roman" w:cs="Times New Roman"/>
          <w:color w:val="000000" w:themeColor="text1"/>
          <w:sz w:val="22"/>
          <w:szCs w:val="22"/>
        </w:rPr>
        <w:t>itinerarios turísticos en la empresa Panorama en Cusco, 2025.</w:t>
      </w:r>
    </w:p>
    <w:p w:rsidR="002F0605" w:rsidP="43584027" w:rsidRDefault="002F0605" w14:paraId="555D49D6" w14:textId="0AD3ED85">
      <w:pPr>
        <w:pStyle w:val="Ttulo3"/>
        <w:numPr>
          <w:ilvl w:val="0"/>
          <w:numId w:val="0"/>
        </w:numPr>
        <w:rPr>
          <w:b w:val="0"/>
        </w:rPr>
      </w:pPr>
      <w:bookmarkStart w:name="_Toc215652916" w:id="40"/>
      <w:r w:rsidRPr="00C423D8">
        <w:t>OBJETIVOS ESPECÍFICOS</w:t>
      </w:r>
      <w:r w:rsidR="001E76D5">
        <w:t>:</w:t>
      </w:r>
      <w:bookmarkEnd w:id="40"/>
    </w:p>
    <w:p w:rsidR="43584027" w:rsidP="43584027" w:rsidRDefault="43584027" w14:paraId="77075C79" w14:textId="1C998FA5">
      <w:pPr>
        <w:pStyle w:val="Prrafodelista"/>
        <w:numPr>
          <w:ilvl w:val="0"/>
          <w:numId w:val="40"/>
        </w:numPr>
        <w:spacing w:before="240" w:after="240"/>
        <w:jc w:val="both"/>
        <w:rPr>
          <w:rFonts w:ascii="Times New Roman" w:hAnsi="Times New Roman" w:eastAsia="Times New Roman" w:cs="Times New Roman"/>
          <w:b/>
          <w:bCs/>
        </w:rPr>
      </w:pPr>
      <w:r w:rsidRPr="43584027">
        <w:rPr>
          <w:rFonts w:ascii="Times New Roman" w:hAnsi="Times New Roman" w:eastAsia="Times New Roman" w:cs="Times New Roman"/>
          <w:b/>
          <w:bCs/>
        </w:rPr>
        <w:t>Gestión del alcance en la organización de itinerarios turísticos – Control y delimitación del trabajo</w:t>
      </w:r>
    </w:p>
    <w:p w:rsidR="43584027" w:rsidP="43584027" w:rsidRDefault="43584027" w14:paraId="2FA7D3FF" w14:textId="66B41C2B">
      <w:pPr>
        <w:pStyle w:val="Prrafodelista"/>
        <w:spacing w:before="240" w:after="240"/>
        <w:ind w:left="1152"/>
        <w:jc w:val="both"/>
        <w:rPr>
          <w:rFonts w:ascii="Times New Roman" w:hAnsi="Times New Roman" w:eastAsia="Times New Roman" w:cs="Times New Roman"/>
          <w:b/>
          <w:bCs/>
        </w:rPr>
      </w:pPr>
    </w:p>
    <w:p w:rsidR="43584027" w:rsidP="43584027" w:rsidRDefault="43584027" w14:paraId="75AD6545" w14:textId="60369676">
      <w:pPr>
        <w:pStyle w:val="Prrafodelista"/>
        <w:spacing w:before="240" w:after="240"/>
        <w:ind w:left="1152"/>
        <w:jc w:val="both"/>
        <w:rPr>
          <w:rFonts w:ascii="Times New Roman" w:hAnsi="Times New Roman" w:eastAsia="Times New Roman" w:cs="Times New Roman"/>
        </w:rPr>
      </w:pPr>
      <w:r w:rsidRPr="43584027">
        <w:rPr>
          <w:rFonts w:ascii="Times New Roman" w:hAnsi="Times New Roman" w:eastAsia="Times New Roman" w:cs="Times New Roman"/>
          <w:b/>
          <w:bCs/>
        </w:rPr>
        <w:t>Objetivo:</w:t>
      </w:r>
      <w:r w:rsidRPr="43584027">
        <w:rPr>
          <w:rFonts w:ascii="Times New Roman" w:hAnsi="Times New Roman" w:eastAsia="Times New Roman" w:cs="Times New Roman"/>
        </w:rPr>
        <w:t xml:space="preserve"> Determinar cómo la implementación de una aplicación web influye en la gestión del alcance, asegurando que todas las actividades relacionadas con la creación, edición y seguimiento de itinerarios turísticos se encuentren claramente definidas y controladas dentro de la plataforma. Esto permitirá evitar tareas fuera del alcance, optimizar recursos y garantizar que los itinerarios cumplan con los requerimientos establecidos por la empresa Panorama.</w:t>
      </w:r>
    </w:p>
    <w:p w:rsidR="43584027" w:rsidP="43584027" w:rsidRDefault="43584027" w14:paraId="0D19DACF" w14:textId="4E4858C1">
      <w:pPr>
        <w:pStyle w:val="Prrafodelista"/>
        <w:spacing w:before="240" w:after="240"/>
        <w:ind w:left="1152"/>
        <w:jc w:val="both"/>
        <w:rPr>
          <w:rFonts w:ascii="Times New Roman" w:hAnsi="Times New Roman" w:eastAsia="Times New Roman" w:cs="Times New Roman"/>
        </w:rPr>
      </w:pPr>
      <w:r w:rsidRPr="43584027">
        <w:rPr>
          <w:rFonts w:ascii="Times New Roman" w:hAnsi="Times New Roman" w:eastAsia="Times New Roman" w:cs="Times New Roman"/>
          <w:b/>
          <w:bCs/>
        </w:rPr>
        <w:t>Medición del Éxito:</w:t>
      </w:r>
      <w:r w:rsidRPr="43584027">
        <w:rPr>
          <w:rFonts w:ascii="Times New Roman" w:hAnsi="Times New Roman" w:eastAsia="Times New Roman" w:cs="Times New Roman"/>
        </w:rPr>
        <w:t xml:space="preserve"> El éxito se medirá mediante la reducción del 85% en desviaciones del alcance (actividades no planificadas), la correcta definición del 100% de los itinerarios en la plataforma y la disminución del tiempo de planificación en un 40% gracias a la automatización y centralización de procesos.</w:t>
      </w:r>
    </w:p>
    <w:p w:rsidR="43584027" w:rsidP="43584027" w:rsidRDefault="43584027" w14:paraId="52B24C6F" w14:textId="3572B2CE">
      <w:pPr>
        <w:pStyle w:val="Prrafodelista"/>
        <w:spacing w:before="240" w:after="240"/>
        <w:ind w:left="1152"/>
        <w:jc w:val="both"/>
        <w:rPr>
          <w:rFonts w:ascii="Times New Roman" w:hAnsi="Times New Roman" w:eastAsia="Times New Roman" w:cs="Times New Roman"/>
        </w:rPr>
      </w:pPr>
    </w:p>
    <w:p w:rsidR="43584027" w:rsidP="43584027" w:rsidRDefault="43584027" w14:paraId="06A8615C" w14:textId="2D029281">
      <w:pPr>
        <w:pStyle w:val="Prrafodelista"/>
        <w:numPr>
          <w:ilvl w:val="0"/>
          <w:numId w:val="40"/>
        </w:numPr>
        <w:spacing w:before="240" w:after="240"/>
        <w:jc w:val="both"/>
        <w:rPr>
          <w:rFonts w:ascii="Times New Roman" w:hAnsi="Times New Roman" w:eastAsia="Times New Roman" w:cs="Times New Roman"/>
          <w:b/>
          <w:bCs/>
        </w:rPr>
      </w:pPr>
      <w:r w:rsidRPr="43584027">
        <w:rPr>
          <w:rFonts w:ascii="Times New Roman" w:hAnsi="Times New Roman" w:eastAsia="Times New Roman" w:cs="Times New Roman"/>
          <w:b/>
          <w:bCs/>
        </w:rPr>
        <w:t>Gestión de las comunicaciones en el desarrollo de itinerarios turísticos – Información clara y oportuna</w:t>
      </w:r>
    </w:p>
    <w:p w:rsidR="43584027" w:rsidP="43584027" w:rsidRDefault="43584027" w14:paraId="7C4C408A" w14:textId="4ED683B4">
      <w:pPr>
        <w:pStyle w:val="Prrafodelista"/>
        <w:spacing w:before="240" w:after="240"/>
        <w:ind w:left="1152"/>
        <w:jc w:val="both"/>
        <w:rPr>
          <w:rFonts w:ascii="Times New Roman" w:hAnsi="Times New Roman" w:eastAsia="Times New Roman" w:cs="Times New Roman"/>
          <w:b/>
          <w:bCs/>
        </w:rPr>
      </w:pPr>
    </w:p>
    <w:p w:rsidR="43584027" w:rsidP="43584027" w:rsidRDefault="43584027" w14:paraId="334209EF" w14:textId="2417567C">
      <w:pPr>
        <w:pStyle w:val="Prrafodelista"/>
        <w:spacing w:before="240" w:after="240"/>
        <w:ind w:left="1152"/>
        <w:jc w:val="both"/>
        <w:rPr>
          <w:rFonts w:ascii="Times New Roman" w:hAnsi="Times New Roman" w:eastAsia="Times New Roman" w:cs="Times New Roman"/>
        </w:rPr>
      </w:pPr>
      <w:r w:rsidRPr="43584027">
        <w:rPr>
          <w:rFonts w:ascii="Times New Roman" w:hAnsi="Times New Roman" w:eastAsia="Times New Roman" w:cs="Times New Roman"/>
          <w:b/>
          <w:bCs/>
        </w:rPr>
        <w:t>Objetivo:</w:t>
      </w:r>
      <w:r w:rsidRPr="43584027">
        <w:rPr>
          <w:rFonts w:ascii="Times New Roman" w:hAnsi="Times New Roman" w:eastAsia="Times New Roman" w:cs="Times New Roman"/>
        </w:rPr>
        <w:t xml:space="preserve"> Analizar cómo la implementación de una aplicación web impacta en la gestión de las comunicaciones, garantizando que la información sobre itinerarios, cambios y notificaciones fluya de manera eficiente entre administradores y turistas. El sistema debe permitir alertas en tiempo real y un canal centralizado para reducir errores y mejorar la experiencia del usuario.</w:t>
      </w:r>
    </w:p>
    <w:p w:rsidR="43584027" w:rsidP="43584027" w:rsidRDefault="43584027" w14:paraId="44167814" w14:textId="77C3B1DA">
      <w:pPr>
        <w:pStyle w:val="Prrafodelista"/>
        <w:spacing w:before="240" w:after="240"/>
        <w:ind w:left="1152"/>
        <w:jc w:val="both"/>
        <w:rPr>
          <w:rFonts w:ascii="Times New Roman" w:hAnsi="Times New Roman" w:eastAsia="Times New Roman" w:cs="Times New Roman"/>
        </w:rPr>
      </w:pPr>
      <w:r w:rsidRPr="43584027">
        <w:rPr>
          <w:rFonts w:ascii="Times New Roman" w:hAnsi="Times New Roman" w:eastAsia="Times New Roman" w:cs="Times New Roman"/>
          <w:b/>
          <w:bCs/>
        </w:rPr>
        <w:t>Medición del Éxito:</w:t>
      </w:r>
      <w:r w:rsidRPr="43584027">
        <w:rPr>
          <w:rFonts w:ascii="Times New Roman" w:hAnsi="Times New Roman" w:eastAsia="Times New Roman" w:cs="Times New Roman"/>
        </w:rPr>
        <w:t xml:space="preserve"> El éxito se medirá mediante la entrega del 100% de notificaciones en tiempo real, una reducción del 90% en errores de comunicación y una tasa de satisfacción superior al 85% en la claridad y oportunidad de la información proporcionada a los turistas.</w:t>
      </w:r>
    </w:p>
    <w:p w:rsidR="43584027" w:rsidP="43584027" w:rsidRDefault="43584027" w14:paraId="5629DCCF" w14:textId="033A6841">
      <w:pPr>
        <w:spacing w:before="240" w:after="240"/>
        <w:ind w:left="792"/>
        <w:jc w:val="both"/>
        <w:rPr>
          <w:rFonts w:ascii="Times New Roman" w:hAnsi="Times New Roman" w:eastAsia="Times New Roman" w:cs="Times New Roman"/>
        </w:rPr>
      </w:pPr>
    </w:p>
    <w:p w:rsidR="43584027" w:rsidP="43584027" w:rsidRDefault="43584027" w14:paraId="5C8DFCFE" w14:textId="6F6C9B2F"/>
    <w:p w:rsidR="43584027" w:rsidP="43584027" w:rsidRDefault="43584027" w14:paraId="2194A913" w14:textId="63B0A2AE"/>
    <w:p w:rsidR="43584027" w:rsidP="43584027" w:rsidRDefault="43584027" w14:paraId="188BA719" w14:textId="37A5A8C9"/>
    <w:p w:rsidR="00307B19" w:rsidP="002A581E" w:rsidRDefault="00A60FF6" w14:paraId="767D4D11" w14:textId="0B4002C1">
      <w:pPr>
        <w:pStyle w:val="Ttulo1"/>
      </w:pPr>
      <w:bookmarkStart w:name="_Toc215582348" w:id="41"/>
      <w:bookmarkStart w:name="_Toc215652917" w:id="42"/>
      <w:r>
        <w:t>CONOCIMIENTOS DE INGENIERÍA APLICADOS/ RELACIONADOS</w:t>
      </w:r>
      <w:bookmarkEnd w:id="41"/>
      <w:bookmarkEnd w:id="42"/>
    </w:p>
    <w:p w:rsidRPr="00FE3A06" w:rsidR="00FE3A06" w:rsidP="009F76D5" w:rsidRDefault="542140AC" w14:paraId="2ED17D03" w14:textId="23D6C659">
      <w:pPr>
        <w:pStyle w:val="Parrafo1"/>
        <w:rPr>
          <w:b/>
        </w:rPr>
      </w:pPr>
      <w:r w:rsidRPr="43584027">
        <w:rPr>
          <w:b/>
        </w:rPr>
        <w:t>● Conocimiento en Matemáticas</w:t>
      </w:r>
    </w:p>
    <w:p w:rsidR="43584027" w:rsidP="43584027" w:rsidRDefault="43584027" w14:paraId="1E0E83FB" w14:textId="6E39FE6E">
      <w:pPr>
        <w:pStyle w:val="Parrafo1"/>
        <w:rPr>
          <w:rFonts w:eastAsia="Aptos"/>
        </w:rPr>
      </w:pPr>
      <w:r w:rsidRPr="43584027">
        <w:rPr>
          <w:rFonts w:eastAsia="Aptos"/>
          <w:b/>
          <w:bCs/>
        </w:rPr>
        <w:t>Área empleada:</w:t>
      </w:r>
      <w:r>
        <w:br/>
      </w:r>
      <w:r w:rsidRPr="43584027">
        <w:rPr>
          <w:rFonts w:eastAsia="Aptos"/>
        </w:rPr>
        <w:t xml:space="preserve"> Estadística básica, análisis de datos, cálculo de porcentajes y representación numérica.</w:t>
      </w:r>
    </w:p>
    <w:p w:rsidR="43584027" w:rsidP="43584027" w:rsidRDefault="43584027" w14:paraId="34C2D6DB" w14:textId="4FCF722D">
      <w:pPr>
        <w:pStyle w:val="Parrafo1"/>
        <w:rPr>
          <w:rFonts w:eastAsia="Aptos"/>
        </w:rPr>
      </w:pPr>
      <w:r w:rsidRPr="43584027">
        <w:rPr>
          <w:rFonts w:eastAsia="Aptos"/>
          <w:b/>
          <w:bCs/>
        </w:rPr>
        <w:t>Aplicación en el proyecto:</w:t>
      </w:r>
      <w:r>
        <w:br/>
      </w:r>
      <w:r w:rsidRPr="43584027">
        <w:rPr>
          <w:rFonts w:eastAsia="Aptos"/>
        </w:rPr>
        <w:t xml:space="preserve"> Se emplearon para procesar la información almacenada en la base de datos, calcular métricas como promedios, porcentajes y totales, y estructurar los valores necesarios para generar gráficos estadísticos dentro de la aplicación. Estos cálculos permitieron la correcta visualización de datos utilizando la librería RChart.js (Chart.js).</w:t>
      </w:r>
    </w:p>
    <w:p w:rsidR="43584027" w:rsidP="43584027" w:rsidRDefault="43584027" w14:paraId="2F784789" w14:textId="57159F76">
      <w:pPr>
        <w:pStyle w:val="Parrafo1"/>
        <w:rPr>
          <w:rFonts w:eastAsia="Aptos"/>
        </w:rPr>
      </w:pPr>
      <w:r w:rsidRPr="43584027">
        <w:rPr>
          <w:rFonts w:eastAsia="Aptos"/>
          <w:b/>
          <w:bCs/>
        </w:rPr>
        <w:t>Módulo donde se aplica:</w:t>
      </w:r>
      <w:r>
        <w:br/>
      </w:r>
      <w:r w:rsidRPr="43584027">
        <w:rPr>
          <w:rFonts w:eastAsia="Aptos"/>
        </w:rPr>
        <w:t xml:space="preserve"> Módulo de reportes y gráficos estadísticos del sistema, así como en la capa lógica donde se procesan los datos antes de ser enviados al frontend.</w:t>
      </w:r>
    </w:p>
    <w:p w:rsidR="43584027" w:rsidP="43584027" w:rsidRDefault="43584027" w14:paraId="3CC3D6DC" w14:textId="38581236">
      <w:pPr>
        <w:pStyle w:val="Parrafo1"/>
        <w:rPr>
          <w:rFonts w:eastAsia="Aptos"/>
        </w:rPr>
      </w:pPr>
    </w:p>
    <w:p w:rsidR="542140AC" w:rsidP="009F76D5" w:rsidRDefault="542140AC" w14:paraId="4E44FBFE" w14:textId="3427DAA8">
      <w:pPr>
        <w:pStyle w:val="Parrafo1"/>
        <w:rPr>
          <w:b/>
        </w:rPr>
      </w:pPr>
      <w:r w:rsidRPr="43584027">
        <w:rPr>
          <w:b/>
        </w:rPr>
        <w:t>● Conocimiento en Ingeniería</w:t>
      </w:r>
    </w:p>
    <w:p w:rsidR="43584027" w:rsidP="43584027" w:rsidRDefault="43584027" w14:paraId="53C803BD" w14:textId="4E7C81A7">
      <w:pPr>
        <w:pStyle w:val="Parrafo1"/>
        <w:rPr>
          <w:rFonts w:eastAsia="Aptos"/>
        </w:rPr>
      </w:pPr>
      <w:r w:rsidRPr="43584027">
        <w:rPr>
          <w:rFonts w:eastAsia="Aptos"/>
          <w:b/>
          <w:bCs/>
        </w:rPr>
        <w:t>Área empleada:</w:t>
      </w:r>
      <w:r>
        <w:br/>
      </w:r>
      <w:r w:rsidRPr="43584027">
        <w:rPr>
          <w:rFonts w:eastAsia="Aptos"/>
        </w:rPr>
        <w:t xml:space="preserve"> Ingeniería de Software, arquitectura cliente–servidor, diseño de bases de datos relacionales, desarrollo frontend y backend, buenas prácticas de codificación.</w:t>
      </w:r>
    </w:p>
    <w:p w:rsidR="43584027" w:rsidP="43584027" w:rsidRDefault="43584027" w14:paraId="0A5D4EE4" w14:textId="18BB3029">
      <w:pPr>
        <w:pStyle w:val="Parrafo1"/>
        <w:rPr>
          <w:rFonts w:eastAsia="Aptos"/>
        </w:rPr>
      </w:pPr>
      <w:r w:rsidRPr="43584027">
        <w:rPr>
          <w:rFonts w:eastAsia="Aptos"/>
          <w:b/>
          <w:bCs/>
        </w:rPr>
        <w:t>Aplicación en el proyecto:</w:t>
      </w:r>
      <w:r>
        <w:br/>
      </w:r>
      <w:r w:rsidRPr="43584027">
        <w:rPr>
          <w:rFonts w:eastAsia="Aptos"/>
        </w:rPr>
        <w:t xml:space="preserve"> Se aplicaron principios de ingeniería de software para el diseño y desarrollo de la aplicación web TravelDesk, implementando una arquitectura basada en React.js para el frontend y Node.js con Express para el backend. Asimismo, se utilizó MySQL para la gestión eficiente de datos, aplicando normalización, relaciones y consultas optimizadas. También se emplearon patrones de diseño, control de versiones y técnicas de validación para garantizar la calidad y consistencia del sistema.</w:t>
      </w:r>
    </w:p>
    <w:p w:rsidR="43584027" w:rsidP="43584027" w:rsidRDefault="43584027" w14:paraId="7C08FF71" w14:textId="3837B217">
      <w:pPr>
        <w:pStyle w:val="Parrafo1"/>
        <w:rPr>
          <w:rFonts w:eastAsia="Aptos"/>
        </w:rPr>
      </w:pPr>
      <w:r w:rsidRPr="43584027">
        <w:rPr>
          <w:rFonts w:eastAsia="Aptos"/>
          <w:b/>
          <w:bCs/>
        </w:rPr>
        <w:t>Módulo donde se aplica:</w:t>
      </w:r>
      <w:r>
        <w:br/>
      </w:r>
      <w:r w:rsidRPr="43584027">
        <w:rPr>
          <w:rFonts w:eastAsia="Aptos"/>
        </w:rPr>
        <w:t xml:space="preserve"> En todo el sistema: módulo de autenticación, gestión de usuarios, creación y administración de itinerarios, manejo de paquetes turísticos, reportes y comunicación entre frontend–backend.</w:t>
      </w:r>
    </w:p>
    <w:p w:rsidR="542140AC" w:rsidP="009F76D5" w:rsidRDefault="542140AC" w14:paraId="43674436" w14:textId="503D8A27">
      <w:pPr>
        <w:pStyle w:val="Parrafo1"/>
      </w:pPr>
    </w:p>
    <w:p w:rsidR="506BC2B2" w:rsidRDefault="506BC2B2" w14:paraId="710FC718" w14:textId="33ED4A62">
      <w:r>
        <w:br w:type="page"/>
      </w:r>
    </w:p>
    <w:p w:rsidR="506BC2B2" w:rsidP="506BC2B2" w:rsidRDefault="506BC2B2" w14:paraId="469F4539" w14:textId="3BC0AF62">
      <w:pPr>
        <w:pStyle w:val="Parrafo1"/>
      </w:pPr>
    </w:p>
    <w:p w:rsidR="008025D6" w:rsidP="002A581E" w:rsidRDefault="008E1ACE" w14:paraId="0F9A4115" w14:textId="40757DD5">
      <w:pPr>
        <w:pStyle w:val="Ttulo1"/>
      </w:pPr>
      <w:bookmarkStart w:name="_Toc215582349" w:id="43"/>
      <w:bookmarkStart w:name="_Toc215652918" w:id="44"/>
      <w:r>
        <w:t>INGEN</w:t>
      </w:r>
      <w:r w:rsidR="008A0596">
        <w:t>IERO Y LA SOCIEDAD</w:t>
      </w:r>
      <w:bookmarkEnd w:id="43"/>
      <w:bookmarkEnd w:id="44"/>
    </w:p>
    <w:p w:rsidRPr="000759F6" w:rsidR="00B110EC" w:rsidP="009F76D5" w:rsidRDefault="00B110EC" w14:paraId="5824AE7D" w14:textId="77777777">
      <w:pPr>
        <w:pStyle w:val="Parrafo1"/>
        <w:rPr>
          <w:b/>
        </w:rPr>
      </w:pPr>
      <w:r w:rsidRPr="000759F6">
        <w:rPr>
          <w:b/>
        </w:rPr>
        <w:t>Justificación social:</w:t>
      </w:r>
    </w:p>
    <w:p w:rsidRPr="009F76D5" w:rsidR="542140AC" w:rsidP="009F76D5" w:rsidRDefault="542140AC" w14:paraId="13166EAD" w14:textId="779482A5">
      <w:pPr>
        <w:pStyle w:val="Parrafo1"/>
      </w:pPr>
      <w:r w:rsidRPr="009F76D5">
        <w:t>El desarrollo del proyecto responde a la necesidad de modernizar los procesos de atención al cliente en la agencia de viajes Panorama Travel. La implementación de una plataforma web permitirá ofrecer un servicio más eficiente, accesible y personalizado, contribuyendo al fortalecimiento del turismo local y nacional. Esta solución tecnológica busca mejorar la experiencia del turista, incrementando su satisfacción y confianza en los servicios ofrecidos por la empresa.</w:t>
      </w:r>
    </w:p>
    <w:p w:rsidRPr="000759F6" w:rsidR="00B110EC" w:rsidP="009F76D5" w:rsidRDefault="00B110EC" w14:paraId="2AE56A44" w14:textId="77777777">
      <w:pPr>
        <w:pStyle w:val="Parrafo1"/>
        <w:rPr>
          <w:b/>
        </w:rPr>
      </w:pPr>
      <w:r w:rsidRPr="000759F6">
        <w:rPr>
          <w:b/>
        </w:rPr>
        <w:t>Justificación económica:</w:t>
      </w:r>
    </w:p>
    <w:p w:rsidR="542140AC" w:rsidP="009F76D5" w:rsidRDefault="542140AC" w14:paraId="71E580D8" w14:textId="13A68526">
      <w:pPr>
        <w:pStyle w:val="Parrafo1"/>
      </w:pPr>
      <w:r w:rsidRPr="542140AC">
        <w:t>Desde el punto de vista económico, la aplicación web optimiza los recursos operativos al reducir tiempos de respuesta, minimizar errores humanos y disminuir la dependencia de procesos manuales. Esto incrementa la competitividad de la agencia frente al mercado nacional e internacional. Además, fomenta la innovación tecnológica en el sector turístico, impulsando la inversión en herramientas digitales y la generación de empleo calificado en áreas como desarrollo web y soporte técnico.</w:t>
      </w:r>
    </w:p>
    <w:p w:rsidRPr="000759F6" w:rsidR="00B110EC" w:rsidP="009F76D5" w:rsidRDefault="00B110EC" w14:paraId="7A7390A9" w14:textId="77777777">
      <w:pPr>
        <w:pStyle w:val="Parrafo1"/>
        <w:rPr>
          <w:b/>
        </w:rPr>
      </w:pPr>
      <w:r w:rsidRPr="000759F6">
        <w:rPr>
          <w:b/>
        </w:rPr>
        <w:t>Justificación ambiental:</w:t>
      </w:r>
    </w:p>
    <w:p w:rsidR="008A0596" w:rsidP="009F76D5" w:rsidRDefault="542140AC" w14:paraId="030C5873" w14:textId="199846B7">
      <w:pPr>
        <w:pStyle w:val="Parrafo1"/>
      </w:pPr>
      <w:r w:rsidRPr="542140AC">
        <w:t>Aunque el impacto ambiental directo es mínimo, la solución contribuye indirectamente a la sostenibilidad al reducir el uso de materiales impresos (itinerarios, mapas, folletos) mediante la digitalización de la información turística. Asimismo, la plataforma puede incluir recomendaciones que promuevan prácticas responsables, como el uso eficiente del transporte y el respeto por áreas naturales y culturales, alineándose con los principios del turismo sostenible.</w:t>
      </w:r>
    </w:p>
    <w:p w:rsidR="008A0596" w:rsidP="009F76D5" w:rsidRDefault="542140AC" w14:paraId="2F742321" w14:textId="4B04C168">
      <w:pPr>
        <w:pStyle w:val="Parrafo1"/>
        <w:rPr>
          <w:b/>
        </w:rPr>
      </w:pPr>
      <w:r w:rsidRPr="43584027">
        <w:rPr>
          <w:b/>
        </w:rPr>
        <w:t>Acontecimientos tecnológicos y científicos</w:t>
      </w:r>
      <w:r w:rsidRPr="43584027" w:rsidR="43584027">
        <w:rPr>
          <w:b/>
          <w:bCs/>
        </w:rPr>
        <w:t>:</w:t>
      </w:r>
    </w:p>
    <w:p w:rsidR="008A0596" w:rsidP="009F76D5" w:rsidRDefault="542140AC" w14:paraId="18BD09CB" w14:textId="38AB48CE">
      <w:pPr>
        <w:pStyle w:val="Parrafo1"/>
      </w:pPr>
      <w:r w:rsidRPr="542140AC">
        <w:t>El desarrollo del proyecto se apoya en avances recientes en el ámbito tecnológico y científico que han transformado la forma en que se gestionan los servicios turísticos. Entre los principales acontecimientos destacan:</w:t>
      </w:r>
    </w:p>
    <w:p w:rsidR="008A0596" w:rsidP="009F76D5" w:rsidRDefault="542140AC" w14:paraId="0597A3F5" w14:textId="0C07954B">
      <w:pPr>
        <w:pStyle w:val="Parrafo1"/>
      </w:pPr>
      <w:r w:rsidRPr="542140AC">
        <w:rPr>
          <w:b/>
          <w:bCs/>
        </w:rPr>
        <w:t>Evolución de las tecnologías web</w:t>
      </w:r>
      <w:r w:rsidRPr="542140AC">
        <w:t xml:space="preserve">: El uso de frameworks modernos como React.js y Node.js ha permitido crear aplicaciones más dinámicas, escalables y seguras, facilitando la interacción en tiempo real entre usuarios y sistemas. Estos avances han </w:t>
      </w:r>
      <w:r w:rsidRPr="00792063" w:rsidR="00792063">
        <w:t>acelerado</w:t>
      </w:r>
      <w:r w:rsidRPr="542140AC">
        <w:t xml:space="preserve"> la digitalización en sectores como el turismo, donde </w:t>
      </w:r>
      <w:r w:rsidRPr="00792063" w:rsidR="00792063">
        <w:t>tener</w:t>
      </w:r>
      <w:r w:rsidRPr="542140AC">
        <w:t xml:space="preserve"> información actualizada es </w:t>
      </w:r>
      <w:r w:rsidRPr="00792063" w:rsidR="00792063">
        <w:t>crucial</w:t>
      </w:r>
      <w:r w:rsidRPr="542140AC">
        <w:t>.</w:t>
      </w:r>
    </w:p>
    <w:p w:rsidR="008A0596" w:rsidP="009F76D5" w:rsidRDefault="542140AC" w14:paraId="219A30F8" w14:textId="7EA9950E">
      <w:pPr>
        <w:pStyle w:val="Parrafo1"/>
      </w:pPr>
      <w:r w:rsidRPr="542140AC">
        <w:rPr>
          <w:b/>
          <w:bCs/>
        </w:rPr>
        <w:t>Arquitecturas cliente</w:t>
      </w:r>
      <w:r w:rsidR="004F0E72">
        <w:rPr>
          <w:b/>
          <w:bCs/>
        </w:rPr>
        <w:t xml:space="preserve"> </w:t>
      </w:r>
      <w:r w:rsidRPr="542140AC">
        <w:rPr>
          <w:b/>
          <w:bCs/>
        </w:rPr>
        <w:t>servidor optimizadas</w:t>
      </w:r>
      <w:r w:rsidRPr="542140AC">
        <w:t xml:space="preserve">: La adopción de arquitecturas distribuidas y el patrón MVC han mejorado la separación de responsabilidades, la escalabilidad y la mantenibilidad de las aplicaciones. Esto </w:t>
      </w:r>
      <w:r w:rsidRPr="004F0E72" w:rsidR="004F0E72">
        <w:t>facilita</w:t>
      </w:r>
      <w:r w:rsidRPr="542140AC">
        <w:t xml:space="preserve"> que las plataformas turísticas gestionen grandes volúmenes de datos de manera </w:t>
      </w:r>
      <w:r w:rsidRPr="004F0E72" w:rsidR="004F0E72">
        <w:t xml:space="preserve">más </w:t>
      </w:r>
      <w:r w:rsidRPr="542140AC">
        <w:t>eficiente.</w:t>
      </w:r>
    </w:p>
    <w:p w:rsidR="008A0596" w:rsidP="009F76D5" w:rsidRDefault="542140AC" w14:paraId="06930323" w14:textId="1E3EC41B">
      <w:pPr>
        <w:pStyle w:val="Parrafo1"/>
      </w:pPr>
      <w:r w:rsidRPr="542140AC">
        <w:rPr>
          <w:b/>
          <w:bCs/>
        </w:rPr>
        <w:t>Transformación digital en turismo</w:t>
      </w:r>
      <w:r w:rsidRPr="542140AC">
        <w:t xml:space="preserve">: La tendencia global hacia </w:t>
      </w:r>
      <w:r w:rsidRPr="00506381" w:rsidR="00506381">
        <w:t xml:space="preserve">los </w:t>
      </w:r>
      <w:r w:rsidRPr="542140AC">
        <w:t xml:space="preserve">destinos turísticos inteligentes y la digitalización de itinerarios responde a la </w:t>
      </w:r>
      <w:r w:rsidRPr="00506381" w:rsidR="00506381">
        <w:t xml:space="preserve">creciente </w:t>
      </w:r>
      <w:r w:rsidRPr="542140AC">
        <w:t xml:space="preserve">demanda de experiencias personalizadas y acceso inmediato a información confiable. Este cambio </w:t>
      </w:r>
      <w:r w:rsidRPr="00506381" w:rsidR="00506381">
        <w:t>está respaldado</w:t>
      </w:r>
      <w:r w:rsidRPr="542140AC">
        <w:t xml:space="preserve"> por estudios que </w:t>
      </w:r>
      <w:r w:rsidRPr="00506381" w:rsidR="00506381">
        <w:t>muestran cómo</w:t>
      </w:r>
      <w:r w:rsidRPr="542140AC">
        <w:t xml:space="preserve"> la tecnología </w:t>
      </w:r>
      <w:r w:rsidRPr="00506381" w:rsidR="00506381">
        <w:t>mejora la</w:t>
      </w:r>
      <w:r w:rsidRPr="542140AC">
        <w:t xml:space="preserve"> satisfacción del turista.</w:t>
      </w:r>
    </w:p>
    <w:p w:rsidR="008A0596" w:rsidP="009F76D5" w:rsidRDefault="542140AC" w14:paraId="1F3F19AB" w14:textId="3AD24FFE">
      <w:pPr>
        <w:pStyle w:val="Parrafo1"/>
      </w:pPr>
      <w:r w:rsidRPr="542140AC">
        <w:rPr>
          <w:b/>
          <w:bCs/>
        </w:rPr>
        <w:t>Herramientas de diseño y colaboración</w:t>
      </w:r>
      <w:r w:rsidRPr="542140AC">
        <w:t xml:space="preserve">: Plataformas como Figma y sistemas de control de versiones (Git/GitHub) han </w:t>
      </w:r>
      <w:r w:rsidRPr="002F1C85" w:rsidR="002F1C85">
        <w:t>transformado</w:t>
      </w:r>
      <w:r w:rsidRPr="542140AC">
        <w:t xml:space="preserve"> la forma </w:t>
      </w:r>
      <w:r w:rsidRPr="002F1C85" w:rsidR="002F1C85">
        <w:t>en que se diseñan</w:t>
      </w:r>
      <w:r w:rsidRPr="542140AC">
        <w:t xml:space="preserve"> y </w:t>
      </w:r>
      <w:r w:rsidRPr="002F1C85" w:rsidR="002F1C85">
        <w:t>desarrollan</w:t>
      </w:r>
      <w:r w:rsidRPr="542140AC">
        <w:t xml:space="preserve"> software, permitiendo </w:t>
      </w:r>
      <w:r w:rsidRPr="002F1C85" w:rsidR="002F1C85">
        <w:t xml:space="preserve">un </w:t>
      </w:r>
      <w:r w:rsidRPr="542140AC">
        <w:t>trabajo colaborativo</w:t>
      </w:r>
      <w:r w:rsidRPr="002F1C85" w:rsidR="002F1C85">
        <w:t xml:space="preserve"> más eficiente</w:t>
      </w:r>
      <w:r w:rsidRPr="542140AC">
        <w:t xml:space="preserve">, prototipado rápido y </w:t>
      </w:r>
      <w:r w:rsidRPr="002F1C85" w:rsidR="002F1C85">
        <w:t xml:space="preserve">un </w:t>
      </w:r>
      <w:r w:rsidRPr="542140AC">
        <w:t xml:space="preserve">control de cambios </w:t>
      </w:r>
      <w:r w:rsidRPr="002F1C85" w:rsidR="002F1C85">
        <w:t xml:space="preserve">efectivo </w:t>
      </w:r>
      <w:r w:rsidRPr="542140AC">
        <w:t>en proyectos tecnológicos.</w:t>
      </w:r>
      <w:r w:rsidRPr="008F5677" w:rsidR="008F5677">
        <w:rPr>
          <w:rFonts w:asciiTheme="minorHAnsi" w:hAnsiTheme="minorHAnsi" w:cstheme="minorBidi"/>
          <w:sz w:val="24"/>
          <w:szCs w:val="24"/>
        </w:rPr>
        <w:t xml:space="preserve"> </w:t>
      </w:r>
      <w:r w:rsidRPr="008F5677" w:rsidR="008F5677">
        <w:t>Funcional Gestionar itinerarios turísticos</w:t>
      </w:r>
    </w:p>
    <w:p w:rsidR="00E403A3" w:rsidP="00430718" w:rsidRDefault="00E403A3" w14:paraId="74C4D772" w14:textId="589A872B">
      <w:pPr>
        <w:pStyle w:val="Ttulo1"/>
      </w:pPr>
      <w:bookmarkStart w:name="_Toc215582350" w:id="45"/>
      <w:bookmarkStart w:name="_Toc215652919" w:id="46"/>
      <w:r>
        <w:t>M</w:t>
      </w:r>
      <w:r w:rsidR="0053424B">
        <w:t>ETODOLOGÍA EMPLEADA</w:t>
      </w:r>
      <w:bookmarkEnd w:id="45"/>
      <w:bookmarkEnd w:id="46"/>
    </w:p>
    <w:p w:rsidRPr="00EC4540" w:rsidR="00EC4540" w:rsidP="009F76D5" w:rsidRDefault="00EC4540" w14:paraId="1F6DBF0B" w14:textId="77777777">
      <w:pPr>
        <w:pStyle w:val="Parrafo1"/>
      </w:pPr>
      <w:r w:rsidRPr="00EC4540">
        <w:t xml:space="preserve">En este proyecto, se empleará una metodología que combine elementos de la metodología Ágil con el marco de trabajo Scrum, adaptándolos a las restricciones específicas del proyecto. Si bien se tomarán varios principios de Scrum, la existencia de una fecha límite fija impedirá la implementación de Sprints en su forma pura. </w:t>
      </w:r>
    </w:p>
    <w:p w:rsidRPr="00EC4540" w:rsidR="00EC4540" w:rsidP="009F76D5" w:rsidRDefault="00EC4540" w14:paraId="5046D3EC" w14:textId="77777777">
      <w:pPr>
        <w:pStyle w:val="Parrafo1"/>
      </w:pPr>
      <w:r w:rsidRPr="00EC4540">
        <w:t xml:space="preserve">Para la gestión general del proyecto, se adoptará el enfoque del PMI (Project Management Institute), basado en la guía PMBOK (Project Management Body of Knowledge). Esto proporcionará una estructura para la planificación, ejecución, seguimiento y control de las diversas actividades del proyecto. </w:t>
      </w:r>
    </w:p>
    <w:p w:rsidR="00EC4540" w:rsidP="009F76D5" w:rsidRDefault="00EC4540" w14:paraId="483CF726" w14:textId="00ACD148">
      <w:pPr>
        <w:pStyle w:val="Parrafo1"/>
      </w:pPr>
      <w:r w:rsidRPr="00EC4540">
        <w:t>En cuanto al desarrollo del software, se utilizará el marco de trabajo ágil Scrum. Scrum facilitará un proceso de desarrollo iterativo e incremental, permitiendo la entrega de funcionalidades en etapas y la adaptación a los cambios</w:t>
      </w:r>
      <w:r w:rsidR="00D85DCE">
        <w:t>.</w:t>
      </w:r>
    </w:p>
    <w:p w:rsidR="00556316" w:rsidP="009F76D5" w:rsidRDefault="00556316" w14:paraId="643CA629" w14:textId="74B2509A">
      <w:pPr>
        <w:pStyle w:val="Parrafo1"/>
      </w:pPr>
      <w:r>
        <w:t>El trabajo se realizó mediante:</w:t>
      </w:r>
    </w:p>
    <w:p w:rsidR="00556316" w:rsidP="009F76D5" w:rsidRDefault="00A5651C" w14:paraId="482AEC7C" w14:textId="620178B3">
      <w:pPr>
        <w:pStyle w:val="Parrafo1"/>
      </w:pPr>
      <w:r>
        <w:t>Un análisis de requerimientos a través de Historias de usuario</w:t>
      </w:r>
    </w:p>
    <w:tbl>
      <w:tblPr>
        <w:tblW w:w="8241" w:type="dxa"/>
        <w:tblInd w:w="699" w:type="dxa"/>
        <w:tblCellMar>
          <w:left w:w="70" w:type="dxa"/>
          <w:right w:w="70" w:type="dxa"/>
        </w:tblCellMar>
        <w:tblLook w:val="04A0" w:firstRow="1" w:lastRow="0" w:firstColumn="1" w:lastColumn="0" w:noHBand="0" w:noVBand="1"/>
      </w:tblPr>
      <w:tblGrid>
        <w:gridCol w:w="1601"/>
        <w:gridCol w:w="3360"/>
        <w:gridCol w:w="3280"/>
      </w:tblGrid>
      <w:tr w:rsidRPr="00A72B26" w:rsidR="00C94FC5" w:rsidTr="542140AC" w14:paraId="7D1297C0" w14:textId="77777777">
        <w:trPr>
          <w:trHeight w:val="300"/>
        </w:trPr>
        <w:tc>
          <w:tcPr>
            <w:tcW w:w="1601" w:type="dxa"/>
            <w:tcBorders>
              <w:top w:val="single" w:color="000000" w:themeColor="text1" w:sz="8" w:space="0"/>
              <w:left w:val="single" w:color="000000" w:themeColor="text1" w:sz="8" w:space="0"/>
              <w:bottom w:val="single" w:color="000000" w:themeColor="text1" w:sz="8" w:space="0"/>
              <w:right w:val="single" w:color="000000" w:themeColor="text1" w:sz="8" w:space="0"/>
            </w:tcBorders>
            <w:vAlign w:val="center"/>
            <w:hideMark/>
          </w:tcPr>
          <w:p w:rsidRPr="00C94FC5" w:rsidR="00C94FC5" w:rsidP="00C94FC5" w:rsidRDefault="00C94FC5" w14:paraId="7E5A30A9" w14:textId="7D8F7689">
            <w:pPr>
              <w:spacing w:after="0" w:line="240" w:lineRule="auto"/>
              <w:jc w:val="both"/>
              <w:rPr>
                <w:rFonts w:ascii="Times New Roman" w:hAnsi="Times New Roman" w:eastAsia="Times New Roman" w:cs="Times New Roman"/>
                <w:b/>
                <w:bCs/>
                <w:color w:val="000000"/>
                <w:sz w:val="22"/>
                <w:szCs w:val="22"/>
                <w:lang w:eastAsia="es-ES"/>
              </w:rPr>
            </w:pPr>
            <w:r w:rsidRPr="43584027">
              <w:rPr>
                <w:rFonts w:ascii="Times New Roman" w:hAnsi="Times New Roman" w:eastAsia="Times New Roman" w:cs="Times New Roman"/>
                <w:b/>
                <w:color w:val="000000" w:themeColor="text1"/>
                <w:sz w:val="22"/>
                <w:szCs w:val="22"/>
              </w:rPr>
              <w:t>Tipo de Caso de Uso</w:t>
            </w:r>
          </w:p>
        </w:tc>
        <w:tc>
          <w:tcPr>
            <w:tcW w:w="3360" w:type="dxa"/>
            <w:tcBorders>
              <w:top w:val="single" w:color="000000" w:themeColor="text1" w:sz="8" w:space="0"/>
              <w:left w:val="nil"/>
              <w:bottom w:val="single" w:color="000000" w:themeColor="text1" w:sz="8" w:space="0"/>
              <w:right w:val="single" w:color="000000" w:themeColor="text1" w:sz="8" w:space="0"/>
            </w:tcBorders>
            <w:vAlign w:val="center"/>
            <w:hideMark/>
          </w:tcPr>
          <w:p w:rsidRPr="00C94FC5" w:rsidR="00C94FC5" w:rsidP="00C94FC5" w:rsidRDefault="00C94FC5" w14:paraId="6509CC96" w14:textId="79E0BA8D">
            <w:pPr>
              <w:spacing w:after="0" w:line="240" w:lineRule="auto"/>
              <w:jc w:val="both"/>
              <w:rPr>
                <w:rFonts w:ascii="Times New Roman" w:hAnsi="Times New Roman" w:eastAsia="Times New Roman" w:cs="Times New Roman"/>
                <w:b/>
                <w:bCs/>
                <w:color w:val="000000"/>
                <w:sz w:val="22"/>
                <w:szCs w:val="22"/>
                <w:lang w:eastAsia="es-ES"/>
              </w:rPr>
            </w:pPr>
            <w:r w:rsidRPr="43584027">
              <w:rPr>
                <w:rFonts w:ascii="Times New Roman" w:hAnsi="Times New Roman" w:eastAsia="Times New Roman" w:cs="Times New Roman"/>
                <w:b/>
                <w:color w:val="000000" w:themeColor="text1"/>
                <w:sz w:val="22"/>
                <w:szCs w:val="22"/>
              </w:rPr>
              <w:t>Nombre del Caso de Uso</w:t>
            </w:r>
          </w:p>
        </w:tc>
        <w:tc>
          <w:tcPr>
            <w:tcW w:w="3280" w:type="dxa"/>
            <w:tcBorders>
              <w:top w:val="single" w:color="000000" w:themeColor="text1" w:sz="8" w:space="0"/>
              <w:left w:val="nil"/>
              <w:bottom w:val="single" w:color="000000" w:themeColor="text1" w:sz="8" w:space="0"/>
              <w:right w:val="single" w:color="000000" w:themeColor="text1" w:sz="8" w:space="0"/>
            </w:tcBorders>
            <w:vAlign w:val="center"/>
            <w:hideMark/>
          </w:tcPr>
          <w:p w:rsidRPr="00C94FC5" w:rsidR="00C94FC5" w:rsidP="00C94FC5" w:rsidRDefault="00C94FC5" w14:paraId="43FA86CF" w14:textId="67A61459">
            <w:pPr>
              <w:spacing w:after="0" w:line="240" w:lineRule="auto"/>
              <w:jc w:val="both"/>
              <w:rPr>
                <w:rFonts w:ascii="Times New Roman" w:hAnsi="Times New Roman" w:eastAsia="Times New Roman" w:cs="Times New Roman"/>
                <w:b/>
                <w:bCs/>
                <w:color w:val="000000"/>
                <w:sz w:val="22"/>
                <w:szCs w:val="22"/>
                <w:lang w:eastAsia="es-ES"/>
              </w:rPr>
            </w:pPr>
            <w:r w:rsidRPr="43584027">
              <w:rPr>
                <w:rFonts w:ascii="Times New Roman" w:hAnsi="Times New Roman" w:eastAsia="Times New Roman" w:cs="Times New Roman"/>
                <w:b/>
                <w:color w:val="000000" w:themeColor="text1"/>
                <w:sz w:val="22"/>
                <w:szCs w:val="22"/>
              </w:rPr>
              <w:t>Descripción</w:t>
            </w:r>
          </w:p>
        </w:tc>
      </w:tr>
      <w:tr w:rsidRPr="00A72B26" w:rsidR="00C94FC5" w:rsidTr="542140AC" w14:paraId="6B973184" w14:textId="77777777">
        <w:trPr>
          <w:trHeight w:val="840"/>
        </w:trPr>
        <w:tc>
          <w:tcPr>
            <w:tcW w:w="1601" w:type="dxa"/>
            <w:tcBorders>
              <w:top w:val="nil"/>
              <w:left w:val="single" w:color="000000" w:themeColor="text1" w:sz="8" w:space="0"/>
              <w:bottom w:val="single" w:color="000000" w:themeColor="text1" w:sz="8" w:space="0"/>
              <w:right w:val="single" w:color="000000" w:themeColor="text1" w:sz="8" w:space="0"/>
            </w:tcBorders>
            <w:vAlign w:val="center"/>
            <w:hideMark/>
          </w:tcPr>
          <w:p w:rsidRPr="00C94FC5" w:rsidR="00C94FC5" w:rsidP="00C94FC5" w:rsidRDefault="00C94FC5" w14:paraId="4D5497D0" w14:textId="41172B33">
            <w:pPr>
              <w:spacing w:after="0" w:line="240" w:lineRule="auto"/>
              <w:jc w:val="both"/>
              <w:rPr>
                <w:rFonts w:ascii="Times New Roman" w:hAnsi="Times New Roman" w:eastAsia="Times New Roman" w:cs="Times New Roman"/>
                <w:b/>
                <w:bCs/>
                <w:color w:val="000000"/>
                <w:sz w:val="22"/>
                <w:szCs w:val="22"/>
                <w:lang w:eastAsia="es-ES"/>
              </w:rPr>
            </w:pPr>
            <w:r w:rsidRPr="43584027">
              <w:rPr>
                <w:rFonts w:ascii="Times New Roman" w:hAnsi="Times New Roman" w:eastAsia="Times New Roman" w:cs="Times New Roman"/>
                <w:b/>
                <w:color w:val="000000" w:themeColor="text1"/>
                <w:sz w:val="22"/>
                <w:szCs w:val="22"/>
              </w:rPr>
              <w:t>Funcional</w:t>
            </w:r>
          </w:p>
        </w:tc>
        <w:tc>
          <w:tcPr>
            <w:tcW w:w="3360" w:type="dxa"/>
            <w:tcBorders>
              <w:top w:val="nil"/>
              <w:left w:val="nil"/>
              <w:bottom w:val="single" w:color="000000" w:themeColor="text1" w:sz="8" w:space="0"/>
              <w:right w:val="single" w:color="000000" w:themeColor="text1" w:sz="8" w:space="0"/>
            </w:tcBorders>
            <w:vAlign w:val="center"/>
            <w:hideMark/>
          </w:tcPr>
          <w:p w:rsidRPr="00C94FC5" w:rsidR="00C94FC5" w:rsidP="00C94FC5" w:rsidRDefault="00C94FC5" w14:paraId="4150D22A" w14:textId="46E2D450">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b/>
                <w:color w:val="000000" w:themeColor="text1"/>
                <w:sz w:val="22"/>
                <w:szCs w:val="22"/>
              </w:rPr>
              <w:t>Consultar itinerarios establecidos</w:t>
            </w:r>
          </w:p>
        </w:tc>
        <w:tc>
          <w:tcPr>
            <w:tcW w:w="3280" w:type="dxa"/>
            <w:tcBorders>
              <w:top w:val="nil"/>
              <w:left w:val="nil"/>
              <w:bottom w:val="single" w:color="000000" w:themeColor="text1" w:sz="8" w:space="0"/>
              <w:right w:val="single" w:color="000000" w:themeColor="text1" w:sz="8" w:space="0"/>
            </w:tcBorders>
            <w:vAlign w:val="center"/>
            <w:hideMark/>
          </w:tcPr>
          <w:p w:rsidRPr="00C94FC5" w:rsidR="00C94FC5" w:rsidP="00C94FC5" w:rsidRDefault="00C94FC5" w14:paraId="549B79A9" w14:textId="6CF1C8F5">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color w:val="000000" w:themeColor="text1"/>
                <w:sz w:val="22"/>
                <w:szCs w:val="22"/>
              </w:rPr>
              <w:t>Permite visualizar los itinerarios turísticos creados por el administrador, incluyendo actividades, horarios y duración.</w:t>
            </w:r>
          </w:p>
        </w:tc>
      </w:tr>
      <w:tr w:rsidRPr="00A72B26" w:rsidR="00C94FC5" w:rsidTr="542140AC" w14:paraId="6FB5D8E3" w14:textId="77777777">
        <w:trPr>
          <w:trHeight w:val="840"/>
        </w:trPr>
        <w:tc>
          <w:tcPr>
            <w:tcW w:w="1601" w:type="dxa"/>
            <w:tcBorders>
              <w:top w:val="nil"/>
              <w:left w:val="single" w:color="000000" w:themeColor="text1" w:sz="8" w:space="0"/>
              <w:bottom w:val="single" w:color="000000" w:themeColor="text1" w:sz="8" w:space="0"/>
              <w:right w:val="single" w:color="000000" w:themeColor="text1" w:sz="8" w:space="0"/>
            </w:tcBorders>
            <w:vAlign w:val="center"/>
            <w:hideMark/>
          </w:tcPr>
          <w:p w:rsidRPr="00C94FC5" w:rsidR="00C94FC5" w:rsidP="00C94FC5" w:rsidRDefault="00C94FC5" w14:paraId="22538F17" w14:textId="20701E8E">
            <w:pPr>
              <w:spacing w:after="0" w:line="240" w:lineRule="auto"/>
              <w:jc w:val="both"/>
              <w:rPr>
                <w:rFonts w:ascii="Times New Roman" w:hAnsi="Times New Roman" w:eastAsia="Times New Roman" w:cs="Times New Roman"/>
                <w:b/>
                <w:bCs/>
                <w:color w:val="000000"/>
                <w:sz w:val="22"/>
                <w:szCs w:val="22"/>
                <w:lang w:eastAsia="es-ES"/>
              </w:rPr>
            </w:pPr>
            <w:r w:rsidRPr="43584027">
              <w:rPr>
                <w:rFonts w:ascii="Times New Roman" w:hAnsi="Times New Roman" w:eastAsia="Times New Roman" w:cs="Times New Roman"/>
                <w:b/>
                <w:color w:val="000000" w:themeColor="text1"/>
                <w:sz w:val="22"/>
                <w:szCs w:val="22"/>
              </w:rPr>
              <w:t>Funcional</w:t>
            </w:r>
          </w:p>
        </w:tc>
        <w:tc>
          <w:tcPr>
            <w:tcW w:w="3360" w:type="dxa"/>
            <w:tcBorders>
              <w:top w:val="nil"/>
              <w:left w:val="nil"/>
              <w:bottom w:val="single" w:color="000000" w:themeColor="text1" w:sz="8" w:space="0"/>
              <w:right w:val="single" w:color="000000" w:themeColor="text1" w:sz="8" w:space="0"/>
            </w:tcBorders>
            <w:vAlign w:val="center"/>
            <w:hideMark/>
          </w:tcPr>
          <w:p w:rsidRPr="00C94FC5" w:rsidR="00C94FC5" w:rsidP="00C94FC5" w:rsidRDefault="00C94FC5" w14:paraId="7AA51BD3" w14:textId="26D05B32">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b/>
                <w:color w:val="000000" w:themeColor="text1"/>
                <w:sz w:val="22"/>
                <w:szCs w:val="22"/>
              </w:rPr>
              <w:t>Gestión de itinerarios asignados</w:t>
            </w:r>
          </w:p>
        </w:tc>
        <w:tc>
          <w:tcPr>
            <w:tcW w:w="3280" w:type="dxa"/>
            <w:tcBorders>
              <w:top w:val="nil"/>
              <w:left w:val="nil"/>
              <w:bottom w:val="single" w:color="000000" w:themeColor="text1" w:sz="8" w:space="0"/>
              <w:right w:val="single" w:color="000000" w:themeColor="text1" w:sz="8" w:space="0"/>
            </w:tcBorders>
            <w:vAlign w:val="center"/>
            <w:hideMark/>
          </w:tcPr>
          <w:p w:rsidRPr="00C94FC5" w:rsidR="00C94FC5" w:rsidP="00C94FC5" w:rsidRDefault="00C94FC5" w14:paraId="2B296FE1" w14:textId="24D4EABD">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color w:val="000000" w:themeColor="text1"/>
                <w:sz w:val="22"/>
                <w:szCs w:val="22"/>
              </w:rPr>
              <w:t>El usuario (turista) puede visualizar los itinerarios que el administrador le ha asignado desde el sistema.</w:t>
            </w:r>
          </w:p>
        </w:tc>
      </w:tr>
      <w:tr w:rsidRPr="00A72B26" w:rsidR="00C94FC5" w:rsidTr="542140AC" w14:paraId="750C87A1" w14:textId="77777777">
        <w:trPr>
          <w:trHeight w:val="840"/>
        </w:trPr>
        <w:tc>
          <w:tcPr>
            <w:tcW w:w="1601" w:type="dxa"/>
            <w:tcBorders>
              <w:top w:val="nil"/>
              <w:left w:val="single" w:color="000000" w:themeColor="text1" w:sz="8" w:space="0"/>
              <w:bottom w:val="single" w:color="000000" w:themeColor="text1" w:sz="8" w:space="0"/>
              <w:right w:val="single" w:color="000000" w:themeColor="text1" w:sz="8" w:space="0"/>
            </w:tcBorders>
            <w:vAlign w:val="center"/>
            <w:hideMark/>
          </w:tcPr>
          <w:p w:rsidRPr="00C94FC5" w:rsidR="00C94FC5" w:rsidP="00C94FC5" w:rsidRDefault="00C94FC5" w14:paraId="5A0007C8" w14:textId="4759D85F">
            <w:pPr>
              <w:spacing w:after="0" w:line="240" w:lineRule="auto"/>
              <w:jc w:val="both"/>
              <w:rPr>
                <w:rFonts w:ascii="Times New Roman" w:hAnsi="Times New Roman" w:eastAsia="Times New Roman" w:cs="Times New Roman"/>
                <w:b/>
                <w:bCs/>
                <w:color w:val="000000"/>
                <w:sz w:val="22"/>
                <w:szCs w:val="22"/>
                <w:lang w:eastAsia="es-ES"/>
              </w:rPr>
            </w:pPr>
            <w:r w:rsidRPr="43584027">
              <w:rPr>
                <w:rFonts w:ascii="Times New Roman" w:hAnsi="Times New Roman" w:eastAsia="Times New Roman" w:cs="Times New Roman"/>
                <w:b/>
                <w:color w:val="000000" w:themeColor="text1"/>
                <w:sz w:val="22"/>
                <w:szCs w:val="22"/>
              </w:rPr>
              <w:t>Funcional</w:t>
            </w:r>
          </w:p>
        </w:tc>
        <w:tc>
          <w:tcPr>
            <w:tcW w:w="3360" w:type="dxa"/>
            <w:tcBorders>
              <w:top w:val="nil"/>
              <w:left w:val="nil"/>
              <w:bottom w:val="single" w:color="000000" w:themeColor="text1" w:sz="8" w:space="0"/>
              <w:right w:val="single" w:color="000000" w:themeColor="text1" w:sz="8" w:space="0"/>
            </w:tcBorders>
            <w:vAlign w:val="center"/>
            <w:hideMark/>
          </w:tcPr>
          <w:p w:rsidRPr="00C94FC5" w:rsidR="00C94FC5" w:rsidP="00C94FC5" w:rsidRDefault="00C94FC5" w14:paraId="4E3776D2" w14:textId="7A26D0A6">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b/>
                <w:color w:val="000000" w:themeColor="text1"/>
                <w:sz w:val="22"/>
                <w:szCs w:val="22"/>
              </w:rPr>
              <w:t>Consultar turistas registrados</w:t>
            </w:r>
          </w:p>
        </w:tc>
        <w:tc>
          <w:tcPr>
            <w:tcW w:w="3280" w:type="dxa"/>
            <w:tcBorders>
              <w:top w:val="nil"/>
              <w:left w:val="nil"/>
              <w:bottom w:val="single" w:color="000000" w:themeColor="text1" w:sz="8" w:space="0"/>
              <w:right w:val="single" w:color="000000" w:themeColor="text1" w:sz="8" w:space="0"/>
            </w:tcBorders>
            <w:vAlign w:val="center"/>
            <w:hideMark/>
          </w:tcPr>
          <w:p w:rsidRPr="00C94FC5" w:rsidR="00C94FC5" w:rsidP="00C94FC5" w:rsidRDefault="00C94FC5" w14:paraId="40D63719" w14:textId="5848903E">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color w:val="000000" w:themeColor="text1"/>
                <w:sz w:val="22"/>
                <w:szCs w:val="22"/>
              </w:rPr>
              <w:t>El administrador puede visualizar la lista completa de turistas registrados, incluyendo filtros y opciones de búsqueda.</w:t>
            </w:r>
          </w:p>
        </w:tc>
      </w:tr>
      <w:tr w:rsidRPr="00A72B26" w:rsidR="00C94FC5" w:rsidTr="542140AC" w14:paraId="7022C181" w14:textId="77777777">
        <w:trPr>
          <w:trHeight w:val="840"/>
        </w:trPr>
        <w:tc>
          <w:tcPr>
            <w:tcW w:w="1601" w:type="dxa"/>
            <w:tcBorders>
              <w:top w:val="nil"/>
              <w:left w:val="single" w:color="000000" w:themeColor="text1" w:sz="8" w:space="0"/>
              <w:bottom w:val="single" w:color="000000" w:themeColor="text1" w:sz="8" w:space="0"/>
              <w:right w:val="single" w:color="000000" w:themeColor="text1" w:sz="8" w:space="0"/>
            </w:tcBorders>
            <w:vAlign w:val="center"/>
            <w:hideMark/>
          </w:tcPr>
          <w:p w:rsidRPr="00C94FC5" w:rsidR="00C94FC5" w:rsidP="00C94FC5" w:rsidRDefault="00C94FC5" w14:paraId="7CBC2B9D" w14:textId="12E5D5FF">
            <w:pPr>
              <w:spacing w:after="0" w:line="240" w:lineRule="auto"/>
              <w:jc w:val="both"/>
              <w:rPr>
                <w:rFonts w:ascii="Times New Roman" w:hAnsi="Times New Roman" w:eastAsia="Times New Roman" w:cs="Times New Roman"/>
                <w:b/>
                <w:bCs/>
                <w:color w:val="000000"/>
                <w:sz w:val="22"/>
                <w:szCs w:val="22"/>
                <w:lang w:eastAsia="es-ES"/>
              </w:rPr>
            </w:pPr>
            <w:r w:rsidRPr="43584027">
              <w:rPr>
                <w:rFonts w:ascii="Times New Roman" w:hAnsi="Times New Roman" w:eastAsia="Times New Roman" w:cs="Times New Roman"/>
                <w:b/>
                <w:color w:val="000000" w:themeColor="text1"/>
                <w:sz w:val="22"/>
                <w:szCs w:val="22"/>
              </w:rPr>
              <w:t>Funcional</w:t>
            </w:r>
          </w:p>
        </w:tc>
        <w:tc>
          <w:tcPr>
            <w:tcW w:w="3360" w:type="dxa"/>
            <w:tcBorders>
              <w:top w:val="nil"/>
              <w:left w:val="nil"/>
              <w:bottom w:val="single" w:color="000000" w:themeColor="text1" w:sz="8" w:space="0"/>
              <w:right w:val="single" w:color="000000" w:themeColor="text1" w:sz="8" w:space="0"/>
            </w:tcBorders>
            <w:vAlign w:val="center"/>
            <w:hideMark/>
          </w:tcPr>
          <w:p w:rsidRPr="00C94FC5" w:rsidR="00C94FC5" w:rsidP="00C94FC5" w:rsidRDefault="00C94FC5" w14:paraId="59E21740" w14:textId="7E4303B3">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b/>
                <w:color w:val="000000" w:themeColor="text1"/>
                <w:sz w:val="22"/>
                <w:szCs w:val="22"/>
              </w:rPr>
              <w:t>Gestionar itinerarios turísticos</w:t>
            </w:r>
          </w:p>
        </w:tc>
        <w:tc>
          <w:tcPr>
            <w:tcW w:w="3280" w:type="dxa"/>
            <w:tcBorders>
              <w:top w:val="nil"/>
              <w:left w:val="nil"/>
              <w:bottom w:val="single" w:color="000000" w:themeColor="text1" w:sz="8" w:space="0"/>
              <w:right w:val="single" w:color="000000" w:themeColor="text1" w:sz="8" w:space="0"/>
            </w:tcBorders>
            <w:vAlign w:val="center"/>
            <w:hideMark/>
          </w:tcPr>
          <w:p w:rsidRPr="00C94FC5" w:rsidR="00C94FC5" w:rsidP="00C94FC5" w:rsidRDefault="00C94FC5" w14:paraId="51A2DDC5" w14:textId="39C2360B">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color w:val="000000" w:themeColor="text1"/>
                <w:sz w:val="22"/>
                <w:szCs w:val="22"/>
              </w:rPr>
              <w:t>Permite crear, editar o eliminar itinerarios turísticos predefinidos disponibles para asignación.</w:t>
            </w:r>
          </w:p>
        </w:tc>
      </w:tr>
      <w:tr w:rsidRPr="00A72B26" w:rsidR="00C94FC5" w:rsidTr="00BE54F9" w14:paraId="3A21F07F" w14:textId="77777777">
        <w:trPr>
          <w:trHeight w:val="840"/>
        </w:trPr>
        <w:tc>
          <w:tcPr>
            <w:tcW w:w="1601" w:type="dxa"/>
            <w:tcBorders>
              <w:top w:val="nil"/>
              <w:left w:val="single" w:color="000000" w:themeColor="text1" w:sz="8" w:space="0"/>
              <w:bottom w:val="single" w:color="auto" w:sz="4" w:space="0"/>
              <w:right w:val="single" w:color="000000" w:themeColor="text1" w:sz="8" w:space="0"/>
            </w:tcBorders>
            <w:vAlign w:val="center"/>
            <w:hideMark/>
          </w:tcPr>
          <w:p w:rsidRPr="00C94FC5" w:rsidR="00C94FC5" w:rsidP="00C94FC5" w:rsidRDefault="00C94FC5" w14:paraId="00666422" w14:textId="1CC4DF7C">
            <w:pPr>
              <w:spacing w:after="0" w:line="240" w:lineRule="auto"/>
              <w:jc w:val="both"/>
              <w:rPr>
                <w:rFonts w:ascii="Times New Roman" w:hAnsi="Times New Roman" w:eastAsia="Times New Roman" w:cs="Times New Roman"/>
                <w:b/>
                <w:bCs/>
                <w:color w:val="000000"/>
                <w:sz w:val="22"/>
                <w:szCs w:val="22"/>
                <w:lang w:eastAsia="es-ES"/>
              </w:rPr>
            </w:pPr>
            <w:r w:rsidRPr="43584027">
              <w:rPr>
                <w:rFonts w:ascii="Times New Roman" w:hAnsi="Times New Roman" w:eastAsia="Times New Roman" w:cs="Times New Roman"/>
                <w:b/>
                <w:color w:val="000000" w:themeColor="text1"/>
                <w:sz w:val="22"/>
                <w:szCs w:val="22"/>
              </w:rPr>
              <w:t>Funcional</w:t>
            </w:r>
          </w:p>
        </w:tc>
        <w:tc>
          <w:tcPr>
            <w:tcW w:w="3360" w:type="dxa"/>
            <w:tcBorders>
              <w:top w:val="nil"/>
              <w:left w:val="nil"/>
              <w:bottom w:val="single" w:color="auto" w:sz="4" w:space="0"/>
              <w:right w:val="single" w:color="000000" w:themeColor="text1" w:sz="8" w:space="0"/>
            </w:tcBorders>
            <w:vAlign w:val="center"/>
            <w:hideMark/>
          </w:tcPr>
          <w:p w:rsidRPr="00C94FC5" w:rsidR="00C94FC5" w:rsidP="00C94FC5" w:rsidRDefault="00C94FC5" w14:paraId="731C1FF9" w14:textId="6BCE550E">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b/>
                <w:color w:val="000000" w:themeColor="text1"/>
                <w:sz w:val="22"/>
                <w:szCs w:val="22"/>
              </w:rPr>
              <w:t>Generar PDF del itinerario</w:t>
            </w:r>
          </w:p>
        </w:tc>
        <w:tc>
          <w:tcPr>
            <w:tcW w:w="3280" w:type="dxa"/>
            <w:tcBorders>
              <w:top w:val="nil"/>
              <w:left w:val="nil"/>
              <w:bottom w:val="single" w:color="auto" w:sz="4" w:space="0"/>
              <w:right w:val="single" w:color="000000" w:themeColor="text1" w:sz="8" w:space="0"/>
            </w:tcBorders>
            <w:vAlign w:val="center"/>
            <w:hideMark/>
          </w:tcPr>
          <w:p w:rsidRPr="00C94FC5" w:rsidR="00C94FC5" w:rsidP="00C94FC5" w:rsidRDefault="00C94FC5" w14:paraId="1903996F" w14:textId="0EE6DED8">
            <w:pPr>
              <w:spacing w:after="0" w:line="240" w:lineRule="auto"/>
              <w:jc w:val="both"/>
              <w:rPr>
                <w:rFonts w:ascii="Times New Roman" w:hAnsi="Times New Roman" w:eastAsia="Times New Roman" w:cs="Times New Roman"/>
                <w:color w:val="000000"/>
                <w:sz w:val="22"/>
                <w:szCs w:val="22"/>
                <w:lang w:eastAsia="es-ES"/>
              </w:rPr>
            </w:pPr>
            <w:r w:rsidRPr="43584027">
              <w:rPr>
                <w:rFonts w:ascii="Times New Roman" w:hAnsi="Times New Roman" w:eastAsia="Times New Roman" w:cs="Times New Roman"/>
                <w:color w:val="000000" w:themeColor="text1"/>
                <w:sz w:val="22"/>
                <w:szCs w:val="22"/>
              </w:rPr>
              <w:t>El sistema genera un documento descargable con el itinerario asignado al turista, incluyendo detalles de días y actividades.</w:t>
            </w:r>
          </w:p>
        </w:tc>
      </w:tr>
      <w:tr w:rsidRPr="00A72B26" w:rsidR="00BE54F9" w:rsidTr="00BE54F9" w14:paraId="732D44A7" w14:textId="77777777">
        <w:trPr>
          <w:trHeight w:val="840"/>
        </w:trPr>
        <w:tc>
          <w:tcPr>
            <w:tcW w:w="1601" w:type="dxa"/>
            <w:tcBorders>
              <w:top w:val="single" w:color="auto" w:sz="4" w:space="0"/>
              <w:left w:val="single" w:color="000000" w:themeColor="text1" w:sz="8" w:space="0"/>
              <w:bottom w:val="single" w:color="auto" w:sz="4" w:space="0"/>
              <w:right w:val="single" w:color="000000" w:themeColor="text1" w:sz="8" w:space="0"/>
            </w:tcBorders>
            <w:vAlign w:val="center"/>
          </w:tcPr>
          <w:p w:rsidRPr="00C94FC5" w:rsidR="00BE54F9" w:rsidP="00BE54F9" w:rsidRDefault="00BE54F9" w14:paraId="0DFA51B3" w14:textId="5F78C155">
            <w:pPr>
              <w:spacing w:after="0" w:line="240" w:lineRule="auto"/>
              <w:jc w:val="both"/>
              <w:rPr>
                <w:rFonts w:ascii="Times New Roman" w:hAnsi="Times New Roman" w:eastAsia="Times New Roman" w:cs="Times New Roman"/>
                <w:b/>
                <w:color w:val="000000"/>
                <w:sz w:val="22"/>
                <w:szCs w:val="22"/>
              </w:rPr>
            </w:pPr>
            <w:r w:rsidRPr="43584027">
              <w:rPr>
                <w:rFonts w:ascii="Times New Roman" w:hAnsi="Times New Roman" w:eastAsia="Times New Roman" w:cs="Times New Roman"/>
                <w:b/>
                <w:color w:val="000000" w:themeColor="text1"/>
                <w:sz w:val="22"/>
                <w:szCs w:val="22"/>
              </w:rPr>
              <w:t>No funcional</w:t>
            </w:r>
          </w:p>
        </w:tc>
        <w:tc>
          <w:tcPr>
            <w:tcW w:w="3360" w:type="dxa"/>
            <w:tcBorders>
              <w:top w:val="single" w:color="auto" w:sz="4" w:space="0"/>
              <w:left w:val="nil"/>
              <w:bottom w:val="single" w:color="auto" w:sz="4" w:space="0"/>
              <w:right w:val="single" w:color="000000" w:themeColor="text1" w:sz="8" w:space="0"/>
            </w:tcBorders>
            <w:vAlign w:val="center"/>
          </w:tcPr>
          <w:p w:rsidRPr="00C94FC5" w:rsidR="00BE54F9" w:rsidP="00BE54F9" w:rsidRDefault="00BE54F9" w14:paraId="571CEC4F" w14:textId="5AAB4F86">
            <w:pPr>
              <w:spacing w:after="0" w:line="240" w:lineRule="auto"/>
              <w:jc w:val="both"/>
              <w:rPr>
                <w:rFonts w:ascii="Times New Roman" w:hAnsi="Times New Roman" w:eastAsia="Times New Roman" w:cs="Times New Roman"/>
                <w:b/>
                <w:color w:val="000000"/>
                <w:sz w:val="22"/>
                <w:szCs w:val="22"/>
              </w:rPr>
            </w:pPr>
            <w:r w:rsidRPr="43584027">
              <w:rPr>
                <w:rFonts w:ascii="Times New Roman" w:hAnsi="Times New Roman" w:eastAsia="Times New Roman" w:cs="Times New Roman"/>
                <w:b/>
                <w:color w:val="000000" w:themeColor="text1"/>
                <w:sz w:val="22"/>
                <w:szCs w:val="22"/>
              </w:rPr>
              <w:t>Tiempo de respuesta inferior a 2 segundos</w:t>
            </w:r>
          </w:p>
        </w:tc>
        <w:tc>
          <w:tcPr>
            <w:tcW w:w="3280" w:type="dxa"/>
            <w:tcBorders>
              <w:top w:val="single" w:color="auto" w:sz="4" w:space="0"/>
              <w:left w:val="nil"/>
              <w:bottom w:val="single" w:color="auto" w:sz="4" w:space="0"/>
              <w:right w:val="single" w:color="000000" w:themeColor="text1" w:sz="8" w:space="0"/>
            </w:tcBorders>
            <w:vAlign w:val="center"/>
          </w:tcPr>
          <w:p w:rsidRPr="00C94FC5" w:rsidR="00BE54F9" w:rsidP="00BE54F9" w:rsidRDefault="00BE54F9" w14:paraId="0BA279F4" w14:textId="7613C7E8">
            <w:pPr>
              <w:spacing w:after="0" w:line="240" w:lineRule="auto"/>
              <w:jc w:val="both"/>
              <w:rPr>
                <w:rFonts w:ascii="Times New Roman" w:hAnsi="Times New Roman" w:eastAsia="Times New Roman" w:cs="Times New Roman"/>
                <w:color w:val="000000"/>
                <w:sz w:val="22"/>
                <w:szCs w:val="22"/>
              </w:rPr>
            </w:pPr>
            <w:r w:rsidRPr="43584027">
              <w:rPr>
                <w:rFonts w:ascii="Times New Roman" w:hAnsi="Times New Roman" w:eastAsia="Times New Roman" w:cs="Times New Roman"/>
                <w:color w:val="000000" w:themeColor="text1"/>
                <w:sz w:val="22"/>
                <w:szCs w:val="22"/>
              </w:rPr>
              <w:t>Las consultas del sistema deben procesarse rápidamente para ofrecer una experiencia fluida.</w:t>
            </w:r>
          </w:p>
        </w:tc>
      </w:tr>
      <w:tr w:rsidRPr="00A72B26" w:rsidR="00BE54F9" w:rsidTr="00BE54F9" w14:paraId="37274421" w14:textId="77777777">
        <w:trPr>
          <w:trHeight w:val="840"/>
        </w:trPr>
        <w:tc>
          <w:tcPr>
            <w:tcW w:w="1601" w:type="dxa"/>
            <w:tcBorders>
              <w:top w:val="single" w:color="auto" w:sz="4" w:space="0"/>
              <w:left w:val="single" w:color="000000" w:themeColor="text1" w:sz="8" w:space="0"/>
              <w:bottom w:val="single" w:color="auto" w:sz="4" w:space="0"/>
              <w:right w:val="single" w:color="000000" w:themeColor="text1" w:sz="8" w:space="0"/>
            </w:tcBorders>
            <w:vAlign w:val="center"/>
          </w:tcPr>
          <w:p w:rsidR="00BE54F9" w:rsidP="00BE54F9" w:rsidRDefault="00BE54F9" w14:paraId="22D37AA6" w14:textId="32248B46">
            <w:pPr>
              <w:spacing w:after="0" w:line="240" w:lineRule="auto"/>
              <w:jc w:val="both"/>
              <w:rPr>
                <w:rFonts w:ascii="Times New Roman" w:hAnsi="Times New Roman" w:eastAsia="Times New Roman" w:cs="Times New Roman"/>
                <w:b/>
                <w:color w:val="000000"/>
                <w:sz w:val="22"/>
                <w:szCs w:val="22"/>
              </w:rPr>
            </w:pPr>
            <w:r w:rsidRPr="43584027">
              <w:rPr>
                <w:rFonts w:ascii="Times New Roman" w:hAnsi="Times New Roman" w:eastAsia="Times New Roman" w:cs="Times New Roman"/>
                <w:b/>
                <w:color w:val="000000" w:themeColor="text1"/>
                <w:sz w:val="22"/>
                <w:szCs w:val="22"/>
              </w:rPr>
              <w:t>No funcional</w:t>
            </w:r>
          </w:p>
        </w:tc>
        <w:tc>
          <w:tcPr>
            <w:tcW w:w="3360" w:type="dxa"/>
            <w:tcBorders>
              <w:top w:val="single" w:color="auto" w:sz="4" w:space="0"/>
              <w:left w:val="nil"/>
              <w:bottom w:val="single" w:color="auto" w:sz="4" w:space="0"/>
              <w:right w:val="single" w:color="000000" w:themeColor="text1" w:sz="8" w:space="0"/>
            </w:tcBorders>
            <w:vAlign w:val="center"/>
          </w:tcPr>
          <w:p w:rsidR="00BE54F9" w:rsidP="00BE54F9" w:rsidRDefault="00BE54F9" w14:paraId="2614EA6E" w14:textId="3EFFC2F0">
            <w:pPr>
              <w:spacing w:after="0" w:line="240" w:lineRule="auto"/>
              <w:jc w:val="both"/>
              <w:rPr>
                <w:rFonts w:ascii="Times New Roman" w:hAnsi="Times New Roman" w:eastAsia="Times New Roman" w:cs="Times New Roman"/>
                <w:b/>
                <w:color w:val="000000"/>
                <w:sz w:val="22"/>
                <w:szCs w:val="22"/>
              </w:rPr>
            </w:pPr>
            <w:r w:rsidRPr="43584027">
              <w:rPr>
                <w:rFonts w:ascii="Times New Roman" w:hAnsi="Times New Roman" w:eastAsia="Times New Roman" w:cs="Times New Roman"/>
                <w:b/>
                <w:color w:val="000000" w:themeColor="text1"/>
                <w:sz w:val="22"/>
                <w:szCs w:val="22"/>
              </w:rPr>
              <w:t>Alta disponibilidad (99.9%)</w:t>
            </w:r>
          </w:p>
        </w:tc>
        <w:tc>
          <w:tcPr>
            <w:tcW w:w="3280" w:type="dxa"/>
            <w:tcBorders>
              <w:top w:val="single" w:color="auto" w:sz="4" w:space="0"/>
              <w:left w:val="nil"/>
              <w:bottom w:val="single" w:color="auto" w:sz="4" w:space="0"/>
              <w:right w:val="single" w:color="000000" w:themeColor="text1" w:sz="8" w:space="0"/>
            </w:tcBorders>
            <w:vAlign w:val="center"/>
          </w:tcPr>
          <w:p w:rsidR="00BE54F9" w:rsidP="00BE54F9" w:rsidRDefault="00BE54F9" w14:paraId="0B723350" w14:textId="74E6481A">
            <w:pPr>
              <w:spacing w:after="0" w:line="240" w:lineRule="auto"/>
              <w:jc w:val="both"/>
              <w:rPr>
                <w:rFonts w:ascii="Times New Roman" w:hAnsi="Times New Roman" w:eastAsia="Times New Roman" w:cs="Times New Roman"/>
                <w:color w:val="000000"/>
                <w:sz w:val="22"/>
                <w:szCs w:val="22"/>
              </w:rPr>
            </w:pPr>
            <w:r w:rsidRPr="43584027">
              <w:rPr>
                <w:rFonts w:ascii="Times New Roman" w:hAnsi="Times New Roman" w:eastAsia="Times New Roman" w:cs="Times New Roman"/>
                <w:color w:val="000000" w:themeColor="text1"/>
                <w:sz w:val="22"/>
                <w:szCs w:val="22"/>
              </w:rPr>
              <w:t>El sistema debe mantenerse operativo la mayoría del tiempo para no afectar las operaciones del personal administrativo.</w:t>
            </w:r>
          </w:p>
        </w:tc>
      </w:tr>
      <w:tr w:rsidRPr="00A72B26" w:rsidR="00BE54F9" w:rsidTr="00BE54F9" w14:paraId="22388420" w14:textId="77777777">
        <w:trPr>
          <w:trHeight w:val="840"/>
        </w:trPr>
        <w:tc>
          <w:tcPr>
            <w:tcW w:w="1601" w:type="dxa"/>
            <w:tcBorders>
              <w:top w:val="single" w:color="auto" w:sz="4" w:space="0"/>
              <w:left w:val="single" w:color="000000" w:themeColor="text1" w:sz="8" w:space="0"/>
              <w:bottom w:val="single" w:color="000000" w:themeColor="text1" w:sz="8" w:space="0"/>
              <w:right w:val="single" w:color="000000" w:themeColor="text1" w:sz="8" w:space="0"/>
            </w:tcBorders>
            <w:vAlign w:val="center"/>
          </w:tcPr>
          <w:p w:rsidR="00BE54F9" w:rsidP="00BE54F9" w:rsidRDefault="00BE54F9" w14:paraId="6E816239" w14:textId="41690242">
            <w:pPr>
              <w:spacing w:after="0" w:line="240" w:lineRule="auto"/>
              <w:jc w:val="both"/>
              <w:rPr>
                <w:rFonts w:ascii="Times New Roman" w:hAnsi="Times New Roman" w:eastAsia="Times New Roman" w:cs="Times New Roman"/>
                <w:b/>
                <w:color w:val="000000"/>
                <w:sz w:val="22"/>
                <w:szCs w:val="22"/>
              </w:rPr>
            </w:pPr>
            <w:r w:rsidRPr="43584027">
              <w:rPr>
                <w:rFonts w:ascii="Times New Roman" w:hAnsi="Times New Roman" w:eastAsia="Times New Roman" w:cs="Times New Roman"/>
                <w:b/>
                <w:color w:val="000000" w:themeColor="text1"/>
                <w:sz w:val="22"/>
                <w:szCs w:val="22"/>
              </w:rPr>
              <w:t>No funcional</w:t>
            </w:r>
          </w:p>
        </w:tc>
        <w:tc>
          <w:tcPr>
            <w:tcW w:w="3360" w:type="dxa"/>
            <w:tcBorders>
              <w:top w:val="single" w:color="auto" w:sz="4" w:space="0"/>
              <w:left w:val="nil"/>
              <w:bottom w:val="single" w:color="000000" w:themeColor="text1" w:sz="8" w:space="0"/>
              <w:right w:val="single" w:color="000000" w:themeColor="text1" w:sz="8" w:space="0"/>
            </w:tcBorders>
            <w:vAlign w:val="center"/>
          </w:tcPr>
          <w:p w:rsidR="00BE54F9" w:rsidP="00BE54F9" w:rsidRDefault="00BE54F9" w14:paraId="74A209EF" w14:textId="74887EB5">
            <w:pPr>
              <w:spacing w:after="0" w:line="240" w:lineRule="auto"/>
              <w:jc w:val="both"/>
              <w:rPr>
                <w:rFonts w:ascii="Times New Roman" w:hAnsi="Times New Roman" w:eastAsia="Times New Roman" w:cs="Times New Roman"/>
                <w:b/>
                <w:color w:val="000000"/>
                <w:sz w:val="22"/>
                <w:szCs w:val="22"/>
              </w:rPr>
            </w:pPr>
            <w:r w:rsidRPr="43584027">
              <w:rPr>
                <w:rFonts w:ascii="Times New Roman" w:hAnsi="Times New Roman" w:eastAsia="Times New Roman" w:cs="Times New Roman"/>
                <w:b/>
                <w:color w:val="000000" w:themeColor="text1"/>
                <w:sz w:val="22"/>
                <w:szCs w:val="22"/>
              </w:rPr>
              <w:t>Seguridad en el manejo de datos personales</w:t>
            </w:r>
          </w:p>
        </w:tc>
        <w:tc>
          <w:tcPr>
            <w:tcW w:w="3280" w:type="dxa"/>
            <w:tcBorders>
              <w:top w:val="single" w:color="auto" w:sz="4" w:space="0"/>
              <w:left w:val="nil"/>
              <w:bottom w:val="single" w:color="000000" w:themeColor="text1" w:sz="8" w:space="0"/>
              <w:right w:val="single" w:color="000000" w:themeColor="text1" w:sz="8" w:space="0"/>
            </w:tcBorders>
            <w:vAlign w:val="center"/>
          </w:tcPr>
          <w:p w:rsidR="00BE54F9" w:rsidP="00BE54F9" w:rsidRDefault="00BE54F9" w14:paraId="0763FEF4" w14:textId="3371D2B3">
            <w:pPr>
              <w:spacing w:after="0" w:line="240" w:lineRule="auto"/>
              <w:jc w:val="both"/>
              <w:rPr>
                <w:rFonts w:ascii="Times New Roman" w:hAnsi="Times New Roman" w:eastAsia="Times New Roman" w:cs="Times New Roman"/>
                <w:color w:val="000000"/>
                <w:sz w:val="22"/>
                <w:szCs w:val="22"/>
              </w:rPr>
            </w:pPr>
            <w:r w:rsidRPr="43584027">
              <w:rPr>
                <w:rFonts w:ascii="Times New Roman" w:hAnsi="Times New Roman" w:eastAsia="Times New Roman" w:cs="Times New Roman"/>
                <w:color w:val="000000" w:themeColor="text1"/>
                <w:sz w:val="22"/>
                <w:szCs w:val="22"/>
              </w:rPr>
              <w:t>El sistema debe proteger la información de los turistas siguiendo estándares básicos de protección de datos.</w:t>
            </w:r>
          </w:p>
        </w:tc>
      </w:tr>
    </w:tbl>
    <w:p w:rsidRPr="00EC4540" w:rsidR="00A5651C" w:rsidP="009F76D5" w:rsidRDefault="00A5651C" w14:paraId="6F402EE7" w14:textId="7E35C196">
      <w:pPr>
        <w:pStyle w:val="Parrafo1"/>
      </w:pPr>
    </w:p>
    <w:p w:rsidR="00690BE8" w:rsidP="00690BE8" w:rsidRDefault="00E03EF7" w14:paraId="5239FC9C" w14:textId="77777777">
      <w:pPr>
        <w:pStyle w:val="Parrafo1"/>
        <w:keepNext/>
      </w:pPr>
      <w:r>
        <w:t>Generando el diagrama de casos de uso:</w:t>
      </w:r>
      <w:r w:rsidRPr="00C43743" w:rsidR="00C43743">
        <w:rPr>
          <w:rFonts w:eastAsia="Times New Roman"/>
          <w:lang w:val="es-MX" w:eastAsia="es-MX"/>
        </w:rPr>
        <w:t xml:space="preserve"> </w:t>
      </w:r>
      <w:r w:rsidRPr="005D5DFA" w:rsidR="005D5DFA">
        <w:rPr>
          <w:noProof/>
          <w:lang w:val="es-MX" w:eastAsia="es-MX"/>
        </w:rPr>
        <w:drawing>
          <wp:inline distT="0" distB="0" distL="0" distR="0" wp14:anchorId="606DEFB2" wp14:editId="7E72D1A7">
            <wp:extent cx="5731510" cy="3820795"/>
            <wp:effectExtent l="0" t="0" r="2540" b="8255"/>
            <wp:docPr id="479402301" name="Imagen 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02301" name="Imagen 6" descr="Diagrama&#10;&#10;El contenido generado por IA puede ser incorrect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rsidRPr="00976CE0" w:rsidR="007E06C5" w:rsidP="00F5526D" w:rsidRDefault="00690BE8" w14:paraId="59481043" w14:textId="2CF5178E">
      <w:pPr>
        <w:pStyle w:val="Descripcin"/>
        <w:rPr>
          <w:lang w:val="es-MX" w:eastAsia="es-MX"/>
        </w:rPr>
      </w:pPr>
      <w:bookmarkStart w:name="_Toc215653019" w:id="47"/>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1</w:t>
      </w:r>
      <w:r>
        <w:fldChar w:fldCharType="end"/>
      </w:r>
      <w:r>
        <w:t xml:space="preserve"> Diagrama de Caso de Uso</w:t>
      </w:r>
      <w:bookmarkEnd w:id="47"/>
      <w:r w:rsidR="00006867">
        <w:br w:type="page"/>
      </w:r>
    </w:p>
    <w:p w:rsidRPr="007D7D6A" w:rsidR="007E06C5" w:rsidP="00E635B6" w:rsidRDefault="00006867" w14:paraId="59303720" w14:textId="4029CE72">
      <w:pPr>
        <w:pStyle w:val="Ttulo2"/>
      </w:pPr>
      <w:bookmarkStart w:name="_Toc215652920" w:id="48"/>
      <w:r w:rsidRPr="007D7D6A">
        <w:t>Identificando el Backlog</w:t>
      </w:r>
      <w:r w:rsidRPr="007D7D6A" w:rsidR="00A7124B">
        <w:t xml:space="preserve"> (ordenado por prioridad)</w:t>
      </w:r>
      <w:r w:rsidRPr="007D7D6A">
        <w:t>:</w:t>
      </w:r>
      <w:bookmarkEnd w:id="48"/>
    </w:p>
    <w:tbl>
      <w:tblPr>
        <w:tblStyle w:val="Tabladecuadrcula4"/>
        <w:tblW w:w="8750" w:type="dxa"/>
        <w:tblInd w:w="317" w:type="dxa"/>
        <w:tblLayout w:type="fixed"/>
        <w:tblLook w:val="04A0" w:firstRow="1" w:lastRow="0" w:firstColumn="1" w:lastColumn="0" w:noHBand="0" w:noVBand="1"/>
      </w:tblPr>
      <w:tblGrid>
        <w:gridCol w:w="1238"/>
        <w:gridCol w:w="4536"/>
        <w:gridCol w:w="1417"/>
        <w:gridCol w:w="1559"/>
      </w:tblGrid>
      <w:tr w:rsidRPr="007D7D6A" w:rsidR="00B66C29" w:rsidTr="00706F01" w14:paraId="09B24A8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7C07BF0D" w14:textId="77777777">
            <w:pPr>
              <w:jc w:val="center"/>
              <w:rPr>
                <w:rFonts w:ascii="Times New Roman" w:hAnsi="Times New Roman" w:cs="Times New Roman"/>
              </w:rPr>
            </w:pPr>
            <w:r w:rsidRPr="007D7D6A">
              <w:rPr>
                <w:rFonts w:ascii="Times New Roman" w:hAnsi="Times New Roman" w:cs="Times New Roman"/>
              </w:rPr>
              <w:t>Prioridad</w:t>
            </w:r>
          </w:p>
        </w:tc>
        <w:tc>
          <w:tcPr>
            <w:tcW w:w="4536" w:type="dxa"/>
          </w:tcPr>
          <w:p w:rsidRPr="007D7D6A" w:rsidR="00B66C29" w:rsidRDefault="00B66C29" w14:paraId="50395B9E" w14:textId="777777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istoria de Usuario</w:t>
            </w:r>
          </w:p>
        </w:tc>
        <w:tc>
          <w:tcPr>
            <w:tcW w:w="1417" w:type="dxa"/>
          </w:tcPr>
          <w:p w:rsidRPr="007D7D6A" w:rsidR="00B66C29" w:rsidRDefault="00B66C29" w14:paraId="437CAD04" w14:textId="777777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stado</w:t>
            </w:r>
          </w:p>
        </w:tc>
        <w:tc>
          <w:tcPr>
            <w:tcW w:w="1559" w:type="dxa"/>
          </w:tcPr>
          <w:p w:rsidRPr="007D7D6A" w:rsidR="00B66C29" w:rsidRDefault="00B66C29" w14:paraId="21064C85" w14:textId="777777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stimación (Fibonacci)</w:t>
            </w:r>
          </w:p>
        </w:tc>
      </w:tr>
      <w:tr w:rsidRPr="007D7D6A" w:rsidR="00B66C29" w:rsidTr="00706F01" w14:paraId="5BA2AC0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17E2106F" w14:textId="77777777">
            <w:pPr>
              <w:rPr>
                <w:rFonts w:ascii="Times New Roman" w:hAnsi="Times New Roman" w:cs="Times New Roman"/>
              </w:rPr>
            </w:pPr>
            <w:r w:rsidRPr="007D7D6A">
              <w:rPr>
                <w:rFonts w:ascii="Times New Roman" w:hAnsi="Times New Roman" w:cs="Times New Roman"/>
                <w:b w:val="0"/>
              </w:rPr>
              <w:t>Alta</w:t>
            </w:r>
          </w:p>
        </w:tc>
        <w:tc>
          <w:tcPr>
            <w:tcW w:w="4536" w:type="dxa"/>
          </w:tcPr>
          <w:p w:rsidRPr="007D7D6A" w:rsidR="00B66C29" w:rsidRDefault="00B66C29" w14:paraId="569D41A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1: Como administrador, quiero crear la base de datos relacional para organizar turistas e itinerarios.</w:t>
            </w:r>
          </w:p>
        </w:tc>
        <w:tc>
          <w:tcPr>
            <w:tcW w:w="1417" w:type="dxa"/>
          </w:tcPr>
          <w:p w:rsidRPr="007D7D6A" w:rsidR="00B66C29" w:rsidRDefault="00B66C29" w14:paraId="69ED4B0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F64732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5D076F24"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AAE9B55"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6789B8F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2: Como desarrollador, quiero definir relaciones y claves foráneas para garantizar integridad.</w:t>
            </w:r>
          </w:p>
        </w:tc>
        <w:tc>
          <w:tcPr>
            <w:tcW w:w="1417" w:type="dxa"/>
          </w:tcPr>
          <w:p w:rsidRPr="007D7D6A" w:rsidR="00B66C29" w:rsidRDefault="00B66C29" w14:paraId="298A82B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1C5D19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3BA4BD0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13FA2A1"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014EB93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3: Como administrador, quiero disponer de scripts de creación para replicar la BD en diferentes entornos.</w:t>
            </w:r>
          </w:p>
        </w:tc>
        <w:tc>
          <w:tcPr>
            <w:tcW w:w="1417" w:type="dxa"/>
          </w:tcPr>
          <w:p w:rsidRPr="007D7D6A" w:rsidR="00B66C29" w:rsidRDefault="00B66C29" w14:paraId="4423DB0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E9595E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6C1E5752"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39F45D8E"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6EB5EA4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4: Como administrador, quiero configurar respaldos automáticos para prevenir pérdida de datos.</w:t>
            </w:r>
          </w:p>
        </w:tc>
        <w:tc>
          <w:tcPr>
            <w:tcW w:w="1417" w:type="dxa"/>
          </w:tcPr>
          <w:p w:rsidRPr="007D7D6A" w:rsidR="00B66C29" w:rsidRDefault="00B66C29" w14:paraId="53E9698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3C8241A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11B6AFA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6308DDF2"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6637822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5: Como administrador, quiero restaurar respaldos cuando ocurra un error para recuperar el sistema.</w:t>
            </w:r>
          </w:p>
        </w:tc>
        <w:tc>
          <w:tcPr>
            <w:tcW w:w="1417" w:type="dxa"/>
          </w:tcPr>
          <w:p w:rsidRPr="007D7D6A" w:rsidR="00B66C29" w:rsidRDefault="00B66C29" w14:paraId="7A89DC7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5DB1B6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2AE508B7"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287DA230"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76C3E35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6: Como administrador, quiero recibir notificaciones de fallos en los respaldos para tomar acciones.</w:t>
            </w:r>
          </w:p>
        </w:tc>
        <w:tc>
          <w:tcPr>
            <w:tcW w:w="1417" w:type="dxa"/>
          </w:tcPr>
          <w:p w:rsidRPr="007D7D6A" w:rsidR="00B66C29" w:rsidRDefault="00B66C29" w14:paraId="53F4E9D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75BB3B7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4B33361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2F8C2F38"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2FFC4FE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7: Como gerente, quiero realizar una prueba piloto con un grupo reducido de usuarios para validar el sistema.</w:t>
            </w:r>
          </w:p>
        </w:tc>
        <w:tc>
          <w:tcPr>
            <w:tcW w:w="1417" w:type="dxa"/>
          </w:tcPr>
          <w:p w:rsidRPr="007D7D6A" w:rsidR="00B66C29" w:rsidRDefault="00B66C29" w14:paraId="7D926BF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7543F5A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53060FCA"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6AE31E0"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63BC0FF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8: Como turista de prueba, quiero interactuar con la aplicación para dar retroalimentación.</w:t>
            </w:r>
          </w:p>
        </w:tc>
        <w:tc>
          <w:tcPr>
            <w:tcW w:w="1417" w:type="dxa"/>
          </w:tcPr>
          <w:p w:rsidRPr="007D7D6A" w:rsidR="00B66C29" w:rsidRDefault="00B66C29" w14:paraId="40BDCD1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C722BC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10197D9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2A988F73"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39C40B2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9: Como personal de soporte, quiero registrar incidencias de la prueba para mejoras futuras.</w:t>
            </w:r>
          </w:p>
        </w:tc>
        <w:tc>
          <w:tcPr>
            <w:tcW w:w="1417" w:type="dxa"/>
          </w:tcPr>
          <w:p w:rsidRPr="007D7D6A" w:rsidR="00B66C29" w:rsidRDefault="00B66C29" w14:paraId="30ED22A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458073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06DE04EC"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3CF3843D"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6524DA1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 Como administrador, quiero registrar turistas con sus datos personales para mantener actualizada la información.</w:t>
            </w:r>
          </w:p>
        </w:tc>
        <w:tc>
          <w:tcPr>
            <w:tcW w:w="1417" w:type="dxa"/>
          </w:tcPr>
          <w:p w:rsidRPr="007D7D6A" w:rsidR="00B66C29" w:rsidRDefault="00B66C29" w14:paraId="51CFC4E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AC29BC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7CB49CF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E6F81FE"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66DA9FD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2: Como turista, quiero que mis datos sean ingresados de manera segura para proteger mi privacidad.</w:t>
            </w:r>
          </w:p>
        </w:tc>
        <w:tc>
          <w:tcPr>
            <w:tcW w:w="1417" w:type="dxa"/>
          </w:tcPr>
          <w:p w:rsidRPr="007D7D6A" w:rsidR="00B66C29" w:rsidRDefault="00B66C29" w14:paraId="6C3338F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41D8CF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5BF75A81"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37F792E4"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2FCB0DC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3: Como personal, quiero validar campos obligatorios al registrar turistas para evitar errores.</w:t>
            </w:r>
          </w:p>
        </w:tc>
        <w:tc>
          <w:tcPr>
            <w:tcW w:w="1417" w:type="dxa"/>
          </w:tcPr>
          <w:p w:rsidRPr="007D7D6A" w:rsidR="00B66C29" w:rsidRDefault="00B66C29" w14:paraId="1BDC095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635F597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7B37806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3B57FCE0"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398CFA7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4: Como personal autorizado, quiero editar datos de turistas para mantener información actualizada.</w:t>
            </w:r>
          </w:p>
        </w:tc>
        <w:tc>
          <w:tcPr>
            <w:tcW w:w="1417" w:type="dxa"/>
          </w:tcPr>
          <w:p w:rsidRPr="007D7D6A" w:rsidR="00B66C29" w:rsidRDefault="00B66C29" w14:paraId="7070651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2E30B5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499ADFBA"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1B457078"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51F8740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5: Como administrador, quiero registrar el historial de ediciones para asegurar trazabilidad.</w:t>
            </w:r>
          </w:p>
        </w:tc>
        <w:tc>
          <w:tcPr>
            <w:tcW w:w="1417" w:type="dxa"/>
          </w:tcPr>
          <w:p w:rsidRPr="007D7D6A" w:rsidR="00B66C29" w:rsidRDefault="00B66C29" w14:paraId="4388E30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75794D6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6C53162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585B9B6"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06325E7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6: Como turista, quiero que mis datos se editen bajo autorización para proteger mi información.</w:t>
            </w:r>
          </w:p>
        </w:tc>
        <w:tc>
          <w:tcPr>
            <w:tcW w:w="1417" w:type="dxa"/>
          </w:tcPr>
          <w:p w:rsidRPr="007D7D6A" w:rsidR="00B66C29" w:rsidRDefault="00B66C29" w14:paraId="555F1C4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3CCBAA5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1C424AFB"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4A851594"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6E99B91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7: Como administrador, quiero eliminar turistas del sistema para mantener la base limpia.</w:t>
            </w:r>
          </w:p>
        </w:tc>
        <w:tc>
          <w:tcPr>
            <w:tcW w:w="1417" w:type="dxa"/>
          </w:tcPr>
          <w:p w:rsidRPr="007D7D6A" w:rsidR="00B66C29" w:rsidRDefault="00B66C29" w14:paraId="1A5E778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351C5DA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6BD291B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36433B34"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4C43005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8: Como administrador, quiero que exista confirmación antes de eliminar para evitar errores.</w:t>
            </w:r>
          </w:p>
        </w:tc>
        <w:tc>
          <w:tcPr>
            <w:tcW w:w="1417" w:type="dxa"/>
          </w:tcPr>
          <w:p w:rsidRPr="007D7D6A" w:rsidR="00B66C29" w:rsidRDefault="00B66C29" w14:paraId="4170401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A57F80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57E67764"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82DC2CD"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5E96DC5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9: Como personal, quiero que las eliminaciones generen registros para auditoría.</w:t>
            </w:r>
          </w:p>
        </w:tc>
        <w:tc>
          <w:tcPr>
            <w:tcW w:w="1417" w:type="dxa"/>
          </w:tcPr>
          <w:p w:rsidRPr="007D7D6A" w:rsidR="00B66C29" w:rsidRDefault="00B66C29" w14:paraId="5C907D8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E2B8DA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6CFE842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3F7F1FDA"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0AF5D6F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0: Como personal, quiero listar turistas registrados para gestionar mejor la información.</w:t>
            </w:r>
          </w:p>
        </w:tc>
        <w:tc>
          <w:tcPr>
            <w:tcW w:w="1417" w:type="dxa"/>
          </w:tcPr>
          <w:p w:rsidRPr="007D7D6A" w:rsidR="00B66C29" w:rsidRDefault="00B66C29" w14:paraId="1443D93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9F0913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3A9BD626"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7B1FA779"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0868C3D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1: Como administrador, quiero consultar fichas detalladas de turistas para ver toda su información.</w:t>
            </w:r>
          </w:p>
        </w:tc>
        <w:tc>
          <w:tcPr>
            <w:tcW w:w="1417" w:type="dxa"/>
          </w:tcPr>
          <w:p w:rsidRPr="007D7D6A" w:rsidR="00B66C29" w:rsidRDefault="00B66C29" w14:paraId="362EFFA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4137C7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6D6580F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7734A9F"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6D026EE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2: Como personal, quiero exportar listados de consultas para análisis externo.</w:t>
            </w:r>
          </w:p>
        </w:tc>
        <w:tc>
          <w:tcPr>
            <w:tcW w:w="1417" w:type="dxa"/>
          </w:tcPr>
          <w:p w:rsidRPr="007D7D6A" w:rsidR="00B66C29" w:rsidRDefault="00B66C29" w14:paraId="1166910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6D5A69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339974EF"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6A108852"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174AABD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3: Como personal, quiero buscar turistas por nombre para ubicarlos rápidamente.</w:t>
            </w:r>
          </w:p>
        </w:tc>
        <w:tc>
          <w:tcPr>
            <w:tcW w:w="1417" w:type="dxa"/>
          </w:tcPr>
          <w:p w:rsidRPr="007D7D6A" w:rsidR="00B66C29" w:rsidRDefault="00B66C29" w14:paraId="26AF798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34D6E84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6FBF69B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2127D4CF"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101BD6D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4: Como administrador, quiero filtrar turistas por nacionalidad para reportes.</w:t>
            </w:r>
          </w:p>
        </w:tc>
        <w:tc>
          <w:tcPr>
            <w:tcW w:w="1417" w:type="dxa"/>
          </w:tcPr>
          <w:p w:rsidRPr="007D7D6A" w:rsidR="00B66C29" w:rsidRDefault="00B66C29" w14:paraId="170D3D6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71F8C58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4265D43D"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1D488ECB"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039AC37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5: Como personal, quiero buscar por fecha de registro para análisis temporal.</w:t>
            </w:r>
          </w:p>
        </w:tc>
        <w:tc>
          <w:tcPr>
            <w:tcW w:w="1417" w:type="dxa"/>
          </w:tcPr>
          <w:p w:rsidRPr="007D7D6A" w:rsidR="00B66C29" w:rsidRDefault="00B66C29" w14:paraId="634944C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CE182D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380262D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78C0957"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324F3F0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6: Como administrador, quiero validar que se llenen campos obligatorios para registros correctos.</w:t>
            </w:r>
          </w:p>
        </w:tc>
        <w:tc>
          <w:tcPr>
            <w:tcW w:w="1417" w:type="dxa"/>
          </w:tcPr>
          <w:p w:rsidRPr="007D7D6A" w:rsidR="00B66C29" w:rsidRDefault="00B66C29" w14:paraId="2530A82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56AFF97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5ECF9557"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4E976BD6"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2210C96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7: Como turista, quiero recibir mensajes claros de error para completar mis datos correctamente.</w:t>
            </w:r>
          </w:p>
        </w:tc>
        <w:tc>
          <w:tcPr>
            <w:tcW w:w="1417" w:type="dxa"/>
          </w:tcPr>
          <w:p w:rsidRPr="007D7D6A" w:rsidR="00B66C29" w:rsidRDefault="00B66C29" w14:paraId="790A89D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457FE9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40ECCA5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CA10F4F"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29D5285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8: Como desarrollador, quiero definir reglas de validación para estandarizar los datos.</w:t>
            </w:r>
          </w:p>
        </w:tc>
        <w:tc>
          <w:tcPr>
            <w:tcW w:w="1417" w:type="dxa"/>
          </w:tcPr>
          <w:p w:rsidRPr="007D7D6A" w:rsidR="00B66C29" w:rsidRDefault="00B66C29" w14:paraId="71792E8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50FACF3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03AC442F"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71B8FD9"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576A57A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 Como usuario, quiero iniciar sesión con usuario y contraseña para acceder al sistema.</w:t>
            </w:r>
          </w:p>
        </w:tc>
        <w:tc>
          <w:tcPr>
            <w:tcW w:w="1417" w:type="dxa"/>
          </w:tcPr>
          <w:p w:rsidRPr="007D7D6A" w:rsidR="00B66C29" w:rsidRDefault="00B66C29" w14:paraId="25B1FAD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37EFC02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761789B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2C07DA5"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2DA0C9C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2: Como administrador, quiero validar credenciales en el backend para seguridad.</w:t>
            </w:r>
          </w:p>
        </w:tc>
        <w:tc>
          <w:tcPr>
            <w:tcW w:w="1417" w:type="dxa"/>
          </w:tcPr>
          <w:p w:rsidRPr="007D7D6A" w:rsidR="00B66C29" w:rsidRDefault="00B66C29" w14:paraId="0C68CE6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BC3155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5F3519F7"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00B3821"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49750D3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3: Como usuario, quiero mensajes de error claros para entender fallos de autenticación.</w:t>
            </w:r>
          </w:p>
        </w:tc>
        <w:tc>
          <w:tcPr>
            <w:tcW w:w="1417" w:type="dxa"/>
          </w:tcPr>
          <w:p w:rsidRPr="007D7D6A" w:rsidR="00B66C29" w:rsidRDefault="00B66C29" w14:paraId="2A8834B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65C54F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5ACEC8E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13321171"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02D3E76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4: Como usuario, quiero recuperar mi contraseña por correo para acceder al sistema.</w:t>
            </w:r>
          </w:p>
        </w:tc>
        <w:tc>
          <w:tcPr>
            <w:tcW w:w="1417" w:type="dxa"/>
          </w:tcPr>
          <w:p w:rsidRPr="007D7D6A" w:rsidR="00B66C29" w:rsidRDefault="00B66C29" w14:paraId="1662367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50D01BF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19ADC61D"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49FEE3EB"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527A949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5: Como administrador, quiero que el sistema valide identidad antes de recuperar para proteger cuentas.</w:t>
            </w:r>
          </w:p>
        </w:tc>
        <w:tc>
          <w:tcPr>
            <w:tcW w:w="1417" w:type="dxa"/>
          </w:tcPr>
          <w:p w:rsidRPr="007D7D6A" w:rsidR="00B66C29" w:rsidRDefault="00B66C29" w14:paraId="43A29BF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50459D3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48AE1B0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3A960CAB"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2970D69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6: Como usuario, quiero un enlace seguro de restablecimiento para proteger mi acceso.</w:t>
            </w:r>
          </w:p>
        </w:tc>
        <w:tc>
          <w:tcPr>
            <w:tcW w:w="1417" w:type="dxa"/>
          </w:tcPr>
          <w:p w:rsidRPr="007D7D6A" w:rsidR="00B66C29" w:rsidRDefault="00B66C29" w14:paraId="68E40F0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020782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21F61285"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A4FB17C"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3E58C90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7: Como administrador, quiero asignar roles a usuarios para controlar accesos.</w:t>
            </w:r>
          </w:p>
        </w:tc>
        <w:tc>
          <w:tcPr>
            <w:tcW w:w="1417" w:type="dxa"/>
          </w:tcPr>
          <w:p w:rsidRPr="007D7D6A" w:rsidR="00B66C29" w:rsidRDefault="00B66C29" w14:paraId="6F23CE8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BB60BF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6712F6B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78314198"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14AE56C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8: Como administrador, quiero modificar permisos para ajustar niveles de acceso.</w:t>
            </w:r>
          </w:p>
        </w:tc>
        <w:tc>
          <w:tcPr>
            <w:tcW w:w="1417" w:type="dxa"/>
          </w:tcPr>
          <w:p w:rsidRPr="007D7D6A" w:rsidR="00B66C29" w:rsidRDefault="00B66C29" w14:paraId="7F442C8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756CB97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11A43170"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D8EF1FD"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4FE6634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9: Como personal, quiero tener acceso solo a funciones autorizadas para evitar errores.</w:t>
            </w:r>
          </w:p>
        </w:tc>
        <w:tc>
          <w:tcPr>
            <w:tcW w:w="1417" w:type="dxa"/>
          </w:tcPr>
          <w:p w:rsidRPr="007D7D6A" w:rsidR="00B66C29" w:rsidRDefault="00B66C29" w14:paraId="547AA77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077DE9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47CC914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63094797"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760C502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0: Como usuario, quiero que mi sesión se cierre por inactividad para proteger mis datos.</w:t>
            </w:r>
          </w:p>
        </w:tc>
        <w:tc>
          <w:tcPr>
            <w:tcW w:w="1417" w:type="dxa"/>
          </w:tcPr>
          <w:p w:rsidRPr="007D7D6A" w:rsidR="00B66C29" w:rsidRDefault="00B66C29" w14:paraId="516B8D5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619D35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7B99D8C6"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DEF5719"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31ED13E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1: Como administrador, quiero configurar tiempos de sesión para mayor seguridad.</w:t>
            </w:r>
          </w:p>
        </w:tc>
        <w:tc>
          <w:tcPr>
            <w:tcW w:w="1417" w:type="dxa"/>
          </w:tcPr>
          <w:p w:rsidRPr="007D7D6A" w:rsidR="00B66C29" w:rsidRDefault="00B66C29" w14:paraId="6F224DA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208EDD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0D85666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81E2B8C"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1879915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2: Como usuario, quiero recibir alertas antes de cierre automático para no perder mi trabajo.</w:t>
            </w:r>
          </w:p>
        </w:tc>
        <w:tc>
          <w:tcPr>
            <w:tcW w:w="1417" w:type="dxa"/>
          </w:tcPr>
          <w:p w:rsidRPr="007D7D6A" w:rsidR="00B66C29" w:rsidRDefault="00B66C29" w14:paraId="0ACAB87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E14581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61FA07F0"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1B5EEF5"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4B9D04A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3: Como administrador, quiero registrar accesos de usuarios para tener trazabilidad.</w:t>
            </w:r>
          </w:p>
        </w:tc>
        <w:tc>
          <w:tcPr>
            <w:tcW w:w="1417" w:type="dxa"/>
          </w:tcPr>
          <w:p w:rsidRPr="007D7D6A" w:rsidR="00B66C29" w:rsidRDefault="00B66C29" w14:paraId="61C901E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775A65A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46C8015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00F676A"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79FF368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4: Como administrador, quiero auditar cambios realizados para identificar responsables.</w:t>
            </w:r>
          </w:p>
        </w:tc>
        <w:tc>
          <w:tcPr>
            <w:tcW w:w="1417" w:type="dxa"/>
          </w:tcPr>
          <w:p w:rsidRPr="007D7D6A" w:rsidR="00B66C29" w:rsidRDefault="00B66C29" w14:paraId="4EDCD8C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9741EA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35D80CCF"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1E96F29"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735A1C9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5: Como gerente, quiero consultar reportes de auditoría para garantizar transparencia.</w:t>
            </w:r>
          </w:p>
        </w:tc>
        <w:tc>
          <w:tcPr>
            <w:tcW w:w="1417" w:type="dxa"/>
          </w:tcPr>
          <w:p w:rsidRPr="007D7D6A" w:rsidR="00B66C29" w:rsidRDefault="00B66C29" w14:paraId="630866A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5457580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7DC4CC6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3C703100"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371491A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 Como personal, quiero crear itinerarios para turistas para organizar viajes.</w:t>
            </w:r>
          </w:p>
        </w:tc>
        <w:tc>
          <w:tcPr>
            <w:tcW w:w="1417" w:type="dxa"/>
          </w:tcPr>
          <w:p w:rsidRPr="007D7D6A" w:rsidR="00B66C29" w:rsidRDefault="00B66C29" w14:paraId="2B23DC6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9CA37A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1D4F6906"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1E2EFCE"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7A16578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2: Como personal, quiero editar itinerarios ya creados para corregir datos.</w:t>
            </w:r>
          </w:p>
        </w:tc>
        <w:tc>
          <w:tcPr>
            <w:tcW w:w="1417" w:type="dxa"/>
          </w:tcPr>
          <w:p w:rsidRPr="007D7D6A" w:rsidR="00B66C29" w:rsidRDefault="00B66C29" w14:paraId="4628978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E4A23E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16A0E06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A7CCF71"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712EE7B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3: Como administrador, quiero eliminar itinerarios innecesarios para mantener la base ordenada.</w:t>
            </w:r>
          </w:p>
        </w:tc>
        <w:tc>
          <w:tcPr>
            <w:tcW w:w="1417" w:type="dxa"/>
          </w:tcPr>
          <w:p w:rsidRPr="007D7D6A" w:rsidR="00B66C29" w:rsidRDefault="00B66C29" w14:paraId="2F7CEE4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66CE626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50DAD75A"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34CCCB78"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2FA6997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4: Como turista autenticado, quiero ver mi itinerario completo para conocer mi viaje.</w:t>
            </w:r>
          </w:p>
        </w:tc>
        <w:tc>
          <w:tcPr>
            <w:tcW w:w="1417" w:type="dxa"/>
          </w:tcPr>
          <w:p w:rsidRPr="007D7D6A" w:rsidR="00B66C29" w:rsidRDefault="00B66C29" w14:paraId="2559CF5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173C1B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341BADA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7684840A"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54CA71F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5: Como turista, quiero ver detalles de actividades para planificar mejor.</w:t>
            </w:r>
          </w:p>
        </w:tc>
        <w:tc>
          <w:tcPr>
            <w:tcW w:w="1417" w:type="dxa"/>
          </w:tcPr>
          <w:p w:rsidRPr="007D7D6A" w:rsidR="00B66C29" w:rsidRDefault="00B66C29" w14:paraId="7582CDC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361DE65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08599CBA"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24E15255"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732053F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6: Como turista, quiero acceder desde móvil para consultar fácilmente.</w:t>
            </w:r>
          </w:p>
        </w:tc>
        <w:tc>
          <w:tcPr>
            <w:tcW w:w="1417" w:type="dxa"/>
          </w:tcPr>
          <w:p w:rsidRPr="007D7D6A" w:rsidR="00B66C29" w:rsidRDefault="00B66C29" w14:paraId="3A429A8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82E03E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614A3E8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70DE482F"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1A84314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7: Como turista, quiero descargar mi itinerario en PDF para tenerlo sin conexión.</w:t>
            </w:r>
          </w:p>
        </w:tc>
        <w:tc>
          <w:tcPr>
            <w:tcW w:w="1417" w:type="dxa"/>
          </w:tcPr>
          <w:p w:rsidRPr="007D7D6A" w:rsidR="00B66C29" w:rsidRDefault="00B66C29" w14:paraId="5C625FF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5080F9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6F9C196C"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784D05B2"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3DE0834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8: Como turista, quiero que el PDF tenga un diseño claro para entender mi viaje.</w:t>
            </w:r>
          </w:p>
        </w:tc>
        <w:tc>
          <w:tcPr>
            <w:tcW w:w="1417" w:type="dxa"/>
          </w:tcPr>
          <w:p w:rsidRPr="007D7D6A" w:rsidR="00B66C29" w:rsidRDefault="00B66C29" w14:paraId="6918761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6A76EE2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0BCB8B6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28845B6"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50E72C2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9: Como personal, quiero incluir el logo de la empresa en el PDF para personalizarlo.</w:t>
            </w:r>
          </w:p>
        </w:tc>
        <w:tc>
          <w:tcPr>
            <w:tcW w:w="1417" w:type="dxa"/>
          </w:tcPr>
          <w:p w:rsidRPr="007D7D6A" w:rsidR="00B66C29" w:rsidRDefault="00B66C29" w14:paraId="4F9600F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8AF653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79B5B350"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1AB0021B"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6D4D79C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0: Como administrador, quiero exportar itinerarios a Excel para análisis.</w:t>
            </w:r>
          </w:p>
        </w:tc>
        <w:tc>
          <w:tcPr>
            <w:tcW w:w="1417" w:type="dxa"/>
          </w:tcPr>
          <w:p w:rsidRPr="007D7D6A" w:rsidR="00B66C29" w:rsidRDefault="00B66C29" w14:paraId="5046D64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897918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3465FC4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4AACFFC5"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69DCFE3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1: Como personal, quiero exportar reportes de turistas a Excel para compartirlos.</w:t>
            </w:r>
          </w:p>
        </w:tc>
        <w:tc>
          <w:tcPr>
            <w:tcW w:w="1417" w:type="dxa"/>
          </w:tcPr>
          <w:p w:rsidRPr="007D7D6A" w:rsidR="00B66C29" w:rsidRDefault="00B66C29" w14:paraId="5E1128B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53530EA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15E6C328"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478C00F1"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610CEC8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2: Como gerente, quiero consolidar datos en Excel para informes.</w:t>
            </w:r>
          </w:p>
        </w:tc>
        <w:tc>
          <w:tcPr>
            <w:tcW w:w="1417" w:type="dxa"/>
          </w:tcPr>
          <w:p w:rsidRPr="007D7D6A" w:rsidR="00B66C29" w:rsidRDefault="00B66C29" w14:paraId="47DABBC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D61A43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391491A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50D986D5"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4416872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3: Como personal, quiero recibir notificaciones de cambios en itinerarios para estar informado.</w:t>
            </w:r>
          </w:p>
        </w:tc>
        <w:tc>
          <w:tcPr>
            <w:tcW w:w="1417" w:type="dxa"/>
          </w:tcPr>
          <w:p w:rsidRPr="007D7D6A" w:rsidR="00B66C29" w:rsidRDefault="00B66C29" w14:paraId="2F4B9A9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27762C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4CE36F30"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6523AF92"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25135BF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4: Como administrador, quiero configurar alertas internas para coordinar al equipo.</w:t>
            </w:r>
          </w:p>
        </w:tc>
        <w:tc>
          <w:tcPr>
            <w:tcW w:w="1417" w:type="dxa"/>
          </w:tcPr>
          <w:p w:rsidRPr="007D7D6A" w:rsidR="00B66C29" w:rsidRDefault="00B66C29" w14:paraId="72BBEA1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E1092F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07BC9BD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4C2D73A1"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06B9D69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5: Como gerente, quiero consultar historial de notificaciones para control.</w:t>
            </w:r>
          </w:p>
        </w:tc>
        <w:tc>
          <w:tcPr>
            <w:tcW w:w="1417" w:type="dxa"/>
          </w:tcPr>
          <w:p w:rsidRPr="007D7D6A" w:rsidR="00B66C29" w:rsidRDefault="00B66C29" w14:paraId="226AE07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7931D4C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4D3F28D6"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69B2DD12"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0DD7D93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6: Como administrador, quiero registrar cambios en itinerarios para tener trazabilidad.</w:t>
            </w:r>
          </w:p>
        </w:tc>
        <w:tc>
          <w:tcPr>
            <w:tcW w:w="1417" w:type="dxa"/>
          </w:tcPr>
          <w:p w:rsidRPr="007D7D6A" w:rsidR="00B66C29" w:rsidRDefault="00B66C29" w14:paraId="2CB4555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D39CB7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070C961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B0E71B6"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442D100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7: Como personal, quiero consultar el historial de cambios para conocer ajustes.</w:t>
            </w:r>
          </w:p>
        </w:tc>
        <w:tc>
          <w:tcPr>
            <w:tcW w:w="1417" w:type="dxa"/>
          </w:tcPr>
          <w:p w:rsidRPr="007D7D6A" w:rsidR="00B66C29" w:rsidRDefault="00B66C29" w14:paraId="0FCCF69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451D107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7C7D448B"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8E7D94A"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41879DE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8: Como gerente, quiero reportes de modificaciones para auditoría.</w:t>
            </w:r>
          </w:p>
        </w:tc>
        <w:tc>
          <w:tcPr>
            <w:tcW w:w="1417" w:type="dxa"/>
          </w:tcPr>
          <w:p w:rsidRPr="007D7D6A" w:rsidR="00B66C29" w:rsidRDefault="00B66C29" w14:paraId="0AC2C08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6C61BC2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4719007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6CBB70DE"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6DE5F5E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1: Como administrador, quiero generar reportes de turistas para análisis interno.</w:t>
            </w:r>
          </w:p>
        </w:tc>
        <w:tc>
          <w:tcPr>
            <w:tcW w:w="1417" w:type="dxa"/>
          </w:tcPr>
          <w:p w:rsidRPr="007D7D6A" w:rsidR="00B66C29" w:rsidRDefault="00B66C29" w14:paraId="2A175F2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5DA9687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3344AFC6"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25336BF0" w14:textId="77777777">
            <w:pPr>
              <w:rPr>
                <w:rFonts w:ascii="Times New Roman" w:hAnsi="Times New Roman" w:cs="Times New Roman"/>
              </w:rPr>
            </w:pPr>
            <w:r w:rsidRPr="007D7D6A">
              <w:rPr>
                <w:rFonts w:ascii="Times New Roman" w:hAnsi="Times New Roman" w:cs="Times New Roman"/>
              </w:rPr>
              <w:t>Alta</w:t>
            </w:r>
          </w:p>
        </w:tc>
        <w:tc>
          <w:tcPr>
            <w:tcW w:w="4536" w:type="dxa"/>
          </w:tcPr>
          <w:p w:rsidRPr="007D7D6A" w:rsidR="00B66C29" w:rsidRDefault="00B66C29" w14:paraId="40C08B1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2: Como gerente, quiero generar reportes de itinerarios para seguimiento.</w:t>
            </w:r>
          </w:p>
        </w:tc>
        <w:tc>
          <w:tcPr>
            <w:tcW w:w="1417" w:type="dxa"/>
          </w:tcPr>
          <w:p w:rsidRPr="007D7D6A" w:rsidR="00B66C29" w:rsidRDefault="00B66C29" w14:paraId="35A4ADF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9B3014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Pr="007D7D6A" w:rsidR="00B66C29" w:rsidTr="00706F01" w14:paraId="4A8E406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6D18147F"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4FD7369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3: Como administrador, quiero guardar reportes generados para consultas futuras.</w:t>
            </w:r>
          </w:p>
        </w:tc>
        <w:tc>
          <w:tcPr>
            <w:tcW w:w="1417" w:type="dxa"/>
          </w:tcPr>
          <w:p w:rsidRPr="007D7D6A" w:rsidR="00B66C29" w:rsidRDefault="00B66C29" w14:paraId="0E56DCD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3563A3C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11ED8AB2"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4E48F9EB"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60A8920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4: Como administrador, quiero ver cantidad de turistas por nacionalidad para estadísticas.</w:t>
            </w:r>
          </w:p>
        </w:tc>
        <w:tc>
          <w:tcPr>
            <w:tcW w:w="1417" w:type="dxa"/>
          </w:tcPr>
          <w:p w:rsidRPr="007D7D6A" w:rsidR="00B66C29" w:rsidRDefault="00B66C29" w14:paraId="3DF7C2D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64FB25F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2560907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60EE8715"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39C1283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5: Como gerente, quiero reportes gráficos de turistas por fecha para analizar tendencias.</w:t>
            </w:r>
          </w:p>
        </w:tc>
        <w:tc>
          <w:tcPr>
            <w:tcW w:w="1417" w:type="dxa"/>
          </w:tcPr>
          <w:p w:rsidRPr="007D7D6A" w:rsidR="00B66C29" w:rsidRDefault="00B66C29" w14:paraId="42309BE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5DDA93A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1515B760"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4922029"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74E887F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6: Como administrador, quiero estadísticas de itinerarios activos para medir actividad.</w:t>
            </w:r>
          </w:p>
        </w:tc>
        <w:tc>
          <w:tcPr>
            <w:tcW w:w="1417" w:type="dxa"/>
          </w:tcPr>
          <w:p w:rsidRPr="007D7D6A" w:rsidR="00B66C29" w:rsidRDefault="00B66C29" w14:paraId="17B48B4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4503BE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3579D66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7D289DC9"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1A3A25E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7: Como turista extranjero, quiero ver la aplicación en inglés para entender mi itinerario.</w:t>
            </w:r>
          </w:p>
        </w:tc>
        <w:tc>
          <w:tcPr>
            <w:tcW w:w="1417" w:type="dxa"/>
          </w:tcPr>
          <w:p w:rsidRPr="007D7D6A" w:rsidR="00B66C29" w:rsidRDefault="00B66C29" w14:paraId="43CCC86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2230640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6E1F5489"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1E23FFCC"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6618F3A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8: Como administrador, quiero configurar idiomas para atender diferentes públicos.</w:t>
            </w:r>
          </w:p>
        </w:tc>
        <w:tc>
          <w:tcPr>
            <w:tcW w:w="1417" w:type="dxa"/>
          </w:tcPr>
          <w:p w:rsidRPr="007D7D6A" w:rsidR="00B66C29" w:rsidRDefault="00B66C29" w14:paraId="6649010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9B9207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Pr="007D7D6A" w:rsidR="00B66C29" w:rsidTr="00706F01" w14:paraId="471AC50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42FB0DC5" w14:textId="77777777">
            <w:pPr>
              <w:rPr>
                <w:rFonts w:ascii="Times New Roman" w:hAnsi="Times New Roman" w:cs="Times New Roman"/>
              </w:rPr>
            </w:pPr>
            <w:r w:rsidRPr="007D7D6A">
              <w:rPr>
                <w:rFonts w:ascii="Times New Roman" w:hAnsi="Times New Roman" w:cs="Times New Roman"/>
              </w:rPr>
              <w:t>Baja</w:t>
            </w:r>
          </w:p>
        </w:tc>
        <w:tc>
          <w:tcPr>
            <w:tcW w:w="4536" w:type="dxa"/>
          </w:tcPr>
          <w:p w:rsidRPr="007D7D6A" w:rsidR="00B66C29" w:rsidRDefault="00B66C29" w14:paraId="344C1E1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9: Como turista, quiero cambiar idioma en tiempo real para comodidad.</w:t>
            </w:r>
          </w:p>
        </w:tc>
        <w:tc>
          <w:tcPr>
            <w:tcW w:w="1417" w:type="dxa"/>
          </w:tcPr>
          <w:p w:rsidRPr="007D7D6A" w:rsidR="00B66C29" w:rsidRDefault="00B66C29" w14:paraId="672B959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0E17EE3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1</w:t>
            </w:r>
          </w:p>
        </w:tc>
      </w:tr>
      <w:tr w:rsidRPr="007D7D6A" w:rsidR="00B66C29" w:rsidTr="00706F01" w14:paraId="68A90992" w14:textId="77777777">
        <w:tc>
          <w:tcPr>
            <w:cnfStyle w:val="001000000000" w:firstRow="0" w:lastRow="0" w:firstColumn="1" w:lastColumn="0" w:oddVBand="0" w:evenVBand="0" w:oddHBand="0" w:evenHBand="0" w:firstRowFirstColumn="0" w:firstRowLastColumn="0" w:lastRowFirstColumn="0" w:lastRowLastColumn="0"/>
            <w:tcW w:w="1238" w:type="dxa"/>
          </w:tcPr>
          <w:p w:rsidRPr="007D7D6A" w:rsidR="00B66C29" w:rsidRDefault="00B66C29" w14:paraId="0D7CB397" w14:textId="77777777">
            <w:pPr>
              <w:rPr>
                <w:rFonts w:ascii="Times New Roman" w:hAnsi="Times New Roman" w:cs="Times New Roman"/>
              </w:rPr>
            </w:pPr>
            <w:r w:rsidRPr="007D7D6A">
              <w:rPr>
                <w:rFonts w:ascii="Times New Roman" w:hAnsi="Times New Roman" w:cs="Times New Roman"/>
              </w:rPr>
              <w:t>Media</w:t>
            </w:r>
          </w:p>
        </w:tc>
        <w:tc>
          <w:tcPr>
            <w:tcW w:w="4536" w:type="dxa"/>
          </w:tcPr>
          <w:p w:rsidRPr="007D7D6A" w:rsidR="00B66C29" w:rsidRDefault="00B66C29" w14:paraId="040271F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11: Como administrador, quiero configurar tasas de cambio para precisión en costos.</w:t>
            </w:r>
          </w:p>
        </w:tc>
        <w:tc>
          <w:tcPr>
            <w:tcW w:w="1417" w:type="dxa"/>
          </w:tcPr>
          <w:p w:rsidRPr="007D7D6A" w:rsidR="00B66C29" w:rsidRDefault="00B66C29" w14:paraId="6CDAB67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rsidRPr="007D7D6A" w:rsidR="00B66C29" w:rsidRDefault="00B66C29" w14:paraId="1D97EE9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bl>
    <w:p w:rsidRPr="007D7D6A" w:rsidR="00006867" w:rsidP="009F76D5" w:rsidRDefault="00006867" w14:paraId="45244A75" w14:textId="232E3D1B">
      <w:pPr>
        <w:pStyle w:val="Parrafo1"/>
      </w:pPr>
    </w:p>
    <w:p w:rsidRPr="00A0483B" w:rsidR="002A0B2B" w:rsidP="00E635B6" w:rsidRDefault="00527DE1" w14:paraId="44BF2B04" w14:textId="6B6F6883">
      <w:pPr>
        <w:pStyle w:val="Ttulo2"/>
      </w:pPr>
      <w:bookmarkStart w:name="_Toc215652921" w:id="49"/>
      <w:r w:rsidRPr="00A0483B">
        <w:t>Llegando a obtener el Sprint</w:t>
      </w:r>
      <w:r w:rsidRPr="00A0483B" w:rsidR="00386929">
        <w:t xml:space="preserve"> </w:t>
      </w:r>
      <w:r w:rsidRPr="00A0483B">
        <w:t>Backlog</w:t>
      </w:r>
      <w:r w:rsidRPr="00A0483B" w:rsidR="00386929">
        <w:t>:</w:t>
      </w:r>
      <w:bookmarkEnd w:id="49"/>
    </w:p>
    <w:p w:rsidRPr="00F4249E" w:rsidR="00F4249E" w:rsidP="00F4249E" w:rsidRDefault="00F4249E" w14:paraId="75608060" w14:textId="77777777">
      <w:pPr>
        <w:rPr>
          <w:rFonts w:ascii="Times New Roman" w:hAnsi="Times New Roman" w:cs="Times New Roman"/>
          <w:b/>
          <w:bCs/>
          <w:sz w:val="32"/>
          <w:szCs w:val="32"/>
        </w:rPr>
      </w:pPr>
      <w:r w:rsidRPr="00F4249E">
        <w:rPr>
          <w:rFonts w:ascii="Times New Roman" w:hAnsi="Times New Roman" w:cs="Times New Roman"/>
          <w:b/>
          <w:bCs/>
          <w:sz w:val="32"/>
          <w:szCs w:val="32"/>
        </w:rPr>
        <w:t>Sprint 1: Configuración Inicial</w:t>
      </w:r>
    </w:p>
    <w:p w:rsidRPr="00F4249E" w:rsidR="00F4249E" w:rsidP="001C4049" w:rsidRDefault="00F4249E" w14:paraId="1229C988" w14:textId="77777777">
      <w:pPr>
        <w:pStyle w:val="HU"/>
        <w:rPr>
          <w:rFonts w:eastAsia="Times New Roman"/>
          <w:b w:val="0"/>
          <w:sz w:val="27"/>
          <w:szCs w:val="27"/>
        </w:rPr>
      </w:pPr>
      <w:r w:rsidRPr="001C4049">
        <w:t>Historia de Usuario 1.1: Crear Base de Datos Inicial</w:t>
      </w:r>
    </w:p>
    <w:p w:rsidRPr="00F4249E" w:rsidR="00F4249E" w:rsidP="00F4249E" w:rsidRDefault="00F4249E" w14:paraId="6825142F" w14:textId="77777777">
      <w:pPr>
        <w:spacing w:before="100" w:beforeAutospacing="1" w:after="100" w:afterAutospacing="1" w:line="240" w:lineRule="auto"/>
        <w:rPr>
          <w:rFonts w:ascii="Times New Roman" w:hAnsi="Times New Roman" w:eastAsia="Times New Roman" w:cs="Times New Roman"/>
        </w:rPr>
      </w:pPr>
      <w:r w:rsidRPr="00F4249E">
        <w:rPr>
          <w:rFonts w:ascii="Times New Roman" w:hAnsi="Times New Roman" w:eastAsia="Times New Roman" w:cs="Times New Roman"/>
          <w:b/>
          <w:bCs/>
        </w:rPr>
        <w:t>Descripción:</w:t>
      </w:r>
      <w:r w:rsidRPr="00F4249E">
        <w:rPr>
          <w:rFonts w:ascii="Times New Roman" w:hAnsi="Times New Roman" w:eastAsia="Times New Roman" w:cs="Times New Roman"/>
        </w:rPr>
        <w:t xml:space="preserve"> Como administrador, quiero tener una base de datos relacional para organizar turistas, usuarios e itinerarios.</w:t>
      </w:r>
    </w:p>
    <w:p w:rsidRPr="00F4249E" w:rsidR="007D7D6A" w:rsidP="007D7D6A" w:rsidRDefault="00F4249E" w14:paraId="7C6AFBA7" w14:textId="12312ECC">
      <w:pPr>
        <w:rPr>
          <w:rFonts w:ascii="Times New Roman" w:hAnsi="Times New Roman" w:cs="Times New Roman"/>
        </w:rPr>
      </w:pPr>
      <w:r w:rsidRPr="00F4249E">
        <w:rPr>
          <w:rFonts w:ascii="Times New Roman" w:hAnsi="Times New Roman" w:cs="Times New Roman"/>
        </w:rPr>
        <w:t>Tareas:</w:t>
      </w:r>
    </w:p>
    <w:tbl>
      <w:tblPr>
        <w:tblStyle w:val="Tabladecuadrcula4"/>
        <w:tblW w:w="0" w:type="auto"/>
        <w:tblLook w:val="04A0" w:firstRow="1" w:lastRow="0" w:firstColumn="1" w:lastColumn="0" w:noHBand="0" w:noVBand="1"/>
      </w:tblPr>
      <w:tblGrid>
        <w:gridCol w:w="696"/>
        <w:gridCol w:w="3773"/>
        <w:gridCol w:w="1476"/>
        <w:gridCol w:w="1908"/>
        <w:gridCol w:w="1163"/>
      </w:tblGrid>
      <w:tr w:rsidRPr="007D7D6A" w:rsidR="007D7D6A" w14:paraId="3DCD15B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F4530DA"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0C6FE65A"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3BE4C54A"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5271835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67C9A508"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287A818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FC730AC" w14:textId="77777777">
            <w:pPr>
              <w:rPr>
                <w:rFonts w:ascii="Times New Roman" w:hAnsi="Times New Roman" w:cs="Times New Roman"/>
              </w:rPr>
            </w:pPr>
            <w:r w:rsidRPr="007D7D6A">
              <w:rPr>
                <w:rFonts w:ascii="Times New Roman" w:hAnsi="Times New Roman" w:cs="Times New Roman"/>
              </w:rPr>
              <w:t>1.1.1</w:t>
            </w:r>
          </w:p>
        </w:tc>
        <w:tc>
          <w:tcPr>
            <w:tcW w:w="0" w:type="auto"/>
            <w:vAlign w:val="center"/>
            <w:hideMark/>
          </w:tcPr>
          <w:p w:rsidRPr="007D7D6A" w:rsidR="007D7D6A" w:rsidRDefault="007D7D6A" w14:paraId="17A327D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modelo entidad-relación</w:t>
            </w:r>
          </w:p>
        </w:tc>
        <w:tc>
          <w:tcPr>
            <w:tcW w:w="0" w:type="auto"/>
            <w:vAlign w:val="center"/>
            <w:hideMark/>
          </w:tcPr>
          <w:p w:rsidRPr="007D7D6A" w:rsidR="007D7D6A" w:rsidRDefault="007D7D6A" w14:paraId="693CA94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5737669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03672EC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622BE4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EC7EDD5" w14:textId="77777777">
            <w:pPr>
              <w:rPr>
                <w:rFonts w:ascii="Times New Roman" w:hAnsi="Times New Roman" w:cs="Times New Roman"/>
              </w:rPr>
            </w:pPr>
            <w:r w:rsidRPr="007D7D6A">
              <w:rPr>
                <w:rFonts w:ascii="Times New Roman" w:hAnsi="Times New Roman" w:cs="Times New Roman"/>
              </w:rPr>
              <w:t>1.1.2</w:t>
            </w:r>
          </w:p>
        </w:tc>
        <w:tc>
          <w:tcPr>
            <w:tcW w:w="0" w:type="auto"/>
            <w:vAlign w:val="center"/>
            <w:hideMark/>
          </w:tcPr>
          <w:p w:rsidRPr="007D7D6A" w:rsidR="007D7D6A" w:rsidRDefault="007D7D6A" w14:paraId="56FC03C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tablas en MySQL con claves primarias</w:t>
            </w:r>
          </w:p>
        </w:tc>
        <w:tc>
          <w:tcPr>
            <w:tcW w:w="0" w:type="auto"/>
            <w:vAlign w:val="center"/>
            <w:hideMark/>
          </w:tcPr>
          <w:p w:rsidRPr="007D7D6A" w:rsidR="007D7D6A" w:rsidRDefault="007D7D6A" w14:paraId="1D28FB3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rsidRPr="007D7D6A" w:rsidR="007D7D6A" w:rsidRDefault="007D7D6A" w14:paraId="483A9A1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rsidRPr="007D7D6A" w:rsidR="007D7D6A" w:rsidRDefault="007D7D6A" w14:paraId="0B35484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4E9DC7E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DEABEFA" w14:textId="77777777">
            <w:pPr>
              <w:rPr>
                <w:rFonts w:ascii="Times New Roman" w:hAnsi="Times New Roman" w:cs="Times New Roman"/>
              </w:rPr>
            </w:pPr>
            <w:r w:rsidRPr="007D7D6A">
              <w:rPr>
                <w:rFonts w:ascii="Times New Roman" w:hAnsi="Times New Roman" w:cs="Times New Roman"/>
              </w:rPr>
              <w:t>1.1.3</w:t>
            </w:r>
          </w:p>
        </w:tc>
        <w:tc>
          <w:tcPr>
            <w:tcW w:w="0" w:type="auto"/>
            <w:vAlign w:val="center"/>
            <w:hideMark/>
          </w:tcPr>
          <w:p w:rsidRPr="007D7D6A" w:rsidR="007D7D6A" w:rsidRDefault="007D7D6A" w14:paraId="41AD491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efinir claves foráneas y relaciones</w:t>
            </w:r>
          </w:p>
        </w:tc>
        <w:tc>
          <w:tcPr>
            <w:tcW w:w="0" w:type="auto"/>
            <w:vAlign w:val="center"/>
            <w:hideMark/>
          </w:tcPr>
          <w:p w:rsidRPr="007D7D6A" w:rsidR="007D7D6A" w:rsidRDefault="007D7D6A" w14:paraId="2FDA1A7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rsidRPr="007D7D6A" w:rsidR="007D7D6A" w:rsidRDefault="007D7D6A" w14:paraId="5D367E5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0E9A403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6208530A"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609FD66" w14:textId="77777777">
            <w:pPr>
              <w:rPr>
                <w:rFonts w:ascii="Times New Roman" w:hAnsi="Times New Roman" w:cs="Times New Roman"/>
              </w:rPr>
            </w:pPr>
            <w:r w:rsidRPr="007D7D6A">
              <w:rPr>
                <w:rFonts w:ascii="Times New Roman" w:hAnsi="Times New Roman" w:cs="Times New Roman"/>
              </w:rPr>
              <w:t>1.1.4</w:t>
            </w:r>
          </w:p>
        </w:tc>
        <w:tc>
          <w:tcPr>
            <w:tcW w:w="0" w:type="auto"/>
            <w:vAlign w:val="center"/>
            <w:hideMark/>
          </w:tcPr>
          <w:p w:rsidRPr="007D7D6A" w:rsidR="007D7D6A" w:rsidRDefault="007D7D6A" w14:paraId="184AF2C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erificar integridad con datos de prueba</w:t>
            </w:r>
          </w:p>
        </w:tc>
        <w:tc>
          <w:tcPr>
            <w:tcW w:w="0" w:type="auto"/>
            <w:vAlign w:val="center"/>
            <w:hideMark/>
          </w:tcPr>
          <w:p w:rsidRPr="007D7D6A" w:rsidR="007D7D6A" w:rsidRDefault="007D7D6A" w14:paraId="0E512D3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5B3F634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29D16B2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8F4130" w:rsidRDefault="007D7D6A" w14:paraId="74669659" w14:textId="77777777">
      <w:pPr>
        <w:pStyle w:val="HU"/>
        <w:rPr>
          <w:rFonts w:eastAsia="Times New Roman"/>
          <w:b w:val="0"/>
          <w:sz w:val="27"/>
          <w:szCs w:val="27"/>
        </w:rPr>
      </w:pPr>
      <w:r w:rsidRPr="007D7D6A">
        <w:t>Historia de Usuario 1.2: Definición de relaciones</w:t>
      </w:r>
    </w:p>
    <w:p w:rsidRPr="007D7D6A" w:rsidR="007D7D6A" w:rsidP="007D7D6A" w:rsidRDefault="007D7D6A" w14:paraId="1EA2CDDE" w14:textId="77777777">
      <w:pPr>
        <w:rPr>
          <w:rFonts w:ascii="Times New Roman" w:hAnsi="Times New Roman" w:cs="Times New Roman"/>
        </w:rPr>
      </w:pPr>
      <w:r w:rsidRPr="007D7D6A">
        <w:rPr>
          <w:rFonts w:ascii="Times New Roman" w:hAnsi="Times New Roman" w:cs="Times New Roman"/>
        </w:rPr>
        <w:t>Descripción: Como desarrollador, necesito definir relaciones y claves foráneas para garantizar la integridad de los datos.Tareas:</w:t>
      </w:r>
    </w:p>
    <w:tbl>
      <w:tblPr>
        <w:tblStyle w:val="Tabladecuadrcula4"/>
        <w:tblW w:w="0" w:type="auto"/>
        <w:tblLook w:val="04A0" w:firstRow="1" w:lastRow="0" w:firstColumn="1" w:lastColumn="0" w:noHBand="0" w:noVBand="1"/>
      </w:tblPr>
      <w:tblGrid>
        <w:gridCol w:w="696"/>
        <w:gridCol w:w="3791"/>
        <w:gridCol w:w="1474"/>
        <w:gridCol w:w="1892"/>
        <w:gridCol w:w="1163"/>
      </w:tblGrid>
      <w:tr w:rsidRPr="007D7D6A" w:rsidR="007D7D6A" w14:paraId="542BD1B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6C08919"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035880EB"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75565C02"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0D14B21D"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6E01BFE6"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28A0B85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01845F3" w14:textId="77777777">
            <w:pPr>
              <w:rPr>
                <w:rFonts w:ascii="Times New Roman" w:hAnsi="Times New Roman" w:cs="Times New Roman"/>
              </w:rPr>
            </w:pPr>
            <w:r w:rsidRPr="007D7D6A">
              <w:rPr>
                <w:rFonts w:ascii="Times New Roman" w:hAnsi="Times New Roman" w:cs="Times New Roman"/>
              </w:rPr>
              <w:t>1.2.1</w:t>
            </w:r>
          </w:p>
        </w:tc>
        <w:tc>
          <w:tcPr>
            <w:tcW w:w="0" w:type="auto"/>
            <w:vAlign w:val="center"/>
            <w:hideMark/>
          </w:tcPr>
          <w:p w:rsidRPr="007D7D6A" w:rsidR="007D7D6A" w:rsidRDefault="007D7D6A" w14:paraId="2E403C2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relaciones y reglas de integridad</w:t>
            </w:r>
          </w:p>
        </w:tc>
        <w:tc>
          <w:tcPr>
            <w:tcW w:w="0" w:type="auto"/>
            <w:vAlign w:val="center"/>
            <w:hideMark/>
          </w:tcPr>
          <w:p w:rsidRPr="007D7D6A" w:rsidR="007D7D6A" w:rsidRDefault="007D7D6A" w14:paraId="7150FCA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4AF8C9D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456401A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21D50F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8CBC1EF" w14:textId="77777777">
            <w:pPr>
              <w:rPr>
                <w:rFonts w:ascii="Times New Roman" w:hAnsi="Times New Roman" w:cs="Times New Roman"/>
              </w:rPr>
            </w:pPr>
            <w:r w:rsidRPr="007D7D6A">
              <w:rPr>
                <w:rFonts w:ascii="Times New Roman" w:hAnsi="Times New Roman" w:cs="Times New Roman"/>
              </w:rPr>
              <w:t>1.2.2</w:t>
            </w:r>
          </w:p>
        </w:tc>
        <w:tc>
          <w:tcPr>
            <w:tcW w:w="0" w:type="auto"/>
            <w:vAlign w:val="center"/>
            <w:hideMark/>
          </w:tcPr>
          <w:p w:rsidRPr="007D7D6A" w:rsidR="007D7D6A" w:rsidRDefault="007D7D6A" w14:paraId="7BDBC4B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ON DELETE y ON UPDATE</w:t>
            </w:r>
          </w:p>
        </w:tc>
        <w:tc>
          <w:tcPr>
            <w:tcW w:w="0" w:type="auto"/>
            <w:vAlign w:val="center"/>
            <w:hideMark/>
          </w:tcPr>
          <w:p w:rsidRPr="007D7D6A" w:rsidR="007D7D6A" w:rsidRDefault="007D7D6A" w14:paraId="39177B7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rsidRPr="007D7D6A" w:rsidR="007D7D6A" w:rsidRDefault="007D7D6A" w14:paraId="54E8B1B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7DF599E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432F2707" w14:textId="77777777">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9B8C450" w14:textId="77777777">
            <w:pPr>
              <w:rPr>
                <w:rFonts w:ascii="Times New Roman" w:hAnsi="Times New Roman" w:cs="Times New Roman"/>
              </w:rPr>
            </w:pPr>
            <w:r w:rsidRPr="007D7D6A">
              <w:rPr>
                <w:rFonts w:ascii="Times New Roman" w:hAnsi="Times New Roman" w:cs="Times New Roman"/>
              </w:rPr>
              <w:t>1.2.3</w:t>
            </w:r>
          </w:p>
        </w:tc>
        <w:tc>
          <w:tcPr>
            <w:tcW w:w="0" w:type="auto"/>
            <w:vAlign w:val="center"/>
            <w:hideMark/>
          </w:tcPr>
          <w:p w:rsidRPr="007D7D6A" w:rsidR="007D7D6A" w:rsidRDefault="007D7D6A" w14:paraId="5050191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integridad referencial</w:t>
            </w:r>
          </w:p>
        </w:tc>
        <w:tc>
          <w:tcPr>
            <w:tcW w:w="0" w:type="auto"/>
            <w:vAlign w:val="center"/>
            <w:hideMark/>
          </w:tcPr>
          <w:p w:rsidRPr="007D7D6A" w:rsidR="007D7D6A" w:rsidRDefault="007D7D6A" w14:paraId="2BDE592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0C0ED49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rsidRPr="007D7D6A" w:rsidR="007D7D6A" w:rsidRDefault="007D7D6A" w14:paraId="2FFE207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6F5759" w:rsidR="007D7D6A" w:rsidP="008F4130" w:rsidRDefault="007D7D6A" w14:paraId="32A0F95F" w14:textId="10C991DE">
      <w:pPr>
        <w:pStyle w:val="HU"/>
      </w:pPr>
    </w:p>
    <w:p w:rsidRPr="006F5759" w:rsidR="007D7D6A" w:rsidP="2D28C7A5" w:rsidRDefault="007D7D6A" w14:paraId="6CC0D09D" w14:textId="1065C83F">
      <w:r>
        <w:br w:type="page"/>
      </w:r>
    </w:p>
    <w:p w:rsidRPr="006F5759" w:rsidR="007D7D6A" w:rsidP="008F4130" w:rsidRDefault="007D7D6A" w14:paraId="02F9162E" w14:textId="4C919858">
      <w:pPr>
        <w:pStyle w:val="HU"/>
        <w:rPr>
          <w:rFonts w:eastAsia="Times New Roman"/>
          <w:b w:val="0"/>
          <w:sz w:val="27"/>
          <w:szCs w:val="27"/>
        </w:rPr>
      </w:pPr>
      <w:r w:rsidRPr="006F5759">
        <w:t>Historia de Usuario 1.3: Scripts de creación</w:t>
      </w:r>
    </w:p>
    <w:p w:rsidRPr="007D7D6A" w:rsidR="007D7D6A" w:rsidP="007D7D6A" w:rsidRDefault="007D7D6A" w14:paraId="28D4A600" w14:textId="77777777">
      <w:pPr>
        <w:rPr>
          <w:rFonts w:ascii="Times New Roman" w:hAnsi="Times New Roman" w:cs="Times New Roman"/>
        </w:rPr>
      </w:pPr>
      <w:r w:rsidRPr="007D7D6A">
        <w:rPr>
          <w:rFonts w:ascii="Times New Roman" w:hAnsi="Times New Roman" w:cs="Times New Roman"/>
        </w:rPr>
        <w:t>Descripción: Como administrador, necesito disponer de scripts de creación para replicar la BD en distintos entornos.Tareas:</w:t>
      </w:r>
    </w:p>
    <w:tbl>
      <w:tblPr>
        <w:tblStyle w:val="Tabladecuadrcula4"/>
        <w:tblW w:w="0" w:type="auto"/>
        <w:tblLook w:val="04A0" w:firstRow="1" w:lastRow="0" w:firstColumn="1" w:lastColumn="0" w:noHBand="0" w:noVBand="1"/>
      </w:tblPr>
      <w:tblGrid>
        <w:gridCol w:w="697"/>
        <w:gridCol w:w="3645"/>
        <w:gridCol w:w="1484"/>
        <w:gridCol w:w="2027"/>
        <w:gridCol w:w="1163"/>
      </w:tblGrid>
      <w:tr w:rsidRPr="007D7D6A" w:rsidR="007D7D6A" w14:paraId="76A462D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0F105D4"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3979467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7C923D9E"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1152C6A5"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2F9B5F51"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5134A9B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B6FD534" w14:textId="77777777">
            <w:pPr>
              <w:rPr>
                <w:rFonts w:ascii="Times New Roman" w:hAnsi="Times New Roman" w:cs="Times New Roman"/>
              </w:rPr>
            </w:pPr>
            <w:r w:rsidRPr="007D7D6A">
              <w:rPr>
                <w:rFonts w:ascii="Times New Roman" w:hAnsi="Times New Roman" w:cs="Times New Roman"/>
              </w:rPr>
              <w:t>1.3.1</w:t>
            </w:r>
          </w:p>
        </w:tc>
        <w:tc>
          <w:tcPr>
            <w:tcW w:w="0" w:type="auto"/>
            <w:vAlign w:val="center"/>
            <w:hideMark/>
          </w:tcPr>
          <w:p w:rsidRPr="007D7D6A" w:rsidR="007D7D6A" w:rsidRDefault="007D7D6A" w14:paraId="2C52E74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scribir script de creación completo</w:t>
            </w:r>
          </w:p>
        </w:tc>
        <w:tc>
          <w:tcPr>
            <w:tcW w:w="0" w:type="auto"/>
            <w:vAlign w:val="center"/>
            <w:hideMark/>
          </w:tcPr>
          <w:p w:rsidRPr="007D7D6A" w:rsidR="007D7D6A" w:rsidRDefault="007D7D6A" w14:paraId="03809D1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rsidRPr="007D7D6A" w:rsidR="007D7D6A" w:rsidRDefault="007D7D6A" w14:paraId="78182C1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52603DE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3B2FCD8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C5F3ADA" w14:textId="77777777">
            <w:pPr>
              <w:rPr>
                <w:rFonts w:ascii="Times New Roman" w:hAnsi="Times New Roman" w:cs="Times New Roman"/>
              </w:rPr>
            </w:pPr>
            <w:r w:rsidRPr="007D7D6A">
              <w:rPr>
                <w:rFonts w:ascii="Times New Roman" w:hAnsi="Times New Roman" w:cs="Times New Roman"/>
              </w:rPr>
              <w:t>1.3.2</w:t>
            </w:r>
          </w:p>
        </w:tc>
        <w:tc>
          <w:tcPr>
            <w:tcW w:w="0" w:type="auto"/>
            <w:vAlign w:val="center"/>
            <w:hideMark/>
          </w:tcPr>
          <w:p w:rsidRPr="007D7D6A" w:rsidR="007D7D6A" w:rsidRDefault="007D7D6A" w14:paraId="1C619C9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obar script en entorno de desarrollo</w:t>
            </w:r>
          </w:p>
        </w:tc>
        <w:tc>
          <w:tcPr>
            <w:tcW w:w="0" w:type="auto"/>
            <w:vAlign w:val="center"/>
            <w:hideMark/>
          </w:tcPr>
          <w:p w:rsidRPr="007D7D6A" w:rsidR="007D7D6A" w:rsidRDefault="007D7D6A" w14:paraId="67C0BC7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680A43B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6CD4CFA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48DFD54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3ED92EF" w14:textId="77777777">
            <w:pPr>
              <w:rPr>
                <w:rFonts w:ascii="Times New Roman" w:hAnsi="Times New Roman" w:cs="Times New Roman"/>
              </w:rPr>
            </w:pPr>
            <w:r w:rsidRPr="007D7D6A">
              <w:rPr>
                <w:rFonts w:ascii="Times New Roman" w:hAnsi="Times New Roman" w:cs="Times New Roman"/>
              </w:rPr>
              <w:t>1.3.3</w:t>
            </w:r>
          </w:p>
        </w:tc>
        <w:tc>
          <w:tcPr>
            <w:tcW w:w="0" w:type="auto"/>
            <w:vAlign w:val="center"/>
            <w:hideMark/>
          </w:tcPr>
          <w:p w:rsidRPr="007D7D6A" w:rsidR="007D7D6A" w:rsidRDefault="007D7D6A" w14:paraId="3C2AA63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obar script en entorno de pruebas</w:t>
            </w:r>
          </w:p>
        </w:tc>
        <w:tc>
          <w:tcPr>
            <w:tcW w:w="0" w:type="auto"/>
            <w:vAlign w:val="center"/>
            <w:hideMark/>
          </w:tcPr>
          <w:p w:rsidRPr="007D7D6A" w:rsidR="007D7D6A" w:rsidRDefault="007D7D6A" w14:paraId="4B36E86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147E137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43BD1BC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0E4681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E059D72" w14:textId="77777777">
            <w:pPr>
              <w:rPr>
                <w:rFonts w:ascii="Times New Roman" w:hAnsi="Times New Roman" w:cs="Times New Roman"/>
              </w:rPr>
            </w:pPr>
            <w:r w:rsidRPr="007D7D6A">
              <w:rPr>
                <w:rFonts w:ascii="Times New Roman" w:hAnsi="Times New Roman" w:cs="Times New Roman"/>
              </w:rPr>
              <w:t>1.3.4</w:t>
            </w:r>
          </w:p>
        </w:tc>
        <w:tc>
          <w:tcPr>
            <w:tcW w:w="0" w:type="auto"/>
            <w:vAlign w:val="center"/>
            <w:hideMark/>
          </w:tcPr>
          <w:p w:rsidRPr="007D7D6A" w:rsidR="007D7D6A" w:rsidRDefault="007D7D6A" w14:paraId="4875EF0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uso del script</w:t>
            </w:r>
          </w:p>
        </w:tc>
        <w:tc>
          <w:tcPr>
            <w:tcW w:w="0" w:type="auto"/>
            <w:vAlign w:val="center"/>
            <w:hideMark/>
          </w:tcPr>
          <w:p w:rsidRPr="007D7D6A" w:rsidR="007D7D6A" w:rsidRDefault="007D7D6A" w14:paraId="6F60173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5466945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rsidRPr="007D7D6A" w:rsidR="007D7D6A" w:rsidRDefault="007D7D6A" w14:paraId="7E56541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F4249E" w:rsidR="007D7D6A" w:rsidP="00F4249E" w:rsidRDefault="007D7D6A" w14:paraId="657B339E" w14:textId="77777777">
      <w:pPr>
        <w:rPr>
          <w:rFonts w:ascii="Times New Roman" w:hAnsi="Times New Roman" w:cs="Times New Roman"/>
          <w:b/>
          <w:bCs/>
          <w:sz w:val="32"/>
          <w:szCs w:val="32"/>
        </w:rPr>
      </w:pPr>
      <w:r w:rsidRPr="00F4249E">
        <w:rPr>
          <w:rFonts w:ascii="Times New Roman" w:hAnsi="Times New Roman" w:cs="Times New Roman"/>
          <w:b/>
          <w:bCs/>
          <w:sz w:val="32"/>
          <w:szCs w:val="32"/>
        </w:rPr>
        <w:t>Sprint 2: Seguridad y Validación de la Base de Datos</w:t>
      </w:r>
    </w:p>
    <w:p w:rsidRPr="007D7D6A" w:rsidR="007D7D6A" w:rsidP="008F4130" w:rsidRDefault="007D7D6A" w14:paraId="427823BE" w14:textId="77777777">
      <w:pPr>
        <w:pStyle w:val="HU"/>
        <w:rPr>
          <w:rFonts w:eastAsia="Times New Roman"/>
          <w:b w:val="0"/>
          <w:sz w:val="27"/>
          <w:szCs w:val="27"/>
        </w:rPr>
      </w:pPr>
      <w:r w:rsidRPr="007D7D6A">
        <w:t>HU 19.1: Configuración de respaldos automáticos</w:t>
      </w:r>
    </w:p>
    <w:p w:rsidRPr="007D7D6A" w:rsidR="007D7D6A" w:rsidP="007D7D6A" w:rsidRDefault="007D7D6A" w14:paraId="160006B8"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configurar respaldos automáticos para garantizar la seguridad de la información de la base de datos.</w:t>
      </w:r>
    </w:p>
    <w:p w:rsidRPr="007D7D6A" w:rsidR="007D7D6A" w:rsidP="007D7D6A" w:rsidRDefault="007D7D6A" w14:paraId="1A0E7A64" w14:textId="77777777">
      <w:pPr>
        <w:rPr>
          <w:rFonts w:ascii="Times New Roman" w:hAnsi="Times New Roman" w:cs="Times New Roman"/>
        </w:rPr>
      </w:pPr>
      <w:r w:rsidRPr="007D7D6A">
        <w:rPr>
          <w:rFonts w:ascii="Times New Roman" w:hAnsi="Times New Roman" w:cs="Times New Roman"/>
        </w:rPr>
        <w:t>Tareas:</w:t>
      </w:r>
    </w:p>
    <w:tbl>
      <w:tblPr>
        <w:tblStyle w:val="Tabladecuadrcula4"/>
        <w:tblW w:w="0" w:type="auto"/>
        <w:tblLook w:val="04A0" w:firstRow="1" w:lastRow="0" w:firstColumn="1" w:lastColumn="0" w:noHBand="0" w:noVBand="1"/>
      </w:tblPr>
      <w:tblGrid>
        <w:gridCol w:w="816"/>
        <w:gridCol w:w="3782"/>
        <w:gridCol w:w="1467"/>
        <w:gridCol w:w="1788"/>
        <w:gridCol w:w="1163"/>
      </w:tblGrid>
      <w:tr w:rsidRPr="007D7D6A" w:rsidR="007D7D6A" w14:paraId="2DE9D0C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87A14FC"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3E83EC67"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6610F1A0"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33126888"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64410857"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49EFD15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DFABCE6" w14:textId="77777777">
            <w:pPr>
              <w:rPr>
                <w:rFonts w:ascii="Times New Roman" w:hAnsi="Times New Roman" w:cs="Times New Roman"/>
              </w:rPr>
            </w:pPr>
            <w:r w:rsidRPr="007D7D6A">
              <w:rPr>
                <w:rFonts w:ascii="Times New Roman" w:hAnsi="Times New Roman" w:cs="Times New Roman"/>
              </w:rPr>
              <w:t>19.1.1</w:t>
            </w:r>
          </w:p>
        </w:tc>
        <w:tc>
          <w:tcPr>
            <w:tcW w:w="0" w:type="auto"/>
            <w:vAlign w:val="center"/>
            <w:hideMark/>
          </w:tcPr>
          <w:p w:rsidRPr="007D7D6A" w:rsidR="007D7D6A" w:rsidRDefault="007D7D6A" w14:paraId="172DD19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efinir política de respaldo (frecuencia, retención)</w:t>
            </w:r>
          </w:p>
        </w:tc>
        <w:tc>
          <w:tcPr>
            <w:tcW w:w="0" w:type="auto"/>
            <w:vAlign w:val="center"/>
            <w:hideMark/>
          </w:tcPr>
          <w:p w:rsidRPr="007D7D6A" w:rsidR="007D7D6A" w:rsidRDefault="007D7D6A" w14:paraId="53CF833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5AE9FFF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5E0D93E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0C850D8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03F014D" w14:textId="77777777">
            <w:pPr>
              <w:rPr>
                <w:rFonts w:ascii="Times New Roman" w:hAnsi="Times New Roman" w:cs="Times New Roman"/>
              </w:rPr>
            </w:pPr>
            <w:r w:rsidRPr="007D7D6A">
              <w:rPr>
                <w:rFonts w:ascii="Times New Roman" w:hAnsi="Times New Roman" w:cs="Times New Roman"/>
              </w:rPr>
              <w:t>19.1.2</w:t>
            </w:r>
          </w:p>
        </w:tc>
        <w:tc>
          <w:tcPr>
            <w:tcW w:w="0" w:type="auto"/>
            <w:vAlign w:val="center"/>
            <w:hideMark/>
          </w:tcPr>
          <w:p w:rsidRPr="007D7D6A" w:rsidR="007D7D6A" w:rsidRDefault="007D7D6A" w14:paraId="5C21A2C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figurar tarea automática de respaldo en MySQL</w:t>
            </w:r>
          </w:p>
        </w:tc>
        <w:tc>
          <w:tcPr>
            <w:tcW w:w="0" w:type="auto"/>
            <w:vAlign w:val="center"/>
            <w:hideMark/>
          </w:tcPr>
          <w:p w:rsidRPr="007D7D6A" w:rsidR="007D7D6A" w:rsidRDefault="007D7D6A" w14:paraId="116E111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rsidRPr="007D7D6A" w:rsidR="007D7D6A" w:rsidRDefault="007D7D6A" w14:paraId="4692A20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025EDE5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566D1D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7656816" w14:textId="77777777">
            <w:pPr>
              <w:rPr>
                <w:rFonts w:ascii="Times New Roman" w:hAnsi="Times New Roman" w:cs="Times New Roman"/>
              </w:rPr>
            </w:pPr>
            <w:r w:rsidRPr="007D7D6A">
              <w:rPr>
                <w:rFonts w:ascii="Times New Roman" w:hAnsi="Times New Roman" w:cs="Times New Roman"/>
              </w:rPr>
              <w:t>19.1.3</w:t>
            </w:r>
          </w:p>
        </w:tc>
        <w:tc>
          <w:tcPr>
            <w:tcW w:w="0" w:type="auto"/>
            <w:vAlign w:val="center"/>
            <w:hideMark/>
          </w:tcPr>
          <w:p w:rsidRPr="007D7D6A" w:rsidR="007D7D6A" w:rsidRDefault="007D7D6A" w14:paraId="3856F59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obar recuperación desde respaldo</w:t>
            </w:r>
          </w:p>
        </w:tc>
        <w:tc>
          <w:tcPr>
            <w:tcW w:w="0" w:type="auto"/>
            <w:vAlign w:val="center"/>
            <w:hideMark/>
          </w:tcPr>
          <w:p w:rsidRPr="007D7D6A" w:rsidR="007D7D6A" w:rsidRDefault="007D7D6A" w14:paraId="7B196C9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1967AD8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3979EC3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2B1703F6"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48D0E3B" w14:textId="77777777">
            <w:pPr>
              <w:rPr>
                <w:rFonts w:ascii="Times New Roman" w:hAnsi="Times New Roman" w:cs="Times New Roman"/>
              </w:rPr>
            </w:pPr>
            <w:r w:rsidRPr="007D7D6A">
              <w:rPr>
                <w:rFonts w:ascii="Times New Roman" w:hAnsi="Times New Roman" w:cs="Times New Roman"/>
              </w:rPr>
              <w:t>19.1.4</w:t>
            </w:r>
          </w:p>
        </w:tc>
        <w:tc>
          <w:tcPr>
            <w:tcW w:w="0" w:type="auto"/>
            <w:vAlign w:val="center"/>
            <w:hideMark/>
          </w:tcPr>
          <w:p w:rsidRPr="007D7D6A" w:rsidR="007D7D6A" w:rsidRDefault="007D7D6A" w14:paraId="5267C13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proceso de respaldo y restauración</w:t>
            </w:r>
          </w:p>
        </w:tc>
        <w:tc>
          <w:tcPr>
            <w:tcW w:w="0" w:type="auto"/>
            <w:vAlign w:val="center"/>
            <w:hideMark/>
          </w:tcPr>
          <w:p w:rsidRPr="007D7D6A" w:rsidR="007D7D6A" w:rsidRDefault="007D7D6A" w14:paraId="716BC49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4E612FB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rsidRPr="007D7D6A" w:rsidR="007D7D6A" w:rsidRDefault="007D7D6A" w14:paraId="016F6F8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7D7D6A" w:rsidRDefault="007D7D6A" w14:paraId="2CFFAD64" w14:textId="77777777">
      <w:pPr>
        <w:rPr>
          <w:rFonts w:ascii="Times New Roman" w:hAnsi="Times New Roman" w:cs="Times New Roman"/>
        </w:rPr>
      </w:pPr>
    </w:p>
    <w:p w:rsidRPr="007D7D6A" w:rsidR="007D7D6A" w:rsidP="008F4130" w:rsidRDefault="007D7D6A" w14:paraId="67AB9D12" w14:textId="77777777">
      <w:pPr>
        <w:pStyle w:val="HU"/>
        <w:rPr>
          <w:rFonts w:eastAsia="Times New Roman"/>
          <w:b w:val="0"/>
          <w:sz w:val="27"/>
          <w:szCs w:val="27"/>
        </w:rPr>
      </w:pPr>
      <w:r w:rsidRPr="007D7D6A">
        <w:t>HU 24.1: Ejecución de prueba piloto</w:t>
      </w:r>
    </w:p>
    <w:p w:rsidRPr="007D7D6A" w:rsidR="007D7D6A" w:rsidP="007D7D6A" w:rsidRDefault="007D7D6A" w14:paraId="3DB5A587"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necesito ejecutar una prueba piloto para validar la integridad y funcionamiento de la base de datos antes de pasar a producción.</w:t>
      </w:r>
    </w:p>
    <w:p w:rsidRPr="007D7D6A" w:rsidR="007D7D6A" w:rsidP="007D7D6A" w:rsidRDefault="007D7D6A" w14:paraId="7C9BF013" w14:textId="77777777">
      <w:pPr>
        <w:rPr>
          <w:rFonts w:ascii="Times New Roman" w:hAnsi="Times New Roman" w:cs="Times New Roman"/>
        </w:rPr>
      </w:pPr>
      <w:r w:rsidRPr="007D7D6A">
        <w:rPr>
          <w:rFonts w:ascii="Times New Roman" w:hAnsi="Times New Roman" w:cs="Times New Roman"/>
        </w:rPr>
        <w:t>Tareas:</w:t>
      </w:r>
    </w:p>
    <w:tbl>
      <w:tblPr>
        <w:tblStyle w:val="Tabladecuadrcula4"/>
        <w:tblW w:w="0" w:type="auto"/>
        <w:tblLook w:val="04A0" w:firstRow="1" w:lastRow="0" w:firstColumn="1" w:lastColumn="0" w:noHBand="0" w:noVBand="1"/>
      </w:tblPr>
      <w:tblGrid>
        <w:gridCol w:w="816"/>
        <w:gridCol w:w="3649"/>
        <w:gridCol w:w="1476"/>
        <w:gridCol w:w="1912"/>
        <w:gridCol w:w="1163"/>
      </w:tblGrid>
      <w:tr w:rsidRPr="007D7D6A" w:rsidR="007D7D6A" w14:paraId="604BA5B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5560669"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5040A736"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5B5B9DE1"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64C4A3B7"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66C9A1A8"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75D65ED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122193A" w14:textId="77777777">
            <w:pPr>
              <w:rPr>
                <w:rFonts w:ascii="Times New Roman" w:hAnsi="Times New Roman" w:cs="Times New Roman"/>
              </w:rPr>
            </w:pPr>
            <w:r w:rsidRPr="007D7D6A">
              <w:rPr>
                <w:rFonts w:ascii="Times New Roman" w:hAnsi="Times New Roman" w:cs="Times New Roman"/>
              </w:rPr>
              <w:t>24.1.1</w:t>
            </w:r>
          </w:p>
        </w:tc>
        <w:tc>
          <w:tcPr>
            <w:tcW w:w="0" w:type="auto"/>
            <w:vAlign w:val="center"/>
            <w:hideMark/>
          </w:tcPr>
          <w:p w:rsidRPr="007D7D6A" w:rsidR="007D7D6A" w:rsidRDefault="007D7D6A" w14:paraId="242EB08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argar datos de prueba en la base de datos</w:t>
            </w:r>
          </w:p>
        </w:tc>
        <w:tc>
          <w:tcPr>
            <w:tcW w:w="0" w:type="auto"/>
            <w:vAlign w:val="center"/>
            <w:hideMark/>
          </w:tcPr>
          <w:p w:rsidRPr="007D7D6A" w:rsidR="007D7D6A" w:rsidRDefault="007D7D6A" w14:paraId="2E37A29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2765F38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0D3CF02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756C3BC3"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C0120F1" w14:textId="77777777">
            <w:pPr>
              <w:rPr>
                <w:rFonts w:ascii="Times New Roman" w:hAnsi="Times New Roman" w:cs="Times New Roman"/>
              </w:rPr>
            </w:pPr>
            <w:r w:rsidRPr="007D7D6A">
              <w:rPr>
                <w:rFonts w:ascii="Times New Roman" w:hAnsi="Times New Roman" w:cs="Times New Roman"/>
              </w:rPr>
              <w:t>24.1.2</w:t>
            </w:r>
          </w:p>
        </w:tc>
        <w:tc>
          <w:tcPr>
            <w:tcW w:w="0" w:type="auto"/>
            <w:vAlign w:val="center"/>
            <w:hideMark/>
          </w:tcPr>
          <w:p w:rsidRPr="007D7D6A" w:rsidR="007D7D6A" w:rsidRDefault="007D7D6A" w14:paraId="1259984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jecutar consultas de validación</w:t>
            </w:r>
          </w:p>
        </w:tc>
        <w:tc>
          <w:tcPr>
            <w:tcW w:w="0" w:type="auto"/>
            <w:vAlign w:val="center"/>
            <w:hideMark/>
          </w:tcPr>
          <w:p w:rsidRPr="007D7D6A" w:rsidR="007D7D6A" w:rsidRDefault="007D7D6A" w14:paraId="1234277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75DA351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4F3312F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312029A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43DAF76" w14:textId="77777777">
            <w:pPr>
              <w:rPr>
                <w:rFonts w:ascii="Times New Roman" w:hAnsi="Times New Roman" w:cs="Times New Roman"/>
              </w:rPr>
            </w:pPr>
            <w:r w:rsidRPr="007D7D6A">
              <w:rPr>
                <w:rFonts w:ascii="Times New Roman" w:hAnsi="Times New Roman" w:cs="Times New Roman"/>
              </w:rPr>
              <w:t>24.1.3</w:t>
            </w:r>
          </w:p>
        </w:tc>
        <w:tc>
          <w:tcPr>
            <w:tcW w:w="0" w:type="auto"/>
            <w:vAlign w:val="center"/>
            <w:hideMark/>
          </w:tcPr>
          <w:p w:rsidRPr="007D7D6A" w:rsidR="007D7D6A" w:rsidRDefault="007D7D6A" w14:paraId="5D81130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valuar rendimiento inicial</w:t>
            </w:r>
          </w:p>
        </w:tc>
        <w:tc>
          <w:tcPr>
            <w:tcW w:w="0" w:type="auto"/>
            <w:vAlign w:val="center"/>
            <w:hideMark/>
          </w:tcPr>
          <w:p w:rsidRPr="007D7D6A" w:rsidR="007D7D6A" w:rsidRDefault="007D7D6A" w14:paraId="3BC34F6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rsidRPr="007D7D6A" w:rsidR="007D7D6A" w:rsidRDefault="007D7D6A" w14:paraId="4ECAF3A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5AF2D69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718225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9EB366D" w14:textId="77777777">
            <w:pPr>
              <w:rPr>
                <w:rFonts w:ascii="Times New Roman" w:hAnsi="Times New Roman" w:cs="Times New Roman"/>
              </w:rPr>
            </w:pPr>
            <w:r w:rsidRPr="007D7D6A">
              <w:rPr>
                <w:rFonts w:ascii="Times New Roman" w:hAnsi="Times New Roman" w:cs="Times New Roman"/>
              </w:rPr>
              <w:t>24.1.4</w:t>
            </w:r>
          </w:p>
        </w:tc>
        <w:tc>
          <w:tcPr>
            <w:tcW w:w="0" w:type="auto"/>
            <w:vAlign w:val="center"/>
            <w:hideMark/>
          </w:tcPr>
          <w:p w:rsidRPr="007D7D6A" w:rsidR="007D7D6A" w:rsidRDefault="007D7D6A" w14:paraId="0F93BB0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resultados de la prueba piloto</w:t>
            </w:r>
          </w:p>
        </w:tc>
        <w:tc>
          <w:tcPr>
            <w:tcW w:w="0" w:type="auto"/>
            <w:vAlign w:val="center"/>
            <w:hideMark/>
          </w:tcPr>
          <w:p w:rsidRPr="007D7D6A" w:rsidR="007D7D6A" w:rsidRDefault="007D7D6A" w14:paraId="3179F32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2E72C8B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048AACE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7D7D6A" w:rsidRDefault="007D7D6A" w14:paraId="53EB1AB5" w14:textId="77777777">
      <w:pPr>
        <w:rPr>
          <w:rFonts w:ascii="Times New Roman" w:hAnsi="Times New Roman" w:cs="Times New Roman"/>
        </w:rPr>
      </w:pPr>
    </w:p>
    <w:p w:rsidRPr="007D7D6A" w:rsidR="007D7D6A" w:rsidP="007D7D6A" w:rsidRDefault="007D7D6A" w14:paraId="7D6C722F" w14:textId="77777777">
      <w:pPr>
        <w:rPr>
          <w:rFonts w:ascii="Times New Roman" w:hAnsi="Times New Roman" w:cs="Times New Roman"/>
          <w:b/>
          <w:bCs/>
          <w:sz w:val="32"/>
          <w:szCs w:val="32"/>
        </w:rPr>
      </w:pPr>
      <w:r w:rsidRPr="007D7D6A">
        <w:rPr>
          <w:rFonts w:ascii="Times New Roman" w:hAnsi="Times New Roman" w:cs="Times New Roman"/>
          <w:b/>
          <w:bCs/>
          <w:sz w:val="32"/>
          <w:szCs w:val="32"/>
        </w:rPr>
        <w:t>Sprint 3: Gestión de Usuarios y Autenticación</w:t>
      </w:r>
    </w:p>
    <w:p w:rsidRPr="007D7D6A" w:rsidR="007D7D6A" w:rsidP="008F4130" w:rsidRDefault="007D7D6A" w14:paraId="44656C83" w14:textId="77777777">
      <w:pPr>
        <w:pStyle w:val="HU"/>
        <w:rPr>
          <w:rFonts w:eastAsia="Times New Roman"/>
          <w:b w:val="0"/>
          <w:sz w:val="27"/>
          <w:szCs w:val="27"/>
        </w:rPr>
      </w:pPr>
      <w:r w:rsidRPr="007D7D6A">
        <w:t>HU 2.1: Registro de usuarios</w:t>
      </w:r>
    </w:p>
    <w:p w:rsidRPr="007D7D6A" w:rsidR="007D7D6A" w:rsidP="007D7D6A" w:rsidRDefault="007D7D6A" w14:paraId="0200A5C0"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usuario, quiero poder registrarme en el sistema proporcionando mis datos básicos para acceder a las funcionalidades.</w:t>
      </w:r>
    </w:p>
    <w:p w:rsidRPr="007D7D6A" w:rsidR="007D7D6A" w:rsidP="007D7D6A" w:rsidRDefault="007D7D6A" w14:paraId="6DE36727" w14:textId="77777777">
      <w:pPr>
        <w:rPr>
          <w:rFonts w:ascii="Times New Roman" w:hAnsi="Times New Roman" w:cs="Times New Roman"/>
        </w:rPr>
      </w:pPr>
      <w:r w:rsidRPr="007D7D6A">
        <w:rPr>
          <w:rFonts w:ascii="Times New Roman" w:hAnsi="Times New Roman" w:cs="Times New Roman"/>
        </w:rPr>
        <w:t>Tareas:</w:t>
      </w:r>
    </w:p>
    <w:tbl>
      <w:tblPr>
        <w:tblStyle w:val="Tabladecuadrcula4"/>
        <w:tblW w:w="0" w:type="auto"/>
        <w:tblLook w:val="04A0" w:firstRow="1" w:lastRow="0" w:firstColumn="1" w:lastColumn="0" w:noHBand="0" w:noVBand="1"/>
      </w:tblPr>
      <w:tblGrid>
        <w:gridCol w:w="696"/>
        <w:gridCol w:w="3630"/>
        <w:gridCol w:w="1530"/>
        <w:gridCol w:w="1997"/>
        <w:gridCol w:w="1163"/>
      </w:tblGrid>
      <w:tr w:rsidRPr="007D7D6A" w:rsidR="007D7D6A" w14:paraId="520907D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7F92A0C"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3CCEE7E6"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68A33EB7"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59A9DC5A"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64775BC9"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6A638CB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F7F5498" w14:textId="77777777">
            <w:pPr>
              <w:rPr>
                <w:rFonts w:ascii="Times New Roman" w:hAnsi="Times New Roman" w:cs="Times New Roman"/>
              </w:rPr>
            </w:pPr>
            <w:r w:rsidRPr="007D7D6A">
              <w:rPr>
                <w:rFonts w:ascii="Times New Roman" w:hAnsi="Times New Roman" w:cs="Times New Roman"/>
              </w:rPr>
              <w:t>2.1.1</w:t>
            </w:r>
          </w:p>
        </w:tc>
        <w:tc>
          <w:tcPr>
            <w:tcW w:w="0" w:type="auto"/>
            <w:vAlign w:val="center"/>
            <w:hideMark/>
          </w:tcPr>
          <w:p w:rsidRPr="007D7D6A" w:rsidR="007D7D6A" w:rsidRDefault="007D7D6A" w14:paraId="12DD249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registro</w:t>
            </w:r>
          </w:p>
        </w:tc>
        <w:tc>
          <w:tcPr>
            <w:tcW w:w="0" w:type="auto"/>
            <w:vAlign w:val="center"/>
            <w:hideMark/>
          </w:tcPr>
          <w:p w:rsidRPr="007D7D6A" w:rsidR="007D7D6A" w:rsidRDefault="007D7D6A" w14:paraId="48D242E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455D3D4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2505CBA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238A4F4"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81AB675" w14:textId="77777777">
            <w:pPr>
              <w:rPr>
                <w:rFonts w:ascii="Times New Roman" w:hAnsi="Times New Roman" w:cs="Times New Roman"/>
              </w:rPr>
            </w:pPr>
            <w:r w:rsidRPr="007D7D6A">
              <w:rPr>
                <w:rFonts w:ascii="Times New Roman" w:hAnsi="Times New Roman" w:cs="Times New Roman"/>
              </w:rPr>
              <w:t>2.1.2</w:t>
            </w:r>
          </w:p>
        </w:tc>
        <w:tc>
          <w:tcPr>
            <w:tcW w:w="0" w:type="auto"/>
            <w:vAlign w:val="center"/>
            <w:hideMark/>
          </w:tcPr>
          <w:p w:rsidRPr="007D7D6A" w:rsidR="007D7D6A" w:rsidRDefault="007D7D6A" w14:paraId="03D655C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ones de campos</w:t>
            </w:r>
          </w:p>
        </w:tc>
        <w:tc>
          <w:tcPr>
            <w:tcW w:w="0" w:type="auto"/>
            <w:vAlign w:val="center"/>
            <w:hideMark/>
          </w:tcPr>
          <w:p w:rsidRPr="007D7D6A" w:rsidR="007D7D6A" w:rsidRDefault="007D7D6A" w14:paraId="50A5CB1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036D581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14D88A2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2DC3FB71"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21CF39D" w14:textId="77777777">
            <w:pPr>
              <w:rPr>
                <w:rFonts w:ascii="Times New Roman" w:hAnsi="Times New Roman" w:cs="Times New Roman"/>
              </w:rPr>
            </w:pPr>
            <w:r w:rsidRPr="007D7D6A">
              <w:rPr>
                <w:rFonts w:ascii="Times New Roman" w:hAnsi="Times New Roman" w:cs="Times New Roman"/>
              </w:rPr>
              <w:t>2.1.3</w:t>
            </w:r>
          </w:p>
        </w:tc>
        <w:tc>
          <w:tcPr>
            <w:tcW w:w="0" w:type="auto"/>
            <w:vAlign w:val="center"/>
            <w:hideMark/>
          </w:tcPr>
          <w:p w:rsidRPr="007D7D6A" w:rsidR="007D7D6A" w:rsidRDefault="007D7D6A" w14:paraId="0BBAB91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ectar formulario con base de datos</w:t>
            </w:r>
          </w:p>
        </w:tc>
        <w:tc>
          <w:tcPr>
            <w:tcW w:w="0" w:type="auto"/>
            <w:vAlign w:val="center"/>
            <w:hideMark/>
          </w:tcPr>
          <w:p w:rsidRPr="007D7D6A" w:rsidR="007D7D6A" w:rsidRDefault="007D7D6A" w14:paraId="155C304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0CB5DE9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rsidRPr="007D7D6A" w:rsidR="007D7D6A" w:rsidRDefault="007D7D6A" w14:paraId="3829919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EADBD1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291FBDC" w14:textId="77777777">
            <w:pPr>
              <w:rPr>
                <w:rFonts w:ascii="Times New Roman" w:hAnsi="Times New Roman" w:cs="Times New Roman"/>
              </w:rPr>
            </w:pPr>
            <w:r w:rsidRPr="007D7D6A">
              <w:rPr>
                <w:rFonts w:ascii="Times New Roman" w:hAnsi="Times New Roman" w:cs="Times New Roman"/>
              </w:rPr>
              <w:t>2.1.4</w:t>
            </w:r>
          </w:p>
        </w:tc>
        <w:tc>
          <w:tcPr>
            <w:tcW w:w="0" w:type="auto"/>
            <w:vAlign w:val="center"/>
            <w:hideMark/>
          </w:tcPr>
          <w:p w:rsidRPr="007D7D6A" w:rsidR="007D7D6A" w:rsidRDefault="007D7D6A" w14:paraId="457810A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creación de usuario</w:t>
            </w:r>
          </w:p>
        </w:tc>
        <w:tc>
          <w:tcPr>
            <w:tcW w:w="0" w:type="auto"/>
            <w:vAlign w:val="center"/>
            <w:hideMark/>
          </w:tcPr>
          <w:p w:rsidRPr="007D7D6A" w:rsidR="007D7D6A" w:rsidRDefault="007D7D6A" w14:paraId="2A236F1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2C69CDC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7209026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7D7D6A" w:rsidRDefault="007D7D6A" w14:paraId="4A3D45C6" w14:textId="77777777">
      <w:pPr>
        <w:rPr>
          <w:rFonts w:ascii="Times New Roman" w:hAnsi="Times New Roman" w:cs="Times New Roman"/>
        </w:rPr>
      </w:pPr>
    </w:p>
    <w:p w:rsidRPr="007D7D6A" w:rsidR="007D7D6A" w:rsidP="00C13BFE" w:rsidRDefault="007D7D6A" w14:paraId="2BAA8BE8" w14:textId="77777777">
      <w:pPr>
        <w:pStyle w:val="HU"/>
        <w:rPr>
          <w:rFonts w:eastAsia="Times New Roman"/>
          <w:b w:val="0"/>
          <w:sz w:val="27"/>
          <w:szCs w:val="27"/>
        </w:rPr>
      </w:pPr>
      <w:r w:rsidRPr="007D7D6A">
        <w:t>HU 2.2: Inicio de sesión de usuarios</w:t>
      </w:r>
    </w:p>
    <w:p w:rsidRPr="007D7D6A" w:rsidR="007D7D6A" w:rsidP="007D7D6A" w:rsidRDefault="007D7D6A" w14:paraId="48C607FE"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usuario, quiero iniciar sesión con mis credenciales para acceder a mi cuenta.</w:t>
      </w:r>
    </w:p>
    <w:p w:rsidRPr="007D7D6A" w:rsidR="007D7D6A" w:rsidP="007D7D6A" w:rsidRDefault="007D7D6A" w14:paraId="702D6467" w14:textId="77777777">
      <w:pPr>
        <w:rPr>
          <w:rFonts w:ascii="Times New Roman" w:hAnsi="Times New Roman" w:cs="Times New Roman"/>
        </w:rPr>
      </w:pPr>
      <w:r w:rsidRPr="007D7D6A">
        <w:rPr>
          <w:rFonts w:ascii="Times New Roman" w:hAnsi="Times New Roman" w:cs="Times New Roman"/>
        </w:rPr>
        <w:t>Tareas:</w:t>
      </w:r>
    </w:p>
    <w:tbl>
      <w:tblPr>
        <w:tblStyle w:val="Tabladecuadrcula4"/>
        <w:tblW w:w="0" w:type="auto"/>
        <w:tblLook w:val="04A0" w:firstRow="1" w:lastRow="0" w:firstColumn="1" w:lastColumn="0" w:noHBand="0" w:noVBand="1"/>
      </w:tblPr>
      <w:tblGrid>
        <w:gridCol w:w="696"/>
        <w:gridCol w:w="3659"/>
        <w:gridCol w:w="1526"/>
        <w:gridCol w:w="1972"/>
        <w:gridCol w:w="1163"/>
      </w:tblGrid>
      <w:tr w:rsidRPr="007D7D6A" w:rsidR="007D7D6A" w14:paraId="53097D0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871A80D"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5B48AC19"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0DFF2FD3"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11DA64FB"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0260B4EC"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5759B0F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E0D5CD8" w14:textId="77777777">
            <w:pPr>
              <w:rPr>
                <w:rFonts w:ascii="Times New Roman" w:hAnsi="Times New Roman" w:cs="Times New Roman"/>
              </w:rPr>
            </w:pPr>
            <w:r w:rsidRPr="007D7D6A">
              <w:rPr>
                <w:rFonts w:ascii="Times New Roman" w:hAnsi="Times New Roman" w:cs="Times New Roman"/>
              </w:rPr>
              <w:t>2.2.1</w:t>
            </w:r>
          </w:p>
        </w:tc>
        <w:tc>
          <w:tcPr>
            <w:tcW w:w="0" w:type="auto"/>
            <w:vAlign w:val="center"/>
            <w:hideMark/>
          </w:tcPr>
          <w:p w:rsidRPr="007D7D6A" w:rsidR="007D7D6A" w:rsidRDefault="007D7D6A" w14:paraId="51AF8DE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inicio de sesión</w:t>
            </w:r>
          </w:p>
        </w:tc>
        <w:tc>
          <w:tcPr>
            <w:tcW w:w="0" w:type="auto"/>
            <w:vAlign w:val="center"/>
            <w:hideMark/>
          </w:tcPr>
          <w:p w:rsidRPr="007D7D6A" w:rsidR="007D7D6A" w:rsidRDefault="007D7D6A" w14:paraId="56E3C30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7ABE349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6DF47C8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90EBA77"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6E5D110" w14:textId="77777777">
            <w:pPr>
              <w:rPr>
                <w:rFonts w:ascii="Times New Roman" w:hAnsi="Times New Roman" w:cs="Times New Roman"/>
              </w:rPr>
            </w:pPr>
            <w:r w:rsidRPr="007D7D6A">
              <w:rPr>
                <w:rFonts w:ascii="Times New Roman" w:hAnsi="Times New Roman" w:cs="Times New Roman"/>
              </w:rPr>
              <w:t>2.2.2</w:t>
            </w:r>
          </w:p>
        </w:tc>
        <w:tc>
          <w:tcPr>
            <w:tcW w:w="0" w:type="auto"/>
            <w:vAlign w:val="center"/>
            <w:hideMark/>
          </w:tcPr>
          <w:p w:rsidRPr="007D7D6A" w:rsidR="007D7D6A" w:rsidRDefault="007D7D6A" w14:paraId="59921F8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ón de credenciales</w:t>
            </w:r>
          </w:p>
        </w:tc>
        <w:tc>
          <w:tcPr>
            <w:tcW w:w="0" w:type="auto"/>
            <w:vAlign w:val="center"/>
            <w:hideMark/>
          </w:tcPr>
          <w:p w:rsidRPr="007D7D6A" w:rsidR="007D7D6A" w:rsidRDefault="007D7D6A" w14:paraId="55D0CAF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4607842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rsidRPr="007D7D6A" w:rsidR="007D7D6A" w:rsidRDefault="007D7D6A" w14:paraId="2964BF6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72084841"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51432FB" w14:textId="77777777">
            <w:pPr>
              <w:rPr>
                <w:rFonts w:ascii="Times New Roman" w:hAnsi="Times New Roman" w:cs="Times New Roman"/>
              </w:rPr>
            </w:pPr>
            <w:r w:rsidRPr="007D7D6A">
              <w:rPr>
                <w:rFonts w:ascii="Times New Roman" w:hAnsi="Times New Roman" w:cs="Times New Roman"/>
              </w:rPr>
              <w:t>2.2.3</w:t>
            </w:r>
          </w:p>
        </w:tc>
        <w:tc>
          <w:tcPr>
            <w:tcW w:w="0" w:type="auto"/>
            <w:vAlign w:val="center"/>
            <w:hideMark/>
          </w:tcPr>
          <w:p w:rsidRPr="007D7D6A" w:rsidR="007D7D6A" w:rsidRDefault="007D7D6A" w14:paraId="52F4B98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Manejo de errores de autenticación</w:t>
            </w:r>
          </w:p>
        </w:tc>
        <w:tc>
          <w:tcPr>
            <w:tcW w:w="0" w:type="auto"/>
            <w:vAlign w:val="center"/>
            <w:hideMark/>
          </w:tcPr>
          <w:p w:rsidRPr="007D7D6A" w:rsidR="007D7D6A" w:rsidRDefault="007D7D6A" w14:paraId="117E2A9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3033AAD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492D830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69C708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2C8E5F7" w14:textId="77777777">
            <w:pPr>
              <w:rPr>
                <w:rFonts w:ascii="Times New Roman" w:hAnsi="Times New Roman" w:cs="Times New Roman"/>
              </w:rPr>
            </w:pPr>
            <w:r w:rsidRPr="007D7D6A">
              <w:rPr>
                <w:rFonts w:ascii="Times New Roman" w:hAnsi="Times New Roman" w:cs="Times New Roman"/>
              </w:rPr>
              <w:t>2.2.4</w:t>
            </w:r>
          </w:p>
        </w:tc>
        <w:tc>
          <w:tcPr>
            <w:tcW w:w="0" w:type="auto"/>
            <w:vAlign w:val="center"/>
            <w:hideMark/>
          </w:tcPr>
          <w:p w:rsidRPr="007D7D6A" w:rsidR="007D7D6A" w:rsidRDefault="007D7D6A" w14:paraId="302B146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acceso correcto e incorrecto</w:t>
            </w:r>
          </w:p>
        </w:tc>
        <w:tc>
          <w:tcPr>
            <w:tcW w:w="0" w:type="auto"/>
            <w:vAlign w:val="center"/>
            <w:hideMark/>
          </w:tcPr>
          <w:p w:rsidRPr="007D7D6A" w:rsidR="007D7D6A" w:rsidRDefault="007D7D6A" w14:paraId="7FBAFE9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43C70AF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45FD045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00C13BFE" w:rsidP="00C13BFE" w:rsidRDefault="00C13BFE" w14:paraId="094BF1D6" w14:textId="77777777">
      <w:pPr>
        <w:pStyle w:val="HU"/>
      </w:pPr>
    </w:p>
    <w:p w:rsidRPr="007D7D6A" w:rsidR="007D7D6A" w:rsidP="00C13BFE" w:rsidRDefault="007D7D6A" w14:paraId="0A9676C4" w14:textId="5C5378BE">
      <w:pPr>
        <w:pStyle w:val="HU"/>
      </w:pPr>
      <w:r w:rsidRPr="007D7D6A">
        <w:t>HU 2.3: Gestión de roles y permisos</w:t>
      </w:r>
    </w:p>
    <w:p w:rsidRPr="007D7D6A" w:rsidR="007D7D6A" w:rsidP="007D7D6A" w:rsidRDefault="007D7D6A" w14:paraId="4956F0C1"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asignar roles y permisos a los usuarios para controlar el acceso a las funcionalidades del sistema.</w:t>
      </w:r>
    </w:p>
    <w:tbl>
      <w:tblPr>
        <w:tblStyle w:val="Tabladecuadrcula4"/>
        <w:tblW w:w="0" w:type="auto"/>
        <w:tblLook w:val="04A0" w:firstRow="1" w:lastRow="0" w:firstColumn="1" w:lastColumn="0" w:noHBand="0" w:noVBand="1"/>
      </w:tblPr>
      <w:tblGrid>
        <w:gridCol w:w="696"/>
        <w:gridCol w:w="3797"/>
        <w:gridCol w:w="1509"/>
        <w:gridCol w:w="1851"/>
        <w:gridCol w:w="1163"/>
      </w:tblGrid>
      <w:tr w:rsidRPr="007D7D6A" w:rsidR="007D7D6A" w14:paraId="2810759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75EF4C1"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00E06563"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3B9E2F34"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3E85A620"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2842DC76"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17437FC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A7C93E0" w14:textId="77777777">
            <w:pPr>
              <w:rPr>
                <w:rFonts w:ascii="Times New Roman" w:hAnsi="Times New Roman" w:cs="Times New Roman"/>
              </w:rPr>
            </w:pPr>
            <w:r w:rsidRPr="007D7D6A">
              <w:rPr>
                <w:rFonts w:ascii="Times New Roman" w:hAnsi="Times New Roman" w:cs="Times New Roman"/>
              </w:rPr>
              <w:t>2.3.1</w:t>
            </w:r>
          </w:p>
        </w:tc>
        <w:tc>
          <w:tcPr>
            <w:tcW w:w="0" w:type="auto"/>
            <w:vAlign w:val="center"/>
            <w:hideMark/>
          </w:tcPr>
          <w:p w:rsidRPr="007D7D6A" w:rsidR="007D7D6A" w:rsidRDefault="007D7D6A" w14:paraId="3841C6A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efinir estructura de roles en la BD</w:t>
            </w:r>
          </w:p>
        </w:tc>
        <w:tc>
          <w:tcPr>
            <w:tcW w:w="0" w:type="auto"/>
            <w:vAlign w:val="center"/>
            <w:hideMark/>
          </w:tcPr>
          <w:p w:rsidRPr="007D7D6A" w:rsidR="007D7D6A" w:rsidRDefault="007D7D6A" w14:paraId="4E6FAD9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2D6281E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371E0F7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76F12D72"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389B655" w14:textId="77777777">
            <w:pPr>
              <w:rPr>
                <w:rFonts w:ascii="Times New Roman" w:hAnsi="Times New Roman" w:cs="Times New Roman"/>
              </w:rPr>
            </w:pPr>
            <w:r w:rsidRPr="007D7D6A">
              <w:rPr>
                <w:rFonts w:ascii="Times New Roman" w:hAnsi="Times New Roman" w:cs="Times New Roman"/>
              </w:rPr>
              <w:t>2.3.2</w:t>
            </w:r>
          </w:p>
        </w:tc>
        <w:tc>
          <w:tcPr>
            <w:tcW w:w="0" w:type="auto"/>
            <w:vAlign w:val="center"/>
            <w:hideMark/>
          </w:tcPr>
          <w:p w:rsidRPr="007D7D6A" w:rsidR="007D7D6A" w:rsidRDefault="007D7D6A" w14:paraId="2524A7D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asignación de roles en el backend</w:t>
            </w:r>
          </w:p>
        </w:tc>
        <w:tc>
          <w:tcPr>
            <w:tcW w:w="0" w:type="auto"/>
            <w:vAlign w:val="center"/>
            <w:hideMark/>
          </w:tcPr>
          <w:p w:rsidRPr="007D7D6A" w:rsidR="007D7D6A" w:rsidRDefault="007D7D6A" w14:paraId="0A475EC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6F0B242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rsidRPr="007D7D6A" w:rsidR="007D7D6A" w:rsidRDefault="007D7D6A" w14:paraId="1976A05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8CAC7C4"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D696F71" w14:textId="77777777">
            <w:pPr>
              <w:rPr>
                <w:rFonts w:ascii="Times New Roman" w:hAnsi="Times New Roman" w:cs="Times New Roman"/>
              </w:rPr>
            </w:pPr>
            <w:r w:rsidRPr="007D7D6A">
              <w:rPr>
                <w:rFonts w:ascii="Times New Roman" w:hAnsi="Times New Roman" w:cs="Times New Roman"/>
              </w:rPr>
              <w:t>2.3.3</w:t>
            </w:r>
          </w:p>
        </w:tc>
        <w:tc>
          <w:tcPr>
            <w:tcW w:w="0" w:type="auto"/>
            <w:vAlign w:val="center"/>
            <w:hideMark/>
          </w:tcPr>
          <w:p w:rsidRPr="007D7D6A" w:rsidR="007D7D6A" w:rsidRDefault="007D7D6A" w14:paraId="70E513C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interfaz de administración de roles</w:t>
            </w:r>
          </w:p>
        </w:tc>
        <w:tc>
          <w:tcPr>
            <w:tcW w:w="0" w:type="auto"/>
            <w:vAlign w:val="center"/>
            <w:hideMark/>
          </w:tcPr>
          <w:p w:rsidRPr="007D7D6A" w:rsidR="007D7D6A" w:rsidRDefault="007D7D6A" w14:paraId="1F35597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5CB61AD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5130D0E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9D1B67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65E9D97" w14:textId="77777777">
            <w:pPr>
              <w:rPr>
                <w:rFonts w:ascii="Times New Roman" w:hAnsi="Times New Roman" w:cs="Times New Roman"/>
              </w:rPr>
            </w:pPr>
            <w:r w:rsidRPr="007D7D6A">
              <w:rPr>
                <w:rFonts w:ascii="Times New Roman" w:hAnsi="Times New Roman" w:cs="Times New Roman"/>
              </w:rPr>
              <w:t>2.3.4</w:t>
            </w:r>
          </w:p>
        </w:tc>
        <w:tc>
          <w:tcPr>
            <w:tcW w:w="0" w:type="auto"/>
            <w:vAlign w:val="center"/>
            <w:hideMark/>
          </w:tcPr>
          <w:p w:rsidRPr="007D7D6A" w:rsidR="007D7D6A" w:rsidRDefault="007D7D6A" w14:paraId="26D09F9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accesos según permisos</w:t>
            </w:r>
          </w:p>
        </w:tc>
        <w:tc>
          <w:tcPr>
            <w:tcW w:w="0" w:type="auto"/>
            <w:vAlign w:val="center"/>
            <w:hideMark/>
          </w:tcPr>
          <w:p w:rsidRPr="007D7D6A" w:rsidR="007D7D6A" w:rsidRDefault="007D7D6A" w14:paraId="2C86654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3AE91CD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1C03D36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7D7D6A" w:rsidRDefault="007D7D6A" w14:paraId="5D52A95B" w14:textId="77777777">
      <w:pPr>
        <w:rPr>
          <w:rFonts w:ascii="Times New Roman" w:hAnsi="Times New Roman" w:cs="Times New Roman"/>
          <w:b/>
          <w:bCs/>
          <w:sz w:val="32"/>
          <w:szCs w:val="32"/>
        </w:rPr>
      </w:pPr>
    </w:p>
    <w:p w:rsidRPr="007D7D6A" w:rsidR="007D7D6A" w:rsidP="007D7D6A" w:rsidRDefault="007D7D6A" w14:paraId="473800FE" w14:textId="77777777">
      <w:pPr>
        <w:rPr>
          <w:rFonts w:ascii="Times New Roman" w:hAnsi="Times New Roman" w:cs="Times New Roman"/>
          <w:b/>
          <w:bCs/>
          <w:sz w:val="32"/>
          <w:szCs w:val="32"/>
        </w:rPr>
      </w:pPr>
      <w:r w:rsidRPr="007D7D6A">
        <w:rPr>
          <w:rFonts w:ascii="Times New Roman" w:hAnsi="Times New Roman" w:cs="Times New Roman"/>
          <w:b/>
          <w:bCs/>
          <w:sz w:val="32"/>
          <w:szCs w:val="32"/>
        </w:rPr>
        <w:t>Sprint 4: Gestión de Turistas</w:t>
      </w:r>
    </w:p>
    <w:p w:rsidRPr="007D7D6A" w:rsidR="007D7D6A" w:rsidP="00C13BFE" w:rsidRDefault="007D7D6A" w14:paraId="4A8AF08E" w14:textId="77777777">
      <w:pPr>
        <w:pStyle w:val="HU"/>
        <w:rPr>
          <w:rFonts w:eastAsia="Times New Roman"/>
          <w:b w:val="0"/>
          <w:sz w:val="27"/>
          <w:szCs w:val="27"/>
        </w:rPr>
      </w:pPr>
      <w:r w:rsidRPr="007D7D6A">
        <w:t>HU 3.1: Registro de turistas</w:t>
      </w:r>
    </w:p>
    <w:p w:rsidRPr="007D7D6A" w:rsidR="007D7D6A" w:rsidP="007D7D6A" w:rsidRDefault="007D7D6A" w14:paraId="4F3B6116"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registrar turistas en el sistema para llevar un control de sus datos personales y de viaje.</w:t>
      </w:r>
    </w:p>
    <w:tbl>
      <w:tblPr>
        <w:tblStyle w:val="Tabladecuadrcula4"/>
        <w:tblW w:w="0" w:type="auto"/>
        <w:tblLook w:val="04A0" w:firstRow="1" w:lastRow="0" w:firstColumn="1" w:lastColumn="0" w:noHBand="0" w:noVBand="1"/>
      </w:tblPr>
      <w:tblGrid>
        <w:gridCol w:w="696"/>
        <w:gridCol w:w="3917"/>
        <w:gridCol w:w="1494"/>
        <w:gridCol w:w="1746"/>
        <w:gridCol w:w="1163"/>
      </w:tblGrid>
      <w:tr w:rsidRPr="007D7D6A" w:rsidR="007D7D6A" w14:paraId="40586C2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408593E"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3F54679B"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2417751C"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32F477C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67A5025C"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452AF29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B3AAB47" w14:textId="77777777">
            <w:pPr>
              <w:rPr>
                <w:rFonts w:ascii="Times New Roman" w:hAnsi="Times New Roman" w:cs="Times New Roman"/>
              </w:rPr>
            </w:pPr>
            <w:r w:rsidRPr="007D7D6A">
              <w:rPr>
                <w:rFonts w:ascii="Times New Roman" w:hAnsi="Times New Roman" w:cs="Times New Roman"/>
              </w:rPr>
              <w:t>3.1.1</w:t>
            </w:r>
          </w:p>
        </w:tc>
        <w:tc>
          <w:tcPr>
            <w:tcW w:w="0" w:type="auto"/>
            <w:vAlign w:val="center"/>
            <w:hideMark/>
          </w:tcPr>
          <w:p w:rsidRPr="007D7D6A" w:rsidR="007D7D6A" w:rsidRDefault="007D7D6A" w14:paraId="34C98DB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registro de turistas</w:t>
            </w:r>
          </w:p>
        </w:tc>
        <w:tc>
          <w:tcPr>
            <w:tcW w:w="0" w:type="auto"/>
            <w:vAlign w:val="center"/>
            <w:hideMark/>
          </w:tcPr>
          <w:p w:rsidRPr="007D7D6A" w:rsidR="007D7D6A" w:rsidRDefault="007D7D6A" w14:paraId="334EBE4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6EE5D1D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01AF826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263F257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BA9CC7A" w14:textId="77777777">
            <w:pPr>
              <w:rPr>
                <w:rFonts w:ascii="Times New Roman" w:hAnsi="Times New Roman" w:cs="Times New Roman"/>
              </w:rPr>
            </w:pPr>
            <w:r w:rsidRPr="007D7D6A">
              <w:rPr>
                <w:rFonts w:ascii="Times New Roman" w:hAnsi="Times New Roman" w:cs="Times New Roman"/>
              </w:rPr>
              <w:t>3.1.2</w:t>
            </w:r>
          </w:p>
        </w:tc>
        <w:tc>
          <w:tcPr>
            <w:tcW w:w="0" w:type="auto"/>
            <w:vAlign w:val="center"/>
            <w:hideMark/>
          </w:tcPr>
          <w:p w:rsidRPr="007D7D6A" w:rsidR="007D7D6A" w:rsidRDefault="007D7D6A" w14:paraId="5C16163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campos obligatorios (nombre, pasaporte, contacto)</w:t>
            </w:r>
          </w:p>
        </w:tc>
        <w:tc>
          <w:tcPr>
            <w:tcW w:w="0" w:type="auto"/>
            <w:vAlign w:val="center"/>
            <w:hideMark/>
          </w:tcPr>
          <w:p w:rsidRPr="007D7D6A" w:rsidR="007D7D6A" w:rsidRDefault="007D7D6A" w14:paraId="565F617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242C285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4D147E5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4679CE6B"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F8E4FD4" w14:textId="77777777">
            <w:pPr>
              <w:rPr>
                <w:rFonts w:ascii="Times New Roman" w:hAnsi="Times New Roman" w:cs="Times New Roman"/>
              </w:rPr>
            </w:pPr>
            <w:r w:rsidRPr="007D7D6A">
              <w:rPr>
                <w:rFonts w:ascii="Times New Roman" w:hAnsi="Times New Roman" w:cs="Times New Roman"/>
              </w:rPr>
              <w:t>3.1.3</w:t>
            </w:r>
          </w:p>
        </w:tc>
        <w:tc>
          <w:tcPr>
            <w:tcW w:w="0" w:type="auto"/>
            <w:vAlign w:val="center"/>
            <w:hideMark/>
          </w:tcPr>
          <w:p w:rsidRPr="007D7D6A" w:rsidR="007D7D6A" w:rsidRDefault="007D7D6A" w14:paraId="719957E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ectar con base de datos para almacenar turistas</w:t>
            </w:r>
          </w:p>
        </w:tc>
        <w:tc>
          <w:tcPr>
            <w:tcW w:w="0" w:type="auto"/>
            <w:vAlign w:val="center"/>
            <w:hideMark/>
          </w:tcPr>
          <w:p w:rsidRPr="007D7D6A" w:rsidR="007D7D6A" w:rsidRDefault="007D7D6A" w14:paraId="22CEE5C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7651020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rsidRPr="007D7D6A" w:rsidR="007D7D6A" w:rsidRDefault="007D7D6A" w14:paraId="1CC82D2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A064E6B"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9F0CC1E" w14:textId="77777777">
            <w:pPr>
              <w:rPr>
                <w:rFonts w:ascii="Times New Roman" w:hAnsi="Times New Roman" w:cs="Times New Roman"/>
              </w:rPr>
            </w:pPr>
            <w:r w:rsidRPr="007D7D6A">
              <w:rPr>
                <w:rFonts w:ascii="Times New Roman" w:hAnsi="Times New Roman" w:cs="Times New Roman"/>
              </w:rPr>
              <w:t>3.1.4</w:t>
            </w:r>
          </w:p>
        </w:tc>
        <w:tc>
          <w:tcPr>
            <w:tcW w:w="0" w:type="auto"/>
            <w:vAlign w:val="center"/>
            <w:hideMark/>
          </w:tcPr>
          <w:p w:rsidRPr="007D7D6A" w:rsidR="007D7D6A" w:rsidRDefault="007D7D6A" w14:paraId="35D36E4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registro de turistas</w:t>
            </w:r>
          </w:p>
        </w:tc>
        <w:tc>
          <w:tcPr>
            <w:tcW w:w="0" w:type="auto"/>
            <w:vAlign w:val="center"/>
            <w:hideMark/>
          </w:tcPr>
          <w:p w:rsidRPr="007D7D6A" w:rsidR="007D7D6A" w:rsidRDefault="007D7D6A" w14:paraId="0B3B137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74662BA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0EA639D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00C13BFE" w:rsidP="00C13BFE" w:rsidRDefault="00C13BFE" w14:paraId="25896EDD" w14:textId="77777777">
      <w:pPr>
        <w:pStyle w:val="HU"/>
        <w:spacing w:line="240" w:lineRule="auto"/>
      </w:pPr>
    </w:p>
    <w:p w:rsidRPr="007D7D6A" w:rsidR="007D7D6A" w:rsidP="00C13BFE" w:rsidRDefault="007D7D6A" w14:paraId="7EFB19C3" w14:textId="56F23934">
      <w:pPr>
        <w:pStyle w:val="HU"/>
        <w:spacing w:line="240" w:lineRule="auto"/>
      </w:pPr>
      <w:r w:rsidRPr="007D7D6A">
        <w:t>HU 3.2: Edición de información de turistas</w:t>
      </w:r>
    </w:p>
    <w:p w:rsidRPr="007D7D6A" w:rsidR="007D7D6A" w:rsidP="007D7D6A" w:rsidRDefault="007D7D6A" w14:paraId="02184534"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editar los datos de un turista registrado para mantener la información actualizada.</w:t>
      </w:r>
    </w:p>
    <w:tbl>
      <w:tblPr>
        <w:tblStyle w:val="Tabladecuadrcula4"/>
        <w:tblW w:w="0" w:type="auto"/>
        <w:tblLook w:val="04A0" w:firstRow="1" w:lastRow="0" w:firstColumn="1" w:lastColumn="0" w:noHBand="0" w:noVBand="1"/>
      </w:tblPr>
      <w:tblGrid>
        <w:gridCol w:w="697"/>
        <w:gridCol w:w="3716"/>
        <w:gridCol w:w="1519"/>
        <w:gridCol w:w="1921"/>
        <w:gridCol w:w="1163"/>
      </w:tblGrid>
      <w:tr w:rsidRPr="007D7D6A" w:rsidR="007D7D6A" w14:paraId="73F8C67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8239D00"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094B034A"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1DC9E2DC"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6510D581"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51DBAFEC"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1B40CF7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9E22230" w14:textId="77777777">
            <w:pPr>
              <w:rPr>
                <w:rFonts w:ascii="Times New Roman" w:hAnsi="Times New Roman" w:cs="Times New Roman"/>
              </w:rPr>
            </w:pPr>
            <w:r w:rsidRPr="007D7D6A">
              <w:rPr>
                <w:rFonts w:ascii="Times New Roman" w:hAnsi="Times New Roman" w:cs="Times New Roman"/>
              </w:rPr>
              <w:t>3.2.1</w:t>
            </w:r>
          </w:p>
        </w:tc>
        <w:tc>
          <w:tcPr>
            <w:tcW w:w="0" w:type="auto"/>
            <w:vAlign w:val="center"/>
            <w:hideMark/>
          </w:tcPr>
          <w:p w:rsidRPr="007D7D6A" w:rsidR="007D7D6A" w:rsidRDefault="007D7D6A" w14:paraId="6346616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interfaz de edición de turistas</w:t>
            </w:r>
          </w:p>
        </w:tc>
        <w:tc>
          <w:tcPr>
            <w:tcW w:w="0" w:type="auto"/>
            <w:vAlign w:val="center"/>
            <w:hideMark/>
          </w:tcPr>
          <w:p w:rsidRPr="007D7D6A" w:rsidR="007D7D6A" w:rsidRDefault="007D7D6A" w14:paraId="1E12AD3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4D8AFA4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67B1637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3620582"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064449A" w14:textId="77777777">
            <w:pPr>
              <w:rPr>
                <w:rFonts w:ascii="Times New Roman" w:hAnsi="Times New Roman" w:cs="Times New Roman"/>
              </w:rPr>
            </w:pPr>
            <w:r w:rsidRPr="007D7D6A">
              <w:rPr>
                <w:rFonts w:ascii="Times New Roman" w:hAnsi="Times New Roman" w:cs="Times New Roman"/>
              </w:rPr>
              <w:t>3.2.2</w:t>
            </w:r>
          </w:p>
        </w:tc>
        <w:tc>
          <w:tcPr>
            <w:tcW w:w="0" w:type="auto"/>
            <w:vAlign w:val="center"/>
            <w:hideMark/>
          </w:tcPr>
          <w:p w:rsidRPr="007D7D6A" w:rsidR="007D7D6A" w:rsidRDefault="007D7D6A" w14:paraId="41A8942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ones de actualización</w:t>
            </w:r>
          </w:p>
        </w:tc>
        <w:tc>
          <w:tcPr>
            <w:tcW w:w="0" w:type="auto"/>
            <w:vAlign w:val="center"/>
            <w:hideMark/>
          </w:tcPr>
          <w:p w:rsidRPr="007D7D6A" w:rsidR="007D7D6A" w:rsidRDefault="007D7D6A" w14:paraId="7B48453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1E94B09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494767B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0745D716"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27A3101" w14:textId="77777777">
            <w:pPr>
              <w:rPr>
                <w:rFonts w:ascii="Times New Roman" w:hAnsi="Times New Roman" w:cs="Times New Roman"/>
              </w:rPr>
            </w:pPr>
            <w:r w:rsidRPr="007D7D6A">
              <w:rPr>
                <w:rFonts w:ascii="Times New Roman" w:hAnsi="Times New Roman" w:cs="Times New Roman"/>
              </w:rPr>
              <w:t>3.2.3</w:t>
            </w:r>
          </w:p>
        </w:tc>
        <w:tc>
          <w:tcPr>
            <w:tcW w:w="0" w:type="auto"/>
            <w:vAlign w:val="center"/>
            <w:hideMark/>
          </w:tcPr>
          <w:p w:rsidRPr="007D7D6A" w:rsidR="007D7D6A" w:rsidRDefault="007D7D6A" w14:paraId="54B6D8F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Guardar cambios en la base de datos</w:t>
            </w:r>
          </w:p>
        </w:tc>
        <w:tc>
          <w:tcPr>
            <w:tcW w:w="0" w:type="auto"/>
            <w:vAlign w:val="center"/>
            <w:hideMark/>
          </w:tcPr>
          <w:p w:rsidRPr="007D7D6A" w:rsidR="007D7D6A" w:rsidRDefault="007D7D6A" w14:paraId="05AE614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0DD5FF8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65B90D7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2FEB4E4D"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D592675" w14:textId="77777777">
            <w:pPr>
              <w:rPr>
                <w:rFonts w:ascii="Times New Roman" w:hAnsi="Times New Roman" w:cs="Times New Roman"/>
              </w:rPr>
            </w:pPr>
            <w:r w:rsidRPr="007D7D6A">
              <w:rPr>
                <w:rFonts w:ascii="Times New Roman" w:hAnsi="Times New Roman" w:cs="Times New Roman"/>
              </w:rPr>
              <w:t>3.2.4</w:t>
            </w:r>
          </w:p>
        </w:tc>
        <w:tc>
          <w:tcPr>
            <w:tcW w:w="0" w:type="auto"/>
            <w:vAlign w:val="center"/>
            <w:hideMark/>
          </w:tcPr>
          <w:p w:rsidRPr="007D7D6A" w:rsidR="007D7D6A" w:rsidRDefault="007D7D6A" w14:paraId="00252A9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edición de turistas</w:t>
            </w:r>
          </w:p>
        </w:tc>
        <w:tc>
          <w:tcPr>
            <w:tcW w:w="0" w:type="auto"/>
            <w:vAlign w:val="center"/>
            <w:hideMark/>
          </w:tcPr>
          <w:p w:rsidRPr="007D7D6A" w:rsidR="007D7D6A" w:rsidRDefault="007D7D6A" w14:paraId="2CDF1B9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0632A06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5F3FDC1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00C13BFE" w:rsidP="00C13BFE" w:rsidRDefault="00C13BFE" w14:paraId="2DA84811" w14:textId="77777777">
      <w:pPr>
        <w:pStyle w:val="HU"/>
        <w:spacing w:line="240" w:lineRule="auto"/>
      </w:pPr>
    </w:p>
    <w:p w:rsidRPr="007D7D6A" w:rsidR="007D7D6A" w:rsidP="00C13BFE" w:rsidRDefault="007D7D6A" w14:paraId="7127A1AF" w14:textId="1CB382A9">
      <w:pPr>
        <w:pStyle w:val="HU"/>
        <w:spacing w:line="240" w:lineRule="auto"/>
      </w:pPr>
      <w:r w:rsidRPr="007D7D6A">
        <w:t>HU 3.3: Eliminación de turistas</w:t>
      </w:r>
    </w:p>
    <w:p w:rsidRPr="007D7D6A" w:rsidR="007D7D6A" w:rsidP="007D7D6A" w:rsidRDefault="007D7D6A" w14:paraId="18729BE1"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eliminar turistas del sistema para mantener solo información relevante.</w:t>
      </w:r>
    </w:p>
    <w:tbl>
      <w:tblPr>
        <w:tblStyle w:val="Tabladecuadrcula4"/>
        <w:tblW w:w="0" w:type="auto"/>
        <w:tblLook w:val="04A0" w:firstRow="1" w:lastRow="0" w:firstColumn="1" w:lastColumn="0" w:noHBand="0" w:noVBand="1"/>
      </w:tblPr>
      <w:tblGrid>
        <w:gridCol w:w="696"/>
        <w:gridCol w:w="3700"/>
        <w:gridCol w:w="1521"/>
        <w:gridCol w:w="1936"/>
        <w:gridCol w:w="1163"/>
      </w:tblGrid>
      <w:tr w:rsidRPr="007D7D6A" w:rsidR="007D7D6A" w14:paraId="396ABAA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FD2D064"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55917B5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4936CCD8"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565D526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55304F9A"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7D44012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E86C413" w14:textId="77777777">
            <w:pPr>
              <w:rPr>
                <w:rFonts w:ascii="Times New Roman" w:hAnsi="Times New Roman" w:cs="Times New Roman"/>
              </w:rPr>
            </w:pPr>
            <w:r w:rsidRPr="007D7D6A">
              <w:rPr>
                <w:rFonts w:ascii="Times New Roman" w:hAnsi="Times New Roman" w:cs="Times New Roman"/>
              </w:rPr>
              <w:t>3.3.1</w:t>
            </w:r>
          </w:p>
        </w:tc>
        <w:tc>
          <w:tcPr>
            <w:tcW w:w="0" w:type="auto"/>
            <w:vAlign w:val="center"/>
            <w:hideMark/>
          </w:tcPr>
          <w:p w:rsidRPr="007D7D6A" w:rsidR="007D7D6A" w:rsidRDefault="007D7D6A" w14:paraId="231CE3F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gregar opción de eliminar en listado</w:t>
            </w:r>
          </w:p>
        </w:tc>
        <w:tc>
          <w:tcPr>
            <w:tcW w:w="0" w:type="auto"/>
            <w:vAlign w:val="center"/>
            <w:hideMark/>
          </w:tcPr>
          <w:p w:rsidRPr="007D7D6A" w:rsidR="007D7D6A" w:rsidRDefault="007D7D6A" w14:paraId="26627D7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2B74B01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369495C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618942E8"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4ED6F5E" w14:textId="77777777">
            <w:pPr>
              <w:rPr>
                <w:rFonts w:ascii="Times New Roman" w:hAnsi="Times New Roman" w:cs="Times New Roman"/>
              </w:rPr>
            </w:pPr>
            <w:r w:rsidRPr="007D7D6A">
              <w:rPr>
                <w:rFonts w:ascii="Times New Roman" w:hAnsi="Times New Roman" w:cs="Times New Roman"/>
              </w:rPr>
              <w:t>3.3.2</w:t>
            </w:r>
          </w:p>
        </w:tc>
        <w:tc>
          <w:tcPr>
            <w:tcW w:w="0" w:type="auto"/>
            <w:vAlign w:val="center"/>
            <w:hideMark/>
          </w:tcPr>
          <w:p w:rsidRPr="007D7D6A" w:rsidR="007D7D6A" w:rsidRDefault="007D7D6A" w14:paraId="13D62B2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borrado lógico en la BD</w:t>
            </w:r>
          </w:p>
        </w:tc>
        <w:tc>
          <w:tcPr>
            <w:tcW w:w="0" w:type="auto"/>
            <w:vAlign w:val="center"/>
            <w:hideMark/>
          </w:tcPr>
          <w:p w:rsidRPr="007D7D6A" w:rsidR="007D7D6A" w:rsidRDefault="007D7D6A" w14:paraId="1A429EB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08CF654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176D921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08A5BA7"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9D8A8FA" w14:textId="77777777">
            <w:pPr>
              <w:rPr>
                <w:rFonts w:ascii="Times New Roman" w:hAnsi="Times New Roman" w:cs="Times New Roman"/>
              </w:rPr>
            </w:pPr>
            <w:r w:rsidRPr="007D7D6A">
              <w:rPr>
                <w:rFonts w:ascii="Times New Roman" w:hAnsi="Times New Roman" w:cs="Times New Roman"/>
              </w:rPr>
              <w:t>3.3.3</w:t>
            </w:r>
          </w:p>
        </w:tc>
        <w:tc>
          <w:tcPr>
            <w:tcW w:w="0" w:type="auto"/>
            <w:vAlign w:val="center"/>
            <w:hideMark/>
          </w:tcPr>
          <w:p w:rsidRPr="007D7D6A" w:rsidR="007D7D6A" w:rsidRDefault="007D7D6A" w14:paraId="37D771D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erificar integridad de datos relacionados</w:t>
            </w:r>
          </w:p>
        </w:tc>
        <w:tc>
          <w:tcPr>
            <w:tcW w:w="0" w:type="auto"/>
            <w:vAlign w:val="center"/>
            <w:hideMark/>
          </w:tcPr>
          <w:p w:rsidRPr="007D7D6A" w:rsidR="007D7D6A" w:rsidRDefault="007D7D6A" w14:paraId="5F36F19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59DFE9D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7E1A430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C42281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6EAF619" w14:textId="77777777">
            <w:pPr>
              <w:rPr>
                <w:rFonts w:ascii="Times New Roman" w:hAnsi="Times New Roman" w:cs="Times New Roman"/>
              </w:rPr>
            </w:pPr>
            <w:r w:rsidRPr="007D7D6A">
              <w:rPr>
                <w:rFonts w:ascii="Times New Roman" w:hAnsi="Times New Roman" w:cs="Times New Roman"/>
              </w:rPr>
              <w:t>3.3.4</w:t>
            </w:r>
          </w:p>
        </w:tc>
        <w:tc>
          <w:tcPr>
            <w:tcW w:w="0" w:type="auto"/>
            <w:vAlign w:val="center"/>
            <w:hideMark/>
          </w:tcPr>
          <w:p w:rsidRPr="007D7D6A" w:rsidR="007D7D6A" w:rsidRDefault="007D7D6A" w14:paraId="5EF0148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eliminación de turistas</w:t>
            </w:r>
          </w:p>
        </w:tc>
        <w:tc>
          <w:tcPr>
            <w:tcW w:w="0" w:type="auto"/>
            <w:vAlign w:val="center"/>
            <w:hideMark/>
          </w:tcPr>
          <w:p w:rsidRPr="007D7D6A" w:rsidR="007D7D6A" w:rsidRDefault="007D7D6A" w14:paraId="3B4FFA5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06430AF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55092E4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0F5B04" w:rsidRDefault="007D7D6A" w14:paraId="710A1988" w14:textId="695F9CD1">
      <w:pPr>
        <w:pStyle w:val="HU"/>
      </w:pPr>
      <w:r w:rsidRPr="007D7D6A">
        <w:t>HU 3.4: Listado de turistas</w:t>
      </w:r>
    </w:p>
    <w:p w:rsidRPr="007D7D6A" w:rsidR="007D7D6A" w:rsidP="007D7D6A" w:rsidRDefault="007D7D6A" w14:paraId="2B82624E"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visualizar un listado de los turistas registrados para acceder fácilmente a su información.</w:t>
      </w:r>
    </w:p>
    <w:tbl>
      <w:tblPr>
        <w:tblStyle w:val="Tabladecuadrcula4"/>
        <w:tblW w:w="0" w:type="auto"/>
        <w:tblLook w:val="04A0" w:firstRow="1" w:lastRow="0" w:firstColumn="1" w:lastColumn="0" w:noHBand="0" w:noVBand="1"/>
      </w:tblPr>
      <w:tblGrid>
        <w:gridCol w:w="696"/>
        <w:gridCol w:w="3680"/>
        <w:gridCol w:w="1524"/>
        <w:gridCol w:w="1953"/>
        <w:gridCol w:w="1163"/>
      </w:tblGrid>
      <w:tr w:rsidRPr="007D7D6A" w:rsidR="007D7D6A" w14:paraId="1003F3A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4021364"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1EAEC0FE"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312E85B3"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60CBEB0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0A057FC9"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6C126A3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2A5FE0C" w14:textId="77777777">
            <w:pPr>
              <w:rPr>
                <w:rFonts w:ascii="Times New Roman" w:hAnsi="Times New Roman" w:cs="Times New Roman"/>
              </w:rPr>
            </w:pPr>
            <w:r w:rsidRPr="007D7D6A">
              <w:rPr>
                <w:rFonts w:ascii="Times New Roman" w:hAnsi="Times New Roman" w:cs="Times New Roman"/>
              </w:rPr>
              <w:t>3.4.1</w:t>
            </w:r>
          </w:p>
        </w:tc>
        <w:tc>
          <w:tcPr>
            <w:tcW w:w="0" w:type="auto"/>
            <w:vAlign w:val="center"/>
            <w:hideMark/>
          </w:tcPr>
          <w:p w:rsidRPr="007D7D6A" w:rsidR="007D7D6A" w:rsidRDefault="007D7D6A" w14:paraId="350FB95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tabla de turistas en interfaz</w:t>
            </w:r>
          </w:p>
        </w:tc>
        <w:tc>
          <w:tcPr>
            <w:tcW w:w="0" w:type="auto"/>
            <w:vAlign w:val="center"/>
            <w:hideMark/>
          </w:tcPr>
          <w:p w:rsidRPr="007D7D6A" w:rsidR="007D7D6A" w:rsidRDefault="007D7D6A" w14:paraId="37456A0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7D00E32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26176F3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3C1FC442"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981CD00" w14:textId="77777777">
            <w:pPr>
              <w:rPr>
                <w:rFonts w:ascii="Times New Roman" w:hAnsi="Times New Roman" w:cs="Times New Roman"/>
              </w:rPr>
            </w:pPr>
            <w:r w:rsidRPr="007D7D6A">
              <w:rPr>
                <w:rFonts w:ascii="Times New Roman" w:hAnsi="Times New Roman" w:cs="Times New Roman"/>
              </w:rPr>
              <w:t>3.4.2</w:t>
            </w:r>
          </w:p>
        </w:tc>
        <w:tc>
          <w:tcPr>
            <w:tcW w:w="0" w:type="auto"/>
            <w:vAlign w:val="center"/>
            <w:hideMark/>
          </w:tcPr>
          <w:p w:rsidRPr="007D7D6A" w:rsidR="007D7D6A" w:rsidRDefault="007D7D6A" w14:paraId="23A226C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paginación y filtros básicos</w:t>
            </w:r>
          </w:p>
        </w:tc>
        <w:tc>
          <w:tcPr>
            <w:tcW w:w="0" w:type="auto"/>
            <w:vAlign w:val="center"/>
            <w:hideMark/>
          </w:tcPr>
          <w:p w:rsidRPr="007D7D6A" w:rsidR="007D7D6A" w:rsidRDefault="007D7D6A" w14:paraId="1EB69FD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5F1E1AF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20FD9A9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6590EA68"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9B8DD10" w14:textId="77777777">
            <w:pPr>
              <w:rPr>
                <w:rFonts w:ascii="Times New Roman" w:hAnsi="Times New Roman" w:cs="Times New Roman"/>
              </w:rPr>
            </w:pPr>
            <w:r w:rsidRPr="007D7D6A">
              <w:rPr>
                <w:rFonts w:ascii="Times New Roman" w:hAnsi="Times New Roman" w:cs="Times New Roman"/>
              </w:rPr>
              <w:t>3.4.3</w:t>
            </w:r>
          </w:p>
        </w:tc>
        <w:tc>
          <w:tcPr>
            <w:tcW w:w="0" w:type="auto"/>
            <w:vAlign w:val="center"/>
            <w:hideMark/>
          </w:tcPr>
          <w:p w:rsidRPr="007D7D6A" w:rsidR="007D7D6A" w:rsidRDefault="007D7D6A" w14:paraId="3405746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sultar turistas desde la base de datos</w:t>
            </w:r>
          </w:p>
        </w:tc>
        <w:tc>
          <w:tcPr>
            <w:tcW w:w="0" w:type="auto"/>
            <w:vAlign w:val="center"/>
            <w:hideMark/>
          </w:tcPr>
          <w:p w:rsidRPr="007D7D6A" w:rsidR="007D7D6A" w:rsidRDefault="007D7D6A" w14:paraId="5050234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2D65748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2833C81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231174F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37D8AE0" w14:textId="77777777">
            <w:pPr>
              <w:rPr>
                <w:rFonts w:ascii="Times New Roman" w:hAnsi="Times New Roman" w:cs="Times New Roman"/>
              </w:rPr>
            </w:pPr>
            <w:r w:rsidRPr="007D7D6A">
              <w:rPr>
                <w:rFonts w:ascii="Times New Roman" w:hAnsi="Times New Roman" w:cs="Times New Roman"/>
              </w:rPr>
              <w:t>3.4.4</w:t>
            </w:r>
          </w:p>
        </w:tc>
        <w:tc>
          <w:tcPr>
            <w:tcW w:w="0" w:type="auto"/>
            <w:vAlign w:val="center"/>
            <w:hideMark/>
          </w:tcPr>
          <w:p w:rsidRPr="007D7D6A" w:rsidR="007D7D6A" w:rsidRDefault="007D7D6A" w14:paraId="024566D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visualización de turistas</w:t>
            </w:r>
          </w:p>
        </w:tc>
        <w:tc>
          <w:tcPr>
            <w:tcW w:w="0" w:type="auto"/>
            <w:vAlign w:val="center"/>
            <w:hideMark/>
          </w:tcPr>
          <w:p w:rsidRPr="007D7D6A" w:rsidR="007D7D6A" w:rsidRDefault="007D7D6A" w14:paraId="3B878AD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59E7400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1790A4D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7D7D6A" w:rsidRDefault="007D7D6A" w14:paraId="6FC14142" w14:textId="77777777">
      <w:pPr>
        <w:rPr>
          <w:rFonts w:ascii="Times New Roman" w:hAnsi="Times New Roman" w:cs="Times New Roman"/>
        </w:rPr>
      </w:pPr>
    </w:p>
    <w:p w:rsidRPr="007D7D6A" w:rsidR="007D7D6A" w:rsidP="000F5B04" w:rsidRDefault="007D7D6A" w14:paraId="63F161C8" w14:textId="77777777">
      <w:pPr>
        <w:pStyle w:val="HU"/>
        <w:rPr>
          <w:rFonts w:eastAsia="Times New Roman"/>
          <w:b w:val="0"/>
          <w:sz w:val="27"/>
          <w:szCs w:val="27"/>
        </w:rPr>
      </w:pPr>
      <w:r w:rsidRPr="007D7D6A">
        <w:t>HU 3.5: EXTRA S4</w:t>
      </w:r>
    </w:p>
    <w:tbl>
      <w:tblPr>
        <w:tblStyle w:val="Tabladecuadrcula4"/>
        <w:tblW w:w="0" w:type="auto"/>
        <w:tblLook w:val="04A0" w:firstRow="1" w:lastRow="0" w:firstColumn="1" w:lastColumn="0" w:noHBand="0" w:noVBand="1"/>
      </w:tblPr>
      <w:tblGrid>
        <w:gridCol w:w="696"/>
        <w:gridCol w:w="3996"/>
        <w:gridCol w:w="1484"/>
        <w:gridCol w:w="1677"/>
        <w:gridCol w:w="1163"/>
      </w:tblGrid>
      <w:tr w:rsidRPr="007D7D6A" w:rsidR="007D7D6A" w14:paraId="794D850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E412992"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64E49FCD"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31D36C8A"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16F7C7A5"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3AB2D2CB"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6630EFA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DF4F167" w14:textId="77777777">
            <w:pPr>
              <w:rPr>
                <w:rFonts w:ascii="Times New Roman" w:hAnsi="Times New Roman" w:cs="Times New Roman"/>
              </w:rPr>
            </w:pPr>
            <w:r w:rsidRPr="007D7D6A">
              <w:rPr>
                <w:rFonts w:ascii="Times New Roman" w:hAnsi="Times New Roman" w:cs="Times New Roman"/>
              </w:rPr>
              <w:t>3.5.1</w:t>
            </w:r>
          </w:p>
        </w:tc>
        <w:tc>
          <w:tcPr>
            <w:tcW w:w="0" w:type="auto"/>
            <w:vAlign w:val="center"/>
            <w:hideMark/>
          </w:tcPr>
          <w:p w:rsidRPr="007D7D6A" w:rsidR="007D7D6A" w:rsidRDefault="007D7D6A" w14:paraId="28DDB52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vertir la vista de editar turistas en modal en la vista de listar turistas</w:t>
            </w:r>
          </w:p>
        </w:tc>
        <w:tc>
          <w:tcPr>
            <w:tcW w:w="0" w:type="auto"/>
            <w:vAlign w:val="center"/>
            <w:hideMark/>
          </w:tcPr>
          <w:p w:rsidRPr="007D7D6A" w:rsidR="007D7D6A" w:rsidRDefault="007D7D6A" w14:paraId="5C7AECC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72DBAD0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rsidRPr="007D7D6A" w:rsidR="007D7D6A" w:rsidRDefault="007D7D6A" w14:paraId="7089814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7D7D6A" w:rsidRDefault="007D7D6A" w14:paraId="7E660346" w14:textId="77777777">
      <w:pPr>
        <w:rPr>
          <w:rFonts w:ascii="Times New Roman" w:hAnsi="Times New Roman" w:cs="Times New Roman"/>
        </w:rPr>
      </w:pPr>
    </w:p>
    <w:p w:rsidRPr="007D7D6A" w:rsidR="007D7D6A" w:rsidP="007D7D6A" w:rsidRDefault="007D7D6A" w14:paraId="2A988413" w14:textId="77777777">
      <w:pPr>
        <w:rPr>
          <w:rFonts w:ascii="Times New Roman" w:hAnsi="Times New Roman" w:cs="Times New Roman"/>
          <w:b/>
          <w:bCs/>
          <w:sz w:val="32"/>
          <w:szCs w:val="32"/>
        </w:rPr>
      </w:pPr>
      <w:r w:rsidRPr="007D7D6A">
        <w:rPr>
          <w:rFonts w:ascii="Times New Roman" w:hAnsi="Times New Roman" w:cs="Times New Roman"/>
          <w:b/>
          <w:bCs/>
          <w:sz w:val="32"/>
          <w:szCs w:val="32"/>
        </w:rPr>
        <w:t>Sprint 5: Gestión de Itinerarios</w:t>
      </w:r>
    </w:p>
    <w:p w:rsidRPr="007D7D6A" w:rsidR="007D7D6A" w:rsidP="000F5B04" w:rsidRDefault="007D7D6A" w14:paraId="380F9941" w14:textId="77777777">
      <w:pPr>
        <w:pStyle w:val="HU"/>
        <w:rPr>
          <w:rFonts w:eastAsia="Times New Roman"/>
          <w:b w:val="0"/>
          <w:sz w:val="27"/>
          <w:szCs w:val="27"/>
        </w:rPr>
      </w:pPr>
      <w:r w:rsidRPr="007D7D6A">
        <w:t>HU 4.1: Creación de itinerarios</w:t>
      </w:r>
    </w:p>
    <w:p w:rsidRPr="007D7D6A" w:rsidR="007D7D6A" w:rsidP="007D7D6A" w:rsidRDefault="007D7D6A" w14:paraId="49772FF9"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crear itinerarios personalizados para asignarlos a los turistas según su paquete de viaje.</w:t>
      </w:r>
    </w:p>
    <w:tbl>
      <w:tblPr>
        <w:tblStyle w:val="Tabladecuadrcula4"/>
        <w:tblW w:w="0" w:type="auto"/>
        <w:tblLook w:val="04A0" w:firstRow="1" w:lastRow="0" w:firstColumn="1" w:lastColumn="0" w:noHBand="0" w:noVBand="1"/>
      </w:tblPr>
      <w:tblGrid>
        <w:gridCol w:w="696"/>
        <w:gridCol w:w="3823"/>
        <w:gridCol w:w="1506"/>
        <w:gridCol w:w="1828"/>
        <w:gridCol w:w="1163"/>
      </w:tblGrid>
      <w:tr w:rsidRPr="007D7D6A" w:rsidR="007D7D6A" w14:paraId="4DA7E6E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C7849BB"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2DB188D1"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0EDA7366"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6D89CFBE"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5AF394F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7F2F6E0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D523E2E" w14:textId="77777777">
            <w:pPr>
              <w:rPr>
                <w:rFonts w:ascii="Times New Roman" w:hAnsi="Times New Roman" w:cs="Times New Roman"/>
              </w:rPr>
            </w:pPr>
            <w:r w:rsidRPr="007D7D6A">
              <w:rPr>
                <w:rFonts w:ascii="Times New Roman" w:hAnsi="Times New Roman" w:cs="Times New Roman"/>
              </w:rPr>
              <w:t>4.1.1</w:t>
            </w:r>
          </w:p>
        </w:tc>
        <w:tc>
          <w:tcPr>
            <w:tcW w:w="0" w:type="auto"/>
            <w:vAlign w:val="center"/>
            <w:hideMark/>
          </w:tcPr>
          <w:p w:rsidRPr="007D7D6A" w:rsidR="007D7D6A" w:rsidRDefault="007D7D6A" w14:paraId="172833C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creación de itinerarios</w:t>
            </w:r>
          </w:p>
        </w:tc>
        <w:tc>
          <w:tcPr>
            <w:tcW w:w="0" w:type="auto"/>
            <w:vAlign w:val="center"/>
            <w:hideMark/>
          </w:tcPr>
          <w:p w:rsidRPr="007D7D6A" w:rsidR="007D7D6A" w:rsidRDefault="007D7D6A" w14:paraId="7C56C3D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27A4D11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78F58D0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7540B65D"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99CD663" w14:textId="77777777">
            <w:pPr>
              <w:rPr>
                <w:rFonts w:ascii="Times New Roman" w:hAnsi="Times New Roman" w:cs="Times New Roman"/>
              </w:rPr>
            </w:pPr>
            <w:r w:rsidRPr="007D7D6A">
              <w:rPr>
                <w:rFonts w:ascii="Times New Roman" w:hAnsi="Times New Roman" w:cs="Times New Roman"/>
              </w:rPr>
              <w:t>4.1.2</w:t>
            </w:r>
          </w:p>
        </w:tc>
        <w:tc>
          <w:tcPr>
            <w:tcW w:w="0" w:type="auto"/>
            <w:vAlign w:val="center"/>
            <w:hideMark/>
          </w:tcPr>
          <w:p w:rsidRPr="007D7D6A" w:rsidR="007D7D6A" w:rsidRDefault="007D7D6A" w14:paraId="70D977B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ones de campos obligatorios</w:t>
            </w:r>
          </w:p>
        </w:tc>
        <w:tc>
          <w:tcPr>
            <w:tcW w:w="0" w:type="auto"/>
            <w:vAlign w:val="center"/>
            <w:hideMark/>
          </w:tcPr>
          <w:p w:rsidRPr="007D7D6A" w:rsidR="007D7D6A" w:rsidRDefault="007D7D6A" w14:paraId="61D1B86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459D735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445E6B2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648F8EBC"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EA104C5" w14:textId="77777777">
            <w:pPr>
              <w:rPr>
                <w:rFonts w:ascii="Times New Roman" w:hAnsi="Times New Roman" w:cs="Times New Roman"/>
              </w:rPr>
            </w:pPr>
            <w:r w:rsidRPr="007D7D6A">
              <w:rPr>
                <w:rFonts w:ascii="Times New Roman" w:hAnsi="Times New Roman" w:cs="Times New Roman"/>
              </w:rPr>
              <w:t>4.1.3</w:t>
            </w:r>
          </w:p>
        </w:tc>
        <w:tc>
          <w:tcPr>
            <w:tcW w:w="0" w:type="auto"/>
            <w:vAlign w:val="center"/>
            <w:hideMark/>
          </w:tcPr>
          <w:p w:rsidRPr="007D7D6A" w:rsidR="007D7D6A" w:rsidRDefault="007D7D6A" w14:paraId="1240E47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Guardar itinerario en la base de datos</w:t>
            </w:r>
          </w:p>
        </w:tc>
        <w:tc>
          <w:tcPr>
            <w:tcW w:w="0" w:type="auto"/>
            <w:vAlign w:val="center"/>
            <w:hideMark/>
          </w:tcPr>
          <w:p w:rsidRPr="007D7D6A" w:rsidR="007D7D6A" w:rsidRDefault="007D7D6A" w14:paraId="5E8A70F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001CA09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rsidRPr="007D7D6A" w:rsidR="007D7D6A" w:rsidRDefault="007D7D6A" w14:paraId="654A0AD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67A5E605"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263B156" w14:textId="77777777">
            <w:pPr>
              <w:rPr>
                <w:rFonts w:ascii="Times New Roman" w:hAnsi="Times New Roman" w:cs="Times New Roman"/>
              </w:rPr>
            </w:pPr>
            <w:r w:rsidRPr="007D7D6A">
              <w:rPr>
                <w:rFonts w:ascii="Times New Roman" w:hAnsi="Times New Roman" w:cs="Times New Roman"/>
              </w:rPr>
              <w:t>4.1.4</w:t>
            </w:r>
          </w:p>
        </w:tc>
        <w:tc>
          <w:tcPr>
            <w:tcW w:w="0" w:type="auto"/>
            <w:vAlign w:val="center"/>
            <w:hideMark/>
          </w:tcPr>
          <w:p w:rsidRPr="007D7D6A" w:rsidR="007D7D6A" w:rsidRDefault="007D7D6A" w14:paraId="759737C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creación de itinerarios</w:t>
            </w:r>
          </w:p>
        </w:tc>
        <w:tc>
          <w:tcPr>
            <w:tcW w:w="0" w:type="auto"/>
            <w:vAlign w:val="center"/>
            <w:hideMark/>
          </w:tcPr>
          <w:p w:rsidRPr="007D7D6A" w:rsidR="007D7D6A" w:rsidRDefault="007D7D6A" w14:paraId="45440A7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5E53299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37703B7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000F5B04" w:rsidP="000F5B04" w:rsidRDefault="000F5B04" w14:paraId="5127E674" w14:textId="77777777">
      <w:pPr>
        <w:pStyle w:val="HU"/>
      </w:pPr>
    </w:p>
    <w:p w:rsidR="43584027" w:rsidRDefault="43584027" w14:paraId="09180186" w14:textId="6D75EC08">
      <w:r>
        <w:br w:type="page"/>
      </w:r>
    </w:p>
    <w:p w:rsidRPr="007D7D6A" w:rsidR="007D7D6A" w:rsidP="000F5B04" w:rsidRDefault="007D7D6A" w14:paraId="62764AF2" w14:textId="7E670496">
      <w:pPr>
        <w:pStyle w:val="HU"/>
      </w:pPr>
      <w:r w:rsidRPr="007D7D6A">
        <w:t>HU 4.2: Edición de itinerarios</w:t>
      </w:r>
    </w:p>
    <w:p w:rsidRPr="007D7D6A" w:rsidR="007D7D6A" w:rsidP="007D7D6A" w:rsidRDefault="007D7D6A" w14:paraId="6F260CCA"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editar los itinerarios ya creados para ajustar horarios o actividades según necesidad.</w:t>
      </w:r>
    </w:p>
    <w:tbl>
      <w:tblPr>
        <w:tblStyle w:val="Tabladecuadrcula4"/>
        <w:tblW w:w="0" w:type="auto"/>
        <w:tblLook w:val="04A0" w:firstRow="1" w:lastRow="0" w:firstColumn="1" w:lastColumn="0" w:noHBand="0" w:noVBand="1"/>
      </w:tblPr>
      <w:tblGrid>
        <w:gridCol w:w="697"/>
        <w:gridCol w:w="4195"/>
        <w:gridCol w:w="1459"/>
        <w:gridCol w:w="1502"/>
        <w:gridCol w:w="1163"/>
      </w:tblGrid>
      <w:tr w:rsidRPr="007D7D6A" w:rsidR="007D7D6A" w14:paraId="39B56CF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1C58A49"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3256D163"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47AB85A7"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1A332479"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370AF067"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33DFD18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0223FDD" w14:textId="77777777">
            <w:pPr>
              <w:rPr>
                <w:rFonts w:ascii="Times New Roman" w:hAnsi="Times New Roman" w:cs="Times New Roman"/>
              </w:rPr>
            </w:pPr>
            <w:r w:rsidRPr="007D7D6A">
              <w:rPr>
                <w:rFonts w:ascii="Times New Roman" w:hAnsi="Times New Roman" w:cs="Times New Roman"/>
              </w:rPr>
              <w:t>4.2.1</w:t>
            </w:r>
          </w:p>
        </w:tc>
        <w:tc>
          <w:tcPr>
            <w:tcW w:w="0" w:type="auto"/>
            <w:vAlign w:val="center"/>
            <w:hideMark/>
          </w:tcPr>
          <w:p w:rsidRPr="007D7D6A" w:rsidR="007D7D6A" w:rsidRDefault="007D7D6A" w14:paraId="3CF8A5A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interfaz de edición de itinerarios</w:t>
            </w:r>
          </w:p>
        </w:tc>
        <w:tc>
          <w:tcPr>
            <w:tcW w:w="0" w:type="auto"/>
            <w:vAlign w:val="center"/>
            <w:hideMark/>
          </w:tcPr>
          <w:p w:rsidRPr="007D7D6A" w:rsidR="007D7D6A" w:rsidRDefault="007D7D6A" w14:paraId="29F6C8A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7B7BF17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5CEAB99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78542611"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C759D1B" w14:textId="77777777">
            <w:pPr>
              <w:rPr>
                <w:rFonts w:ascii="Times New Roman" w:hAnsi="Times New Roman" w:cs="Times New Roman"/>
              </w:rPr>
            </w:pPr>
            <w:r w:rsidRPr="007D7D6A">
              <w:rPr>
                <w:rFonts w:ascii="Times New Roman" w:hAnsi="Times New Roman" w:cs="Times New Roman"/>
              </w:rPr>
              <w:t>4.2.2</w:t>
            </w:r>
          </w:p>
        </w:tc>
        <w:tc>
          <w:tcPr>
            <w:tcW w:w="0" w:type="auto"/>
            <w:vAlign w:val="center"/>
            <w:hideMark/>
          </w:tcPr>
          <w:p w:rsidRPr="007D7D6A" w:rsidR="007D7D6A" w:rsidRDefault="007D7D6A" w14:paraId="3718DAB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actualización en la base de datos</w:t>
            </w:r>
          </w:p>
        </w:tc>
        <w:tc>
          <w:tcPr>
            <w:tcW w:w="0" w:type="auto"/>
            <w:vAlign w:val="center"/>
            <w:hideMark/>
          </w:tcPr>
          <w:p w:rsidRPr="007D7D6A" w:rsidR="007D7D6A" w:rsidRDefault="007D7D6A" w14:paraId="4F8B8A6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3748744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71A23EE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0A15D91"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F4547A5" w14:textId="77777777">
            <w:pPr>
              <w:rPr>
                <w:rFonts w:ascii="Times New Roman" w:hAnsi="Times New Roman" w:cs="Times New Roman"/>
              </w:rPr>
            </w:pPr>
            <w:r w:rsidRPr="007D7D6A">
              <w:rPr>
                <w:rFonts w:ascii="Times New Roman" w:hAnsi="Times New Roman" w:cs="Times New Roman"/>
              </w:rPr>
              <w:t>4.2.3</w:t>
            </w:r>
          </w:p>
        </w:tc>
        <w:tc>
          <w:tcPr>
            <w:tcW w:w="0" w:type="auto"/>
            <w:vAlign w:val="center"/>
            <w:hideMark/>
          </w:tcPr>
          <w:p w:rsidRPr="007D7D6A" w:rsidR="007D7D6A" w:rsidRDefault="007D7D6A" w14:paraId="2FDA6D5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cambios de itinerarios</w:t>
            </w:r>
          </w:p>
        </w:tc>
        <w:tc>
          <w:tcPr>
            <w:tcW w:w="0" w:type="auto"/>
            <w:vAlign w:val="center"/>
            <w:hideMark/>
          </w:tcPr>
          <w:p w:rsidRPr="007D7D6A" w:rsidR="007D7D6A" w:rsidRDefault="007D7D6A" w14:paraId="69A0973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50D6DEB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5E2A1CD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38D855E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98F4803" w14:textId="77777777">
            <w:pPr>
              <w:rPr>
                <w:rFonts w:ascii="Times New Roman" w:hAnsi="Times New Roman" w:cs="Times New Roman"/>
              </w:rPr>
            </w:pPr>
            <w:r w:rsidRPr="007D7D6A">
              <w:rPr>
                <w:rFonts w:ascii="Times New Roman" w:hAnsi="Times New Roman" w:cs="Times New Roman"/>
              </w:rPr>
              <w:t>4.2.4</w:t>
            </w:r>
          </w:p>
        </w:tc>
        <w:tc>
          <w:tcPr>
            <w:tcW w:w="0" w:type="auto"/>
            <w:vAlign w:val="center"/>
            <w:hideMark/>
          </w:tcPr>
          <w:p w:rsidRPr="007D7D6A" w:rsidR="007D7D6A" w:rsidRDefault="007D7D6A" w14:paraId="28CA67B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casos de edición</w:t>
            </w:r>
          </w:p>
        </w:tc>
        <w:tc>
          <w:tcPr>
            <w:tcW w:w="0" w:type="auto"/>
            <w:vAlign w:val="center"/>
            <w:hideMark/>
          </w:tcPr>
          <w:p w:rsidRPr="007D7D6A" w:rsidR="007D7D6A" w:rsidRDefault="007D7D6A" w14:paraId="77FAB6E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684744F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rsidRPr="007D7D6A" w:rsidR="007D7D6A" w:rsidRDefault="007D7D6A" w14:paraId="112E50A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A04103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5E6567B2" w14:textId="77777777">
            <w:pPr>
              <w:rPr>
                <w:rFonts w:ascii="Times New Roman" w:hAnsi="Times New Roman" w:cs="Times New Roman"/>
              </w:rPr>
            </w:pPr>
            <w:r w:rsidRPr="007D7D6A">
              <w:rPr>
                <w:rFonts w:ascii="Times New Roman" w:hAnsi="Times New Roman" w:cs="Times New Roman"/>
              </w:rPr>
              <w:t>S5.2</w:t>
            </w:r>
          </w:p>
        </w:tc>
        <w:tc>
          <w:tcPr>
            <w:tcW w:w="0" w:type="auto"/>
            <w:vAlign w:val="center"/>
          </w:tcPr>
          <w:p w:rsidRPr="007D7D6A" w:rsidR="007D7D6A" w:rsidRDefault="007D7D6A" w14:paraId="7348088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cretar nuevas funciones de edición de itinerarios del Frontend (Observaciones DOCX S5-HU4.2.3 y HU-4.2.4)</w:t>
            </w:r>
          </w:p>
        </w:tc>
        <w:tc>
          <w:tcPr>
            <w:tcW w:w="0" w:type="auto"/>
            <w:vAlign w:val="center"/>
          </w:tcPr>
          <w:p w:rsidRPr="007D7D6A" w:rsidR="007D7D6A" w:rsidRDefault="007D7D6A" w14:paraId="2D7B2BD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Frontend Dev </w:t>
            </w:r>
          </w:p>
        </w:tc>
        <w:tc>
          <w:tcPr>
            <w:tcW w:w="0" w:type="auto"/>
            <w:vAlign w:val="center"/>
          </w:tcPr>
          <w:p w:rsidRPr="007D7D6A" w:rsidR="007D7D6A" w:rsidRDefault="007D7D6A" w14:paraId="694D64A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rsidRPr="007D7D6A" w:rsidR="007D7D6A" w:rsidRDefault="007D7D6A" w14:paraId="591BC93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25EB6E6F"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28EDD1EA" w14:textId="77777777">
            <w:pPr>
              <w:rPr>
                <w:rFonts w:ascii="Times New Roman" w:hAnsi="Times New Roman" w:cs="Times New Roman"/>
              </w:rPr>
            </w:pPr>
            <w:r w:rsidRPr="007D7D6A">
              <w:rPr>
                <w:rFonts w:ascii="Times New Roman" w:hAnsi="Times New Roman" w:cs="Times New Roman"/>
              </w:rPr>
              <w:t>S5.3</w:t>
            </w:r>
          </w:p>
        </w:tc>
        <w:tc>
          <w:tcPr>
            <w:tcW w:w="0" w:type="auto"/>
            <w:vAlign w:val="center"/>
          </w:tcPr>
          <w:p w:rsidRPr="007D7D6A" w:rsidR="007D7D6A" w:rsidRDefault="007D7D6A" w14:paraId="469AB4A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cretar nuevas funciones de edición de itinerarios del Backend (Observaciones DOCX S5-HU4.2.3 y HU-4.2.4)</w:t>
            </w:r>
          </w:p>
        </w:tc>
        <w:tc>
          <w:tcPr>
            <w:tcW w:w="0" w:type="auto"/>
            <w:vAlign w:val="center"/>
          </w:tcPr>
          <w:p w:rsidRPr="007D7D6A" w:rsidR="007D7D6A" w:rsidRDefault="007D7D6A" w14:paraId="38106E4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tcPr>
          <w:p w:rsidRPr="007D7D6A" w:rsidR="007D7D6A" w:rsidRDefault="007D7D6A" w14:paraId="6963D2A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rsidRPr="007D7D6A" w:rsidR="007D7D6A" w:rsidRDefault="007D7D6A" w14:paraId="3594BB8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000F5B04" w:rsidP="000F5B04" w:rsidRDefault="000F5B04" w14:paraId="2D3F40A1" w14:textId="77777777">
      <w:pPr>
        <w:pStyle w:val="HU"/>
      </w:pPr>
    </w:p>
    <w:p w:rsidRPr="007D7D6A" w:rsidR="007D7D6A" w:rsidP="000F5B04" w:rsidRDefault="007D7D6A" w14:paraId="53F84EDF" w14:textId="5BD248C9">
      <w:pPr>
        <w:pStyle w:val="HU"/>
        <w:rPr>
          <w:u w:val="single"/>
        </w:rPr>
      </w:pPr>
      <w:r w:rsidRPr="007D7D6A">
        <w:t>HU 4.3: Eliminación de itinerarios</w:t>
      </w:r>
    </w:p>
    <w:p w:rsidRPr="007D7D6A" w:rsidR="007D7D6A" w:rsidP="007D7D6A" w:rsidRDefault="007D7D6A" w14:paraId="77F6A3D7"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eliminar itinerarios para mantener la base de datos organizada.</w:t>
      </w:r>
    </w:p>
    <w:tbl>
      <w:tblPr>
        <w:tblStyle w:val="Tabladecuadrcula4"/>
        <w:tblW w:w="0" w:type="auto"/>
        <w:tblLook w:val="04A0" w:firstRow="1" w:lastRow="0" w:firstColumn="1" w:lastColumn="0" w:noHBand="0" w:noVBand="1"/>
      </w:tblPr>
      <w:tblGrid>
        <w:gridCol w:w="696"/>
        <w:gridCol w:w="3791"/>
        <w:gridCol w:w="1510"/>
        <w:gridCol w:w="1856"/>
        <w:gridCol w:w="1163"/>
      </w:tblGrid>
      <w:tr w:rsidRPr="007D7D6A" w:rsidR="007D7D6A" w14:paraId="2AF708C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BF85F59"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126EB712"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3C71E9E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792838BB"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17156602"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4CABA05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219BBDF" w14:textId="77777777">
            <w:pPr>
              <w:rPr>
                <w:rFonts w:ascii="Times New Roman" w:hAnsi="Times New Roman" w:cs="Times New Roman"/>
              </w:rPr>
            </w:pPr>
            <w:r w:rsidRPr="007D7D6A">
              <w:rPr>
                <w:rFonts w:ascii="Times New Roman" w:hAnsi="Times New Roman" w:cs="Times New Roman"/>
              </w:rPr>
              <w:t>4.3.1</w:t>
            </w:r>
          </w:p>
        </w:tc>
        <w:tc>
          <w:tcPr>
            <w:tcW w:w="0" w:type="auto"/>
            <w:vAlign w:val="center"/>
            <w:hideMark/>
          </w:tcPr>
          <w:p w:rsidRPr="007D7D6A" w:rsidR="007D7D6A" w:rsidRDefault="007D7D6A" w14:paraId="10494F9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gregar opción de eliminar en listado</w:t>
            </w:r>
          </w:p>
        </w:tc>
        <w:tc>
          <w:tcPr>
            <w:tcW w:w="0" w:type="auto"/>
            <w:vAlign w:val="center"/>
            <w:hideMark/>
          </w:tcPr>
          <w:p w:rsidRPr="007D7D6A" w:rsidR="007D7D6A" w:rsidRDefault="007D7D6A" w14:paraId="677E940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7E01409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111779E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47FDF20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F3380F2" w14:textId="77777777">
            <w:pPr>
              <w:rPr>
                <w:rFonts w:ascii="Times New Roman" w:hAnsi="Times New Roman" w:cs="Times New Roman"/>
              </w:rPr>
            </w:pPr>
            <w:r w:rsidRPr="007D7D6A">
              <w:rPr>
                <w:rFonts w:ascii="Times New Roman" w:hAnsi="Times New Roman" w:cs="Times New Roman"/>
              </w:rPr>
              <w:t>4.3.2</w:t>
            </w:r>
          </w:p>
        </w:tc>
        <w:tc>
          <w:tcPr>
            <w:tcW w:w="0" w:type="auto"/>
            <w:vAlign w:val="center"/>
            <w:hideMark/>
          </w:tcPr>
          <w:p w:rsidRPr="007D7D6A" w:rsidR="007D7D6A" w:rsidRDefault="007D7D6A" w14:paraId="25E6C57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borrado lógico en la base de datos</w:t>
            </w:r>
          </w:p>
        </w:tc>
        <w:tc>
          <w:tcPr>
            <w:tcW w:w="0" w:type="auto"/>
            <w:vAlign w:val="center"/>
            <w:hideMark/>
          </w:tcPr>
          <w:p w:rsidRPr="007D7D6A" w:rsidR="007D7D6A" w:rsidRDefault="007D7D6A" w14:paraId="2132425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2027005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13448DB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3DBA43BA"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43B1876" w14:textId="77777777">
            <w:pPr>
              <w:rPr>
                <w:rFonts w:ascii="Times New Roman" w:hAnsi="Times New Roman" w:cs="Times New Roman"/>
              </w:rPr>
            </w:pPr>
            <w:r w:rsidRPr="007D7D6A">
              <w:rPr>
                <w:rFonts w:ascii="Times New Roman" w:hAnsi="Times New Roman" w:cs="Times New Roman"/>
              </w:rPr>
              <w:t>4.3.3</w:t>
            </w:r>
          </w:p>
        </w:tc>
        <w:tc>
          <w:tcPr>
            <w:tcW w:w="0" w:type="auto"/>
            <w:vAlign w:val="center"/>
            <w:hideMark/>
          </w:tcPr>
          <w:p w:rsidRPr="007D7D6A" w:rsidR="007D7D6A" w:rsidRDefault="007D7D6A" w14:paraId="1A2654D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que turistas no pierdan historial</w:t>
            </w:r>
          </w:p>
        </w:tc>
        <w:tc>
          <w:tcPr>
            <w:tcW w:w="0" w:type="auto"/>
            <w:vAlign w:val="center"/>
            <w:hideMark/>
          </w:tcPr>
          <w:p w:rsidRPr="007D7D6A" w:rsidR="007D7D6A" w:rsidRDefault="007D7D6A" w14:paraId="4B926EA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rsidRPr="007D7D6A" w:rsidR="007D7D6A" w:rsidRDefault="007D7D6A" w14:paraId="4BAB409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03D92DA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372949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DC51668" w14:textId="77777777">
            <w:pPr>
              <w:rPr>
                <w:rFonts w:ascii="Times New Roman" w:hAnsi="Times New Roman" w:cs="Times New Roman"/>
              </w:rPr>
            </w:pPr>
            <w:r w:rsidRPr="007D7D6A">
              <w:rPr>
                <w:rFonts w:ascii="Times New Roman" w:hAnsi="Times New Roman" w:cs="Times New Roman"/>
              </w:rPr>
              <w:t>4.3.4</w:t>
            </w:r>
          </w:p>
        </w:tc>
        <w:tc>
          <w:tcPr>
            <w:tcW w:w="0" w:type="auto"/>
            <w:vAlign w:val="center"/>
            <w:hideMark/>
          </w:tcPr>
          <w:p w:rsidRPr="007D7D6A" w:rsidR="007D7D6A" w:rsidRDefault="007D7D6A" w14:paraId="7CF9537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eliminación de itinerarios</w:t>
            </w:r>
          </w:p>
        </w:tc>
        <w:tc>
          <w:tcPr>
            <w:tcW w:w="0" w:type="auto"/>
            <w:vAlign w:val="center"/>
            <w:hideMark/>
          </w:tcPr>
          <w:p w:rsidRPr="007D7D6A" w:rsidR="007D7D6A" w:rsidRDefault="007D7D6A" w14:paraId="04040B9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2A3CA5F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73B720C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000F5B04" w:rsidP="000F5B04" w:rsidRDefault="000F5B04" w14:paraId="628A4AEA" w14:textId="77777777">
      <w:pPr>
        <w:pStyle w:val="HU"/>
      </w:pPr>
    </w:p>
    <w:p w:rsidR="43584027" w:rsidRDefault="43584027" w14:paraId="02556547" w14:textId="3041F6C3">
      <w:r>
        <w:br w:type="page"/>
      </w:r>
    </w:p>
    <w:p w:rsidR="43584027" w:rsidP="43584027" w:rsidRDefault="43584027" w14:paraId="6ABDF4FE" w14:textId="4B9BD2D6">
      <w:pPr>
        <w:pStyle w:val="HU"/>
      </w:pPr>
    </w:p>
    <w:p w:rsidRPr="007D7D6A" w:rsidR="007D7D6A" w:rsidP="000F5B04" w:rsidRDefault="007D7D6A" w14:paraId="6DBC4F22" w14:textId="3E8DD752">
      <w:pPr>
        <w:pStyle w:val="HU"/>
      </w:pPr>
      <w:r w:rsidRPr="007D7D6A">
        <w:t>HU 4.4: Visualización de itinerarios</w:t>
      </w:r>
    </w:p>
    <w:p w:rsidRPr="007D7D6A" w:rsidR="007D7D6A" w:rsidP="007D7D6A" w:rsidRDefault="007D7D6A" w14:paraId="6C34AE1B"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visualizar un listado de itinerarios creados para consultarlos fácilmente.</w:t>
      </w:r>
    </w:p>
    <w:tbl>
      <w:tblPr>
        <w:tblStyle w:val="Tabladecuadrcula4"/>
        <w:tblW w:w="0" w:type="auto"/>
        <w:tblLook w:val="04A0" w:firstRow="1" w:lastRow="0" w:firstColumn="1" w:lastColumn="0" w:noHBand="0" w:noVBand="1"/>
      </w:tblPr>
      <w:tblGrid>
        <w:gridCol w:w="696"/>
        <w:gridCol w:w="3725"/>
        <w:gridCol w:w="1518"/>
        <w:gridCol w:w="1914"/>
        <w:gridCol w:w="1163"/>
      </w:tblGrid>
      <w:tr w:rsidRPr="007D7D6A" w:rsidR="007D7D6A" w14:paraId="2FB9897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C082B3C"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206F6627"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6CAEB956"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060909EA"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23CDF841"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0F477CA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BDB6861" w14:textId="77777777">
            <w:pPr>
              <w:rPr>
                <w:rFonts w:ascii="Times New Roman" w:hAnsi="Times New Roman" w:cs="Times New Roman"/>
              </w:rPr>
            </w:pPr>
            <w:r w:rsidRPr="007D7D6A">
              <w:rPr>
                <w:rFonts w:ascii="Times New Roman" w:hAnsi="Times New Roman" w:cs="Times New Roman"/>
              </w:rPr>
              <w:t>4.4.1</w:t>
            </w:r>
          </w:p>
        </w:tc>
        <w:tc>
          <w:tcPr>
            <w:tcW w:w="0" w:type="auto"/>
            <w:vAlign w:val="center"/>
            <w:hideMark/>
          </w:tcPr>
          <w:p w:rsidRPr="007D7D6A" w:rsidR="007D7D6A" w:rsidRDefault="007D7D6A" w14:paraId="2B403C6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tabla de itinerarios en interfaz</w:t>
            </w:r>
          </w:p>
        </w:tc>
        <w:tc>
          <w:tcPr>
            <w:tcW w:w="0" w:type="auto"/>
            <w:vAlign w:val="center"/>
            <w:hideMark/>
          </w:tcPr>
          <w:p w:rsidRPr="007D7D6A" w:rsidR="007D7D6A" w:rsidRDefault="007D7D6A" w14:paraId="5A59723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347F701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17FAE59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780C454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48694A5" w14:textId="77777777">
            <w:pPr>
              <w:rPr>
                <w:rFonts w:ascii="Times New Roman" w:hAnsi="Times New Roman" w:cs="Times New Roman"/>
              </w:rPr>
            </w:pPr>
            <w:r w:rsidRPr="007D7D6A">
              <w:rPr>
                <w:rFonts w:ascii="Times New Roman" w:hAnsi="Times New Roman" w:cs="Times New Roman"/>
              </w:rPr>
              <w:t>4.4.2</w:t>
            </w:r>
          </w:p>
        </w:tc>
        <w:tc>
          <w:tcPr>
            <w:tcW w:w="0" w:type="auto"/>
            <w:vAlign w:val="center"/>
            <w:hideMark/>
          </w:tcPr>
          <w:p w:rsidRPr="007D7D6A" w:rsidR="007D7D6A" w:rsidRDefault="007D7D6A" w14:paraId="7A0166B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filtros por fecha y turista</w:t>
            </w:r>
          </w:p>
        </w:tc>
        <w:tc>
          <w:tcPr>
            <w:tcW w:w="0" w:type="auto"/>
            <w:vAlign w:val="center"/>
            <w:hideMark/>
          </w:tcPr>
          <w:p w:rsidRPr="007D7D6A" w:rsidR="007D7D6A" w:rsidRDefault="007D7D6A" w14:paraId="22CD6B9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3DA5713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0EF56AB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62CBE8A0"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9CB6BC0" w14:textId="77777777">
            <w:pPr>
              <w:rPr>
                <w:rFonts w:ascii="Times New Roman" w:hAnsi="Times New Roman" w:cs="Times New Roman"/>
              </w:rPr>
            </w:pPr>
            <w:r w:rsidRPr="007D7D6A">
              <w:rPr>
                <w:rFonts w:ascii="Times New Roman" w:hAnsi="Times New Roman" w:cs="Times New Roman"/>
              </w:rPr>
              <w:t>4.4.3</w:t>
            </w:r>
          </w:p>
        </w:tc>
        <w:tc>
          <w:tcPr>
            <w:tcW w:w="0" w:type="auto"/>
            <w:vAlign w:val="center"/>
            <w:hideMark/>
          </w:tcPr>
          <w:p w:rsidRPr="007D7D6A" w:rsidR="007D7D6A" w:rsidRDefault="007D7D6A" w14:paraId="5BF1510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sultar itinerarios desde la base de datos</w:t>
            </w:r>
          </w:p>
        </w:tc>
        <w:tc>
          <w:tcPr>
            <w:tcW w:w="0" w:type="auto"/>
            <w:vAlign w:val="center"/>
            <w:hideMark/>
          </w:tcPr>
          <w:p w:rsidRPr="007D7D6A" w:rsidR="007D7D6A" w:rsidRDefault="007D7D6A" w14:paraId="53BE872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4F53EEE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6201314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4E8E282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3A823AF" w14:textId="77777777">
            <w:pPr>
              <w:rPr>
                <w:rFonts w:ascii="Times New Roman" w:hAnsi="Times New Roman" w:cs="Times New Roman"/>
              </w:rPr>
            </w:pPr>
            <w:r w:rsidRPr="007D7D6A">
              <w:rPr>
                <w:rFonts w:ascii="Times New Roman" w:hAnsi="Times New Roman" w:cs="Times New Roman"/>
              </w:rPr>
              <w:t>4.4.4</w:t>
            </w:r>
          </w:p>
        </w:tc>
        <w:tc>
          <w:tcPr>
            <w:tcW w:w="0" w:type="auto"/>
            <w:vAlign w:val="center"/>
            <w:hideMark/>
          </w:tcPr>
          <w:p w:rsidRPr="007D7D6A" w:rsidR="007D7D6A" w:rsidRDefault="007D7D6A" w14:paraId="246DB71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visualización de itinerarios</w:t>
            </w:r>
          </w:p>
        </w:tc>
        <w:tc>
          <w:tcPr>
            <w:tcW w:w="0" w:type="auto"/>
            <w:vAlign w:val="center"/>
            <w:hideMark/>
          </w:tcPr>
          <w:p w:rsidRPr="007D7D6A" w:rsidR="007D7D6A" w:rsidRDefault="007D7D6A" w14:paraId="2015778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7298044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4CEA2B5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000F5B04" w:rsidP="000F5B04" w:rsidRDefault="000F5B04" w14:paraId="6E4A0EAD" w14:textId="77777777">
      <w:pPr>
        <w:pStyle w:val="HU"/>
      </w:pPr>
    </w:p>
    <w:p w:rsidRPr="007D7D6A" w:rsidR="007D7D6A" w:rsidP="000F5B04" w:rsidRDefault="007D7D6A" w14:paraId="3EA88304" w14:textId="6557A461">
      <w:pPr>
        <w:pStyle w:val="HU"/>
      </w:pPr>
      <w:r w:rsidRPr="007D7D6A">
        <w:t>HU EXTRA agregados: S5</w:t>
      </w:r>
    </w:p>
    <w:tbl>
      <w:tblPr>
        <w:tblStyle w:val="Tabladecuadrcula4"/>
        <w:tblW w:w="0" w:type="auto"/>
        <w:tblLook w:val="04A0" w:firstRow="1" w:lastRow="0" w:firstColumn="1" w:lastColumn="0" w:noHBand="0" w:noVBand="1"/>
      </w:tblPr>
      <w:tblGrid>
        <w:gridCol w:w="650"/>
        <w:gridCol w:w="4323"/>
        <w:gridCol w:w="1449"/>
        <w:gridCol w:w="1431"/>
        <w:gridCol w:w="1163"/>
      </w:tblGrid>
      <w:tr w:rsidRPr="007D7D6A" w:rsidR="007D7D6A" w14:paraId="053F38A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1B71887"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4834D859"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2E5C97FD"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313F8D98"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6E27BB09"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3AA60B7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656D96EA" w14:textId="77777777">
            <w:pPr>
              <w:rPr>
                <w:rFonts w:ascii="Times New Roman" w:hAnsi="Times New Roman" w:cs="Times New Roman"/>
              </w:rPr>
            </w:pPr>
            <w:r w:rsidRPr="007D7D6A">
              <w:rPr>
                <w:rFonts w:ascii="Times New Roman" w:hAnsi="Times New Roman" w:cs="Times New Roman"/>
              </w:rPr>
              <w:t>S5.1</w:t>
            </w:r>
          </w:p>
        </w:tc>
        <w:tc>
          <w:tcPr>
            <w:tcW w:w="0" w:type="auto"/>
            <w:vAlign w:val="center"/>
            <w:hideMark/>
          </w:tcPr>
          <w:p w:rsidRPr="007D7D6A" w:rsidR="007D7D6A" w:rsidRDefault="007D7D6A" w14:paraId="384381F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Mejora de diseño y experiencia de usuario en Creación de itinerarios(Observaciones DOCX S5-HU4.1.4)</w:t>
            </w:r>
          </w:p>
        </w:tc>
        <w:tc>
          <w:tcPr>
            <w:tcW w:w="0" w:type="auto"/>
            <w:vAlign w:val="center"/>
            <w:hideMark/>
          </w:tcPr>
          <w:p w:rsidRPr="007D7D6A" w:rsidR="007D7D6A" w:rsidRDefault="007D7D6A" w14:paraId="10DD132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0C35A5A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rsidRPr="007D7D6A" w:rsidR="007D7D6A" w:rsidRDefault="007D7D6A" w14:paraId="011FC3C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0EF9775C"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0F12EF90" w14:textId="77777777">
            <w:pPr>
              <w:rPr>
                <w:rFonts w:ascii="Times New Roman" w:hAnsi="Times New Roman" w:cs="Times New Roman"/>
              </w:rPr>
            </w:pPr>
            <w:r w:rsidRPr="007D7D6A">
              <w:rPr>
                <w:rFonts w:ascii="Times New Roman" w:hAnsi="Times New Roman" w:cs="Times New Roman"/>
              </w:rPr>
              <w:t>S5.2</w:t>
            </w:r>
          </w:p>
        </w:tc>
        <w:tc>
          <w:tcPr>
            <w:tcW w:w="0" w:type="auto"/>
            <w:vAlign w:val="center"/>
          </w:tcPr>
          <w:p w:rsidRPr="007D7D6A" w:rsidR="007D7D6A" w:rsidRDefault="007D7D6A" w14:paraId="647D14A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cretar las nuevas funciones de edición de itinerarios respecto al Frontend (Observaciones DOCX S5-HU4.2.3 y HU-4.2.4)</w:t>
            </w:r>
          </w:p>
        </w:tc>
        <w:tc>
          <w:tcPr>
            <w:tcW w:w="0" w:type="auto"/>
            <w:vAlign w:val="center"/>
          </w:tcPr>
          <w:p w:rsidRPr="007D7D6A" w:rsidR="007D7D6A" w:rsidRDefault="007D7D6A" w14:paraId="2D8DD3A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Frontend Dev </w:t>
            </w:r>
          </w:p>
        </w:tc>
        <w:tc>
          <w:tcPr>
            <w:tcW w:w="0" w:type="auto"/>
            <w:vAlign w:val="center"/>
          </w:tcPr>
          <w:p w:rsidRPr="007D7D6A" w:rsidR="007D7D6A" w:rsidRDefault="007D7D6A" w14:paraId="34FDCC7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rsidRPr="007D7D6A" w:rsidR="007D7D6A" w:rsidRDefault="007D7D6A" w14:paraId="0798E0E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3DE833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1364ABB0" w14:textId="77777777">
            <w:pPr>
              <w:rPr>
                <w:rFonts w:ascii="Times New Roman" w:hAnsi="Times New Roman" w:cs="Times New Roman"/>
              </w:rPr>
            </w:pPr>
            <w:r w:rsidRPr="007D7D6A">
              <w:rPr>
                <w:rFonts w:ascii="Times New Roman" w:hAnsi="Times New Roman" w:cs="Times New Roman"/>
              </w:rPr>
              <w:t>S5.3</w:t>
            </w:r>
          </w:p>
        </w:tc>
        <w:tc>
          <w:tcPr>
            <w:tcW w:w="0" w:type="auto"/>
            <w:vAlign w:val="center"/>
          </w:tcPr>
          <w:p w:rsidRPr="007D7D6A" w:rsidR="007D7D6A" w:rsidRDefault="007D7D6A" w14:paraId="181B394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cretar las nuevas funciones de edición de itinerarios respecto al Backend (Observaciones DOCX S5-HU4.2.3 y HU-4.2.4)</w:t>
            </w:r>
          </w:p>
        </w:tc>
        <w:tc>
          <w:tcPr>
            <w:tcW w:w="0" w:type="auto"/>
            <w:vAlign w:val="center"/>
          </w:tcPr>
          <w:p w:rsidRPr="007D7D6A" w:rsidR="007D7D6A" w:rsidRDefault="007D7D6A" w14:paraId="6772524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tcPr>
          <w:p w:rsidRPr="007D7D6A" w:rsidR="007D7D6A" w:rsidRDefault="007D7D6A" w14:paraId="27CB720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rsidRPr="007D7D6A" w:rsidR="007D7D6A" w:rsidRDefault="007D7D6A" w14:paraId="42E2DA5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7D7D6A" w:rsidRDefault="007D7D6A" w14:paraId="5A5B8487" w14:textId="77777777">
      <w:pPr>
        <w:rPr>
          <w:rFonts w:ascii="Times New Roman" w:hAnsi="Times New Roman" w:cs="Times New Roman"/>
          <w:b/>
          <w:bCs/>
          <w:sz w:val="32"/>
          <w:szCs w:val="32"/>
        </w:rPr>
      </w:pPr>
    </w:p>
    <w:p w:rsidR="43584027" w:rsidRDefault="43584027" w14:paraId="2A748CEB" w14:textId="6A4A9672">
      <w:r>
        <w:br w:type="page"/>
      </w:r>
    </w:p>
    <w:p w:rsidR="43584027" w:rsidP="43584027" w:rsidRDefault="43584027" w14:paraId="17A87E18" w14:textId="48F0C936">
      <w:pPr>
        <w:rPr>
          <w:rFonts w:ascii="Times New Roman" w:hAnsi="Times New Roman" w:cs="Times New Roman"/>
          <w:b/>
          <w:bCs/>
          <w:sz w:val="32"/>
          <w:szCs w:val="32"/>
        </w:rPr>
      </w:pPr>
    </w:p>
    <w:p w:rsidRPr="007D7D6A" w:rsidR="007D7D6A" w:rsidP="008B5429" w:rsidRDefault="007D7D6A" w14:paraId="03F822D0" w14:textId="77777777">
      <w:pPr>
        <w:pStyle w:val="HU"/>
        <w:rPr>
          <w:b w:val="0"/>
          <w:sz w:val="32"/>
          <w:szCs w:val="32"/>
        </w:rPr>
      </w:pPr>
      <w:r w:rsidRPr="000E2B5C">
        <w:rPr>
          <w:sz w:val="32"/>
          <w:szCs w:val="32"/>
        </w:rPr>
        <w:t xml:space="preserve">SPRINT 6 – Panel del Turista: Visualización de Itinerario y Notificaciones </w:t>
      </w:r>
    </w:p>
    <w:p w:rsidRPr="007D7D6A" w:rsidR="007D7D6A" w:rsidP="008B5429" w:rsidRDefault="007D7D6A" w14:paraId="615C2B06" w14:textId="630F5506">
      <w:pPr>
        <w:pStyle w:val="HU"/>
      </w:pPr>
      <w:r w:rsidRPr="007D7D6A">
        <w:t>HU 6.1: Panel del Turista (Itinerario, Notificaciones y PDF)</w:t>
      </w:r>
    </w:p>
    <w:p w:rsidRPr="007D7D6A" w:rsidR="007D7D6A" w:rsidP="007D7D6A" w:rsidRDefault="007D7D6A" w14:paraId="27EB7E7E"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turista, quiero ingresar a mi panel personal donde pueda visualizar mi itinerario completo y diario, recibir notificaciones sobre mis actividades, y descargar mi plan de viaje en formato PDF, para mantenerme informado y organizado durante mi viaje.</w:t>
      </w:r>
    </w:p>
    <w:p w:rsidRPr="007D7D6A" w:rsidR="007D7D6A" w:rsidP="007D7D6A" w:rsidRDefault="007D7D6A" w14:paraId="10605E2D"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rPr>
        <w:t>Fase 1: Diseño y Frontend (UI/UX + Integración visual)</w:t>
      </w:r>
    </w:p>
    <w:tbl>
      <w:tblPr>
        <w:tblStyle w:val="Tabladecuadrcula4"/>
        <w:tblW w:w="0" w:type="auto"/>
        <w:tblLook w:val="04A0" w:firstRow="1" w:lastRow="0" w:firstColumn="1" w:lastColumn="0" w:noHBand="0" w:noVBand="1"/>
      </w:tblPr>
      <w:tblGrid>
        <w:gridCol w:w="696"/>
        <w:gridCol w:w="4054"/>
        <w:gridCol w:w="1552"/>
        <w:gridCol w:w="1551"/>
        <w:gridCol w:w="1163"/>
      </w:tblGrid>
      <w:tr w:rsidRPr="007D7D6A" w:rsidR="007D7D6A" w14:paraId="260FA16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C0992E0"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765493DB"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25B93BC3"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4E365D6A"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16AA807B"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3398ACB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0B011DC" w14:textId="77777777">
            <w:pPr>
              <w:rPr>
                <w:rFonts w:ascii="Times New Roman" w:hAnsi="Times New Roman" w:cs="Times New Roman"/>
              </w:rPr>
            </w:pPr>
            <w:r w:rsidRPr="007D7D6A">
              <w:rPr>
                <w:rFonts w:ascii="Times New Roman" w:hAnsi="Times New Roman" w:cs="Times New Roman"/>
              </w:rPr>
              <w:t>6.1.1</w:t>
            </w:r>
          </w:p>
        </w:tc>
        <w:tc>
          <w:tcPr>
            <w:tcW w:w="0" w:type="auto"/>
            <w:vAlign w:val="center"/>
            <w:hideMark/>
          </w:tcPr>
          <w:p w:rsidRPr="007D7D6A" w:rsidR="007D7D6A" w:rsidRDefault="007D7D6A" w14:paraId="3DAA012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la maqueta del Dashboard del Turista (header con saludo, sidebar, área de contenido)</w:t>
            </w:r>
          </w:p>
        </w:tc>
        <w:tc>
          <w:tcPr>
            <w:tcW w:w="0" w:type="auto"/>
            <w:vAlign w:val="center"/>
            <w:hideMark/>
          </w:tcPr>
          <w:p w:rsidRPr="007D7D6A" w:rsidR="007D7D6A" w:rsidRDefault="007D7D6A" w14:paraId="3DFB4C6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UX/UI Designer</w:t>
            </w:r>
          </w:p>
        </w:tc>
        <w:tc>
          <w:tcPr>
            <w:tcW w:w="0" w:type="auto"/>
            <w:vAlign w:val="center"/>
            <w:hideMark/>
          </w:tcPr>
          <w:p w:rsidRPr="007D7D6A" w:rsidR="007D7D6A" w:rsidRDefault="007D7D6A" w14:paraId="6CADC77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61CA93E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401A6857"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326608B" w14:textId="77777777">
            <w:pPr>
              <w:rPr>
                <w:rFonts w:ascii="Times New Roman" w:hAnsi="Times New Roman" w:cs="Times New Roman"/>
              </w:rPr>
            </w:pPr>
            <w:r w:rsidRPr="007D7D6A">
              <w:rPr>
                <w:rFonts w:ascii="Times New Roman" w:hAnsi="Times New Roman" w:cs="Times New Roman"/>
              </w:rPr>
              <w:t>6.1.2</w:t>
            </w:r>
          </w:p>
        </w:tc>
        <w:tc>
          <w:tcPr>
            <w:tcW w:w="0" w:type="auto"/>
            <w:vAlign w:val="center"/>
            <w:hideMark/>
          </w:tcPr>
          <w:p w:rsidRPr="007D7D6A" w:rsidR="007D7D6A" w:rsidRDefault="007D7D6A" w14:paraId="72525E3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el layout principal (header + sidebar + rutas internas)</w:t>
            </w:r>
          </w:p>
        </w:tc>
        <w:tc>
          <w:tcPr>
            <w:tcW w:w="0" w:type="auto"/>
            <w:vAlign w:val="center"/>
            <w:hideMark/>
          </w:tcPr>
          <w:p w:rsidRPr="007D7D6A" w:rsidR="007D7D6A" w:rsidRDefault="007D7D6A" w14:paraId="5CF5DDF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5F5055A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rsidRPr="007D7D6A" w:rsidR="007D7D6A" w:rsidRDefault="007D7D6A" w14:paraId="27F3694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BAA91E7"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0219723" w14:textId="77777777">
            <w:pPr>
              <w:rPr>
                <w:rFonts w:ascii="Times New Roman" w:hAnsi="Times New Roman" w:cs="Times New Roman"/>
              </w:rPr>
            </w:pPr>
            <w:r w:rsidRPr="007D7D6A">
              <w:rPr>
                <w:rFonts w:ascii="Times New Roman" w:hAnsi="Times New Roman" w:cs="Times New Roman"/>
              </w:rPr>
              <w:t>6.1.3</w:t>
            </w:r>
          </w:p>
        </w:tc>
        <w:tc>
          <w:tcPr>
            <w:tcW w:w="0" w:type="auto"/>
            <w:vAlign w:val="center"/>
            <w:hideMark/>
          </w:tcPr>
          <w:p w:rsidRPr="007D7D6A" w:rsidR="007D7D6A" w:rsidRDefault="007D7D6A" w14:paraId="33B0092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Diseñar e implementar la vista “Mi Itinerario” con cards por día y actividad </w:t>
            </w:r>
          </w:p>
        </w:tc>
        <w:tc>
          <w:tcPr>
            <w:tcW w:w="0" w:type="auto"/>
            <w:vAlign w:val="center"/>
            <w:hideMark/>
          </w:tcPr>
          <w:p w:rsidRPr="007D7D6A" w:rsidR="007D7D6A" w:rsidRDefault="007D7D6A" w14:paraId="035B3B0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5DF3BDE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rsidRPr="007D7D6A" w:rsidR="007D7D6A" w:rsidRDefault="007D7D6A" w14:paraId="6AC827C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1B10FF2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9ABFC98" w14:textId="77777777">
            <w:pPr>
              <w:rPr>
                <w:rFonts w:ascii="Times New Roman" w:hAnsi="Times New Roman" w:cs="Times New Roman"/>
              </w:rPr>
            </w:pPr>
            <w:r w:rsidRPr="007D7D6A">
              <w:rPr>
                <w:rFonts w:ascii="Times New Roman" w:hAnsi="Times New Roman" w:cs="Times New Roman"/>
              </w:rPr>
              <w:t>6.1.4</w:t>
            </w:r>
          </w:p>
        </w:tc>
        <w:tc>
          <w:tcPr>
            <w:tcW w:w="0" w:type="auto"/>
            <w:vAlign w:val="center"/>
            <w:hideMark/>
          </w:tcPr>
          <w:p w:rsidRPr="007D7D6A" w:rsidR="007D7D6A" w:rsidRDefault="007D7D6A" w14:paraId="56063D7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el modal “Ver más detalles” con descripción, lugar, horario y duración</w:t>
            </w:r>
          </w:p>
        </w:tc>
        <w:tc>
          <w:tcPr>
            <w:tcW w:w="0" w:type="auto"/>
            <w:vAlign w:val="center"/>
            <w:hideMark/>
          </w:tcPr>
          <w:p w:rsidRPr="007D7D6A" w:rsidR="007D7D6A" w:rsidRDefault="007D7D6A" w14:paraId="4870EDF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2F65567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5DB2451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31C206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76199B23" w14:textId="77777777">
            <w:pPr>
              <w:rPr>
                <w:rFonts w:ascii="Times New Roman" w:hAnsi="Times New Roman" w:cs="Times New Roman"/>
              </w:rPr>
            </w:pPr>
            <w:r w:rsidRPr="007D7D6A">
              <w:rPr>
                <w:rFonts w:ascii="Times New Roman" w:hAnsi="Times New Roman" w:cs="Times New Roman"/>
              </w:rPr>
              <w:t>6.1.5</w:t>
            </w:r>
          </w:p>
        </w:tc>
        <w:tc>
          <w:tcPr>
            <w:tcW w:w="0" w:type="auto"/>
            <w:vAlign w:val="center"/>
          </w:tcPr>
          <w:p w:rsidRPr="007D7D6A" w:rsidR="007D7D6A" w:rsidRDefault="007D7D6A" w14:paraId="4F61865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e implementar la vista de Notificaciones del Turista conectada a backend</w:t>
            </w:r>
          </w:p>
        </w:tc>
        <w:tc>
          <w:tcPr>
            <w:tcW w:w="0" w:type="auto"/>
            <w:vAlign w:val="center"/>
          </w:tcPr>
          <w:p w:rsidRPr="007D7D6A" w:rsidR="007D7D6A" w:rsidRDefault="007D7D6A" w14:paraId="6B6BEF4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tcPr>
          <w:p w:rsidRPr="007D7D6A" w:rsidR="007D7D6A" w:rsidRDefault="007D7D6A" w14:paraId="26C6722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tcPr>
          <w:p w:rsidRPr="007D7D6A" w:rsidR="007D7D6A" w:rsidRDefault="007D7D6A" w14:paraId="2616C8A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2C7F2625"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79150887" w14:textId="77777777">
            <w:pPr>
              <w:rPr>
                <w:rFonts w:ascii="Times New Roman" w:hAnsi="Times New Roman" w:cs="Times New Roman"/>
              </w:rPr>
            </w:pPr>
            <w:r w:rsidRPr="007D7D6A">
              <w:rPr>
                <w:rFonts w:ascii="Times New Roman" w:hAnsi="Times New Roman" w:cs="Times New Roman"/>
              </w:rPr>
              <w:t>6.1.6</w:t>
            </w:r>
          </w:p>
        </w:tc>
        <w:tc>
          <w:tcPr>
            <w:tcW w:w="0" w:type="auto"/>
            <w:vAlign w:val="center"/>
          </w:tcPr>
          <w:p w:rsidRPr="007D7D6A" w:rsidR="007D7D6A" w:rsidRDefault="007D7D6A" w14:paraId="36F52AD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la vista Descargar PDF con botón para generar el archivo</w:t>
            </w:r>
          </w:p>
        </w:tc>
        <w:tc>
          <w:tcPr>
            <w:tcW w:w="0" w:type="auto"/>
            <w:vAlign w:val="center"/>
          </w:tcPr>
          <w:p w:rsidRPr="007D7D6A" w:rsidR="007D7D6A" w:rsidRDefault="007D7D6A" w14:paraId="76784C7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tcPr>
          <w:p w:rsidRPr="007D7D6A" w:rsidR="007D7D6A" w:rsidRDefault="007D7D6A" w14:paraId="001B834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tcPr>
          <w:p w:rsidRPr="007D7D6A" w:rsidR="007D7D6A" w:rsidRDefault="007D7D6A" w14:paraId="3A88C87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681F322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24E7220D" w14:textId="77777777">
            <w:pPr>
              <w:rPr>
                <w:rFonts w:ascii="Times New Roman" w:hAnsi="Times New Roman" w:cs="Times New Roman"/>
              </w:rPr>
            </w:pPr>
            <w:r w:rsidRPr="007D7D6A">
              <w:rPr>
                <w:rFonts w:ascii="Times New Roman" w:hAnsi="Times New Roman" w:cs="Times New Roman"/>
              </w:rPr>
              <w:t>6.1.7</w:t>
            </w:r>
          </w:p>
        </w:tc>
        <w:tc>
          <w:tcPr>
            <w:tcW w:w="0" w:type="auto"/>
            <w:vAlign w:val="center"/>
          </w:tcPr>
          <w:p w:rsidRPr="007D7D6A" w:rsidR="007D7D6A" w:rsidRDefault="007D7D6A" w14:paraId="5212009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funcionalidad responsive (grid adaptable, vista móvil optimizada)</w:t>
            </w:r>
          </w:p>
        </w:tc>
        <w:tc>
          <w:tcPr>
            <w:tcW w:w="0" w:type="auto"/>
            <w:vAlign w:val="center"/>
          </w:tcPr>
          <w:p w:rsidRPr="007D7D6A" w:rsidR="007D7D6A" w:rsidRDefault="007D7D6A" w14:paraId="17ACD58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tcPr>
          <w:p w:rsidRPr="007D7D6A" w:rsidR="007D7D6A" w:rsidRDefault="007D7D6A" w14:paraId="5C896D5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tcPr>
          <w:p w:rsidRPr="007D7D6A" w:rsidR="007D7D6A" w:rsidRDefault="007D7D6A" w14:paraId="1F35A59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7D7D6A" w:rsidRDefault="007D7D6A" w14:paraId="75A53DFF"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rPr>
        <w:t>Fase 2: Backend y Conexión (API + Datos reales + Validaciones)</w:t>
      </w:r>
    </w:p>
    <w:tbl>
      <w:tblPr>
        <w:tblStyle w:val="Tabladecuadrcula4"/>
        <w:tblW w:w="0" w:type="auto"/>
        <w:tblLook w:val="04A0" w:firstRow="1" w:lastRow="0" w:firstColumn="1" w:lastColumn="0" w:noHBand="0" w:noVBand="1"/>
      </w:tblPr>
      <w:tblGrid>
        <w:gridCol w:w="816"/>
        <w:gridCol w:w="3978"/>
        <w:gridCol w:w="1463"/>
        <w:gridCol w:w="1596"/>
        <w:gridCol w:w="1163"/>
      </w:tblGrid>
      <w:tr w:rsidRPr="007D7D6A" w:rsidR="007D7D6A" w14:paraId="32D3653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F484F34"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7413698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27C593D4"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61C4EFAD"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5B2B9A82"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0DEF96F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2DDB4DB" w14:textId="77777777">
            <w:pPr>
              <w:rPr>
                <w:rFonts w:ascii="Times New Roman" w:hAnsi="Times New Roman" w:cs="Times New Roman"/>
              </w:rPr>
            </w:pPr>
            <w:r w:rsidRPr="007D7D6A">
              <w:rPr>
                <w:rFonts w:ascii="Times New Roman" w:hAnsi="Times New Roman" w:cs="Times New Roman"/>
              </w:rPr>
              <w:t>6.1.8</w:t>
            </w:r>
          </w:p>
        </w:tc>
        <w:tc>
          <w:tcPr>
            <w:tcW w:w="0" w:type="auto"/>
            <w:vAlign w:val="center"/>
            <w:hideMark/>
          </w:tcPr>
          <w:p w:rsidRPr="007D7D6A" w:rsidR="007D7D6A" w:rsidRDefault="007D7D6A" w14:paraId="3E702E4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endpoint para obtener itinerarios del turista autenticado</w:t>
            </w:r>
          </w:p>
        </w:tc>
        <w:tc>
          <w:tcPr>
            <w:tcW w:w="0" w:type="auto"/>
            <w:vAlign w:val="center"/>
            <w:hideMark/>
          </w:tcPr>
          <w:p w:rsidRPr="007D7D6A" w:rsidR="007D7D6A" w:rsidRDefault="007D7D6A" w14:paraId="70ABD88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0B9E3CC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508EB62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24AF1C4A" w14:textId="77777777">
        <w:trPr>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B7E770A" w14:textId="77777777">
            <w:pPr>
              <w:rPr>
                <w:rFonts w:ascii="Times New Roman" w:hAnsi="Times New Roman" w:cs="Times New Roman"/>
              </w:rPr>
            </w:pPr>
            <w:r w:rsidRPr="007D7D6A">
              <w:rPr>
                <w:rFonts w:ascii="Times New Roman" w:hAnsi="Times New Roman" w:cs="Times New Roman"/>
              </w:rPr>
              <w:t>6.1.9</w:t>
            </w:r>
          </w:p>
        </w:tc>
        <w:tc>
          <w:tcPr>
            <w:tcW w:w="0" w:type="auto"/>
            <w:vAlign w:val="center"/>
            <w:hideMark/>
          </w:tcPr>
          <w:p w:rsidRPr="007D7D6A" w:rsidR="007D7D6A" w:rsidRDefault="007D7D6A" w14:paraId="7DA98C2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consulta SQL con unión de tablas (turistas, itinerarios, actividades)</w:t>
            </w:r>
          </w:p>
        </w:tc>
        <w:tc>
          <w:tcPr>
            <w:tcW w:w="0" w:type="auto"/>
            <w:vAlign w:val="center"/>
            <w:hideMark/>
          </w:tcPr>
          <w:p w:rsidRPr="007D7D6A" w:rsidR="007D7D6A" w:rsidRDefault="007D7D6A" w14:paraId="6C72A5F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05568B1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6422C36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867706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6CDCFC80" w14:textId="77777777">
            <w:pPr>
              <w:rPr>
                <w:rFonts w:ascii="Times New Roman" w:hAnsi="Times New Roman" w:cs="Times New Roman"/>
              </w:rPr>
            </w:pPr>
            <w:r w:rsidRPr="007D7D6A">
              <w:rPr>
                <w:rFonts w:ascii="Times New Roman" w:hAnsi="Times New Roman" w:cs="Times New Roman"/>
              </w:rPr>
              <w:t>6.1.10</w:t>
            </w:r>
          </w:p>
        </w:tc>
        <w:tc>
          <w:tcPr>
            <w:tcW w:w="0" w:type="auto"/>
            <w:vAlign w:val="center"/>
          </w:tcPr>
          <w:p w:rsidRPr="007D7D6A" w:rsidR="007D7D6A" w:rsidRDefault="007D7D6A" w14:paraId="74CFAE7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endpoint para recuperar notificaciones del turista</w:t>
            </w:r>
          </w:p>
        </w:tc>
        <w:tc>
          <w:tcPr>
            <w:tcW w:w="0" w:type="auto"/>
            <w:vAlign w:val="center"/>
          </w:tcPr>
          <w:p w:rsidRPr="007D7D6A" w:rsidR="007D7D6A" w:rsidRDefault="007D7D6A" w14:paraId="5E65D22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tcPr>
          <w:p w:rsidRPr="007D7D6A" w:rsidR="007D7D6A" w:rsidRDefault="007D7D6A" w14:paraId="033B9C1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tcPr>
          <w:p w:rsidRPr="007D7D6A" w:rsidR="007D7D6A" w:rsidRDefault="007D7D6A" w14:paraId="20E04FF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E867A80"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134FCB1B" w14:textId="77777777">
            <w:pPr>
              <w:rPr>
                <w:rFonts w:ascii="Times New Roman" w:hAnsi="Times New Roman" w:cs="Times New Roman"/>
              </w:rPr>
            </w:pPr>
            <w:r w:rsidRPr="007D7D6A">
              <w:rPr>
                <w:rFonts w:ascii="Times New Roman" w:hAnsi="Times New Roman" w:cs="Times New Roman"/>
              </w:rPr>
              <w:t>6.1.11</w:t>
            </w:r>
          </w:p>
        </w:tc>
        <w:tc>
          <w:tcPr>
            <w:tcW w:w="0" w:type="auto"/>
            <w:vAlign w:val="center"/>
          </w:tcPr>
          <w:p w:rsidRPr="007D7D6A" w:rsidR="007D7D6A" w:rsidRDefault="007D7D6A" w14:paraId="772F7A4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endpoint que genere PDF con datos del turista</w:t>
            </w:r>
          </w:p>
        </w:tc>
        <w:tc>
          <w:tcPr>
            <w:tcW w:w="0" w:type="auto"/>
            <w:vAlign w:val="center"/>
          </w:tcPr>
          <w:p w:rsidRPr="007D7D6A" w:rsidR="007D7D6A" w:rsidRDefault="007D7D6A" w14:paraId="73742F0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tcPr>
          <w:p w:rsidRPr="007D7D6A" w:rsidR="007D7D6A" w:rsidRDefault="007D7D6A" w14:paraId="4B3DAD0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tcPr>
          <w:p w:rsidRPr="007D7D6A" w:rsidR="007D7D6A" w:rsidRDefault="007D7D6A" w14:paraId="1825003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4420874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68165AA3" w14:textId="77777777">
            <w:pPr>
              <w:rPr>
                <w:rFonts w:ascii="Times New Roman" w:hAnsi="Times New Roman" w:cs="Times New Roman"/>
              </w:rPr>
            </w:pPr>
            <w:r w:rsidRPr="007D7D6A">
              <w:rPr>
                <w:rFonts w:ascii="Times New Roman" w:hAnsi="Times New Roman" w:cs="Times New Roman"/>
              </w:rPr>
              <w:t>6.1.12</w:t>
            </w:r>
          </w:p>
        </w:tc>
        <w:tc>
          <w:tcPr>
            <w:tcW w:w="0" w:type="auto"/>
            <w:vAlign w:val="center"/>
          </w:tcPr>
          <w:p w:rsidRPr="007D7D6A" w:rsidR="007D7D6A" w:rsidRDefault="007D7D6A" w14:paraId="3CA00CC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resultados de API (QA y Backend)</w:t>
            </w:r>
          </w:p>
        </w:tc>
        <w:tc>
          <w:tcPr>
            <w:tcW w:w="0" w:type="auto"/>
            <w:vAlign w:val="center"/>
          </w:tcPr>
          <w:p w:rsidRPr="007D7D6A" w:rsidR="007D7D6A" w:rsidRDefault="007D7D6A" w14:paraId="63165DB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tcPr>
          <w:p w:rsidRPr="007D7D6A" w:rsidR="007D7D6A" w:rsidRDefault="007D7D6A" w14:paraId="6C17381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rsidRPr="007D7D6A" w:rsidR="007D7D6A" w:rsidRDefault="007D7D6A" w14:paraId="51D06E3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0E2B5C" w:rsidR="007D7D6A" w:rsidP="43584027" w:rsidRDefault="007D7D6A" w14:paraId="22F39EC9" w14:textId="23F25444"/>
    <w:p w:rsidRPr="000E2B5C" w:rsidR="007D7D6A" w:rsidP="008B5429" w:rsidRDefault="007D7D6A" w14:paraId="2EF16B3B" w14:textId="5C3B7034">
      <w:pPr>
        <w:pStyle w:val="HU"/>
        <w:rPr>
          <w:sz w:val="32"/>
          <w:szCs w:val="32"/>
        </w:rPr>
      </w:pPr>
      <w:r w:rsidRPr="000E2B5C">
        <w:rPr>
          <w:sz w:val="32"/>
          <w:szCs w:val="32"/>
        </w:rPr>
        <w:t>SPRINT 7 – Panel de Estadísticas y Análisis del Sistema</w:t>
      </w:r>
    </w:p>
    <w:p w:rsidRPr="007D7D6A" w:rsidR="007D7D6A" w:rsidP="000E2B5C" w:rsidRDefault="007D7D6A" w14:paraId="7EAB8D1F" w14:textId="77777777">
      <w:pPr>
        <w:pStyle w:val="HU"/>
        <w:rPr>
          <w:rFonts w:eastAsia="Times New Roman"/>
          <w:b w:val="0"/>
          <w:sz w:val="27"/>
          <w:szCs w:val="27"/>
        </w:rPr>
      </w:pPr>
      <w:r w:rsidRPr="007D7D6A">
        <w:t>HU 7.1: Generación de reportes de turistas</w:t>
      </w:r>
    </w:p>
    <w:p w:rsidRPr="007D7D6A" w:rsidR="007D7D6A" w:rsidP="007D7D6A" w:rsidRDefault="007D7D6A" w14:paraId="1651E489"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b/>
          <w:bCs/>
        </w:rPr>
        <w:t>Descripción:</w:t>
      </w:r>
      <w:r w:rsidRPr="007D7D6A">
        <w:rPr>
          <w:rFonts w:ascii="Times New Roman" w:hAnsi="Times New Roman" w:eastAsia="Times New Roman" w:cs="Times New Roman"/>
        </w:rPr>
        <w:t xml:space="preserve"> Como administrador, quiero visualizar estadísticas gráficas interactivas sobre turistas, itinerarios y notificaciones, para analizar el rendimiento del sistema y la actividad general de la empresa Panorama.</w:t>
      </w:r>
    </w:p>
    <w:p w:rsidRPr="007D7D6A" w:rsidR="007D7D6A" w:rsidP="007D7D6A" w:rsidRDefault="007D7D6A" w14:paraId="5EB9226D" w14:textId="77777777">
      <w:pPr>
        <w:spacing w:before="100" w:beforeAutospacing="1" w:after="100" w:afterAutospacing="1" w:line="240" w:lineRule="auto"/>
        <w:rPr>
          <w:rFonts w:ascii="Times New Roman" w:hAnsi="Times New Roman" w:eastAsia="Times New Roman" w:cs="Times New Roman"/>
        </w:rPr>
      </w:pPr>
      <w:r w:rsidRPr="007D7D6A">
        <w:rPr>
          <w:rFonts w:ascii="Times New Roman" w:hAnsi="Times New Roman" w:eastAsia="Times New Roman" w:cs="Times New Roman"/>
        </w:rPr>
        <w:t>Fase 1: Diseño y Frontend (UI/UX + Integración visual)</w:t>
      </w:r>
    </w:p>
    <w:tbl>
      <w:tblPr>
        <w:tblStyle w:val="Tabladecuadrcula4"/>
        <w:tblW w:w="0" w:type="auto"/>
        <w:tblLook w:val="04A0" w:firstRow="1" w:lastRow="0" w:firstColumn="1" w:lastColumn="0" w:noHBand="0" w:noVBand="1"/>
      </w:tblPr>
      <w:tblGrid>
        <w:gridCol w:w="696"/>
        <w:gridCol w:w="4029"/>
        <w:gridCol w:w="1560"/>
        <w:gridCol w:w="1568"/>
        <w:gridCol w:w="1163"/>
      </w:tblGrid>
      <w:tr w:rsidRPr="007D7D6A" w:rsidR="007D7D6A" w14:paraId="00102D3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F6A9473"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36CDEC59"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14F0F3D1"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7AC65876"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263CA845"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290A7D5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7A38222" w14:textId="77777777">
            <w:pPr>
              <w:rPr>
                <w:rFonts w:ascii="Times New Roman" w:hAnsi="Times New Roman" w:cs="Times New Roman"/>
              </w:rPr>
            </w:pPr>
            <w:r w:rsidRPr="007D7D6A">
              <w:rPr>
                <w:rFonts w:ascii="Times New Roman" w:hAnsi="Times New Roman" w:cs="Times New Roman"/>
              </w:rPr>
              <w:t>7.1.1</w:t>
            </w:r>
          </w:p>
        </w:tc>
        <w:tc>
          <w:tcPr>
            <w:tcW w:w="0" w:type="auto"/>
            <w:vAlign w:val="center"/>
            <w:hideMark/>
          </w:tcPr>
          <w:p w:rsidRPr="007D7D6A" w:rsidR="007D7D6A" w:rsidRDefault="007D7D6A" w14:paraId="26C3FC1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la interfaz del Panel de Estadísticas dentro del dashboard del administrador</w:t>
            </w:r>
          </w:p>
        </w:tc>
        <w:tc>
          <w:tcPr>
            <w:tcW w:w="0" w:type="auto"/>
            <w:vAlign w:val="center"/>
            <w:hideMark/>
          </w:tcPr>
          <w:p w:rsidRPr="007D7D6A" w:rsidR="007D7D6A" w:rsidRDefault="007D7D6A" w14:paraId="47AAC62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UX/UI Designer</w:t>
            </w:r>
          </w:p>
        </w:tc>
        <w:tc>
          <w:tcPr>
            <w:tcW w:w="0" w:type="auto"/>
            <w:vAlign w:val="center"/>
            <w:hideMark/>
          </w:tcPr>
          <w:p w:rsidRPr="007D7D6A" w:rsidR="007D7D6A" w:rsidRDefault="007D7D6A" w14:paraId="7D80BEF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4F2A68F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0A969058"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12782F41" w14:textId="77777777">
            <w:pPr>
              <w:rPr>
                <w:rFonts w:ascii="Times New Roman" w:hAnsi="Times New Roman" w:cs="Times New Roman"/>
              </w:rPr>
            </w:pPr>
            <w:r w:rsidRPr="007D7D6A">
              <w:rPr>
                <w:rFonts w:ascii="Times New Roman" w:hAnsi="Times New Roman" w:cs="Times New Roman"/>
              </w:rPr>
              <w:t>7.1.2</w:t>
            </w:r>
          </w:p>
        </w:tc>
        <w:tc>
          <w:tcPr>
            <w:tcW w:w="0" w:type="auto"/>
            <w:vAlign w:val="center"/>
            <w:hideMark/>
          </w:tcPr>
          <w:p w:rsidRPr="007D7D6A" w:rsidR="007D7D6A" w:rsidRDefault="007D7D6A" w14:paraId="27B99B9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componentes gráficos (usando librería como Recharts o Chart.js)</w:t>
            </w:r>
          </w:p>
        </w:tc>
        <w:tc>
          <w:tcPr>
            <w:tcW w:w="0" w:type="auto"/>
            <w:vAlign w:val="center"/>
            <w:hideMark/>
          </w:tcPr>
          <w:p w:rsidRPr="007D7D6A" w:rsidR="007D7D6A" w:rsidRDefault="007D7D6A" w14:paraId="1693CF6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3F891F9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rsidRPr="007D7D6A" w:rsidR="007D7D6A" w:rsidRDefault="007D7D6A" w14:paraId="0A8E27B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33BF7933"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4D2C32EB" w14:textId="77777777">
            <w:pPr>
              <w:rPr>
                <w:rFonts w:ascii="Times New Roman" w:hAnsi="Times New Roman" w:cs="Times New Roman"/>
              </w:rPr>
            </w:pPr>
            <w:r w:rsidRPr="007D7D6A">
              <w:rPr>
                <w:rFonts w:ascii="Times New Roman" w:hAnsi="Times New Roman" w:cs="Times New Roman"/>
              </w:rPr>
              <w:t>7.1.3</w:t>
            </w:r>
          </w:p>
        </w:tc>
        <w:tc>
          <w:tcPr>
            <w:tcW w:w="0" w:type="auto"/>
            <w:vAlign w:val="center"/>
            <w:hideMark/>
          </w:tcPr>
          <w:p w:rsidRPr="007D7D6A" w:rsidR="007D7D6A" w:rsidRDefault="007D7D6A" w14:paraId="33AA4EF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tarjetas resumen de métricas principales (total turistas, itinerarios, notificaciones)</w:t>
            </w:r>
          </w:p>
        </w:tc>
        <w:tc>
          <w:tcPr>
            <w:tcW w:w="0" w:type="auto"/>
            <w:vAlign w:val="center"/>
            <w:hideMark/>
          </w:tcPr>
          <w:p w:rsidRPr="007D7D6A" w:rsidR="007D7D6A" w:rsidRDefault="007D7D6A" w14:paraId="27A5362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081B1B6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12F7493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2AD9F9B"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3996D4C" w14:textId="77777777">
            <w:pPr>
              <w:rPr>
                <w:rFonts w:ascii="Times New Roman" w:hAnsi="Times New Roman" w:cs="Times New Roman"/>
              </w:rPr>
            </w:pPr>
            <w:r w:rsidRPr="007D7D6A">
              <w:rPr>
                <w:rFonts w:ascii="Times New Roman" w:hAnsi="Times New Roman" w:cs="Times New Roman"/>
              </w:rPr>
              <w:t>7.1.4</w:t>
            </w:r>
          </w:p>
        </w:tc>
        <w:tc>
          <w:tcPr>
            <w:tcW w:w="0" w:type="auto"/>
            <w:vAlign w:val="center"/>
            <w:hideMark/>
          </w:tcPr>
          <w:p w:rsidRPr="007D7D6A" w:rsidR="007D7D6A" w:rsidRDefault="007D7D6A" w14:paraId="4002D94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filtros por rango de fechas o periodo de análisis</w:t>
            </w:r>
          </w:p>
        </w:tc>
        <w:tc>
          <w:tcPr>
            <w:tcW w:w="0" w:type="auto"/>
            <w:vAlign w:val="center"/>
            <w:hideMark/>
          </w:tcPr>
          <w:p w:rsidRPr="007D7D6A" w:rsidR="007D7D6A" w:rsidRDefault="007D7D6A" w14:paraId="4857068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hideMark/>
          </w:tcPr>
          <w:p w:rsidRPr="007D7D6A" w:rsidR="007D7D6A" w:rsidRDefault="007D7D6A" w14:paraId="4DA28C0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6FE22B8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72A9E22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69D0DFFD" w14:textId="77777777">
            <w:pPr>
              <w:rPr>
                <w:rFonts w:ascii="Times New Roman" w:hAnsi="Times New Roman" w:cs="Times New Roman"/>
              </w:rPr>
            </w:pPr>
            <w:r w:rsidRPr="007D7D6A">
              <w:rPr>
                <w:rFonts w:ascii="Times New Roman" w:hAnsi="Times New Roman" w:cs="Times New Roman"/>
              </w:rPr>
              <w:t>7.1.5</w:t>
            </w:r>
          </w:p>
        </w:tc>
        <w:tc>
          <w:tcPr>
            <w:tcW w:w="0" w:type="auto"/>
            <w:vAlign w:val="center"/>
          </w:tcPr>
          <w:p w:rsidRPr="007D7D6A" w:rsidR="007D7D6A" w:rsidRDefault="007D7D6A" w14:paraId="0D2DCF3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justar diseño responsive (desktop y móvil)</w:t>
            </w:r>
          </w:p>
        </w:tc>
        <w:tc>
          <w:tcPr>
            <w:tcW w:w="0" w:type="auto"/>
            <w:vAlign w:val="center"/>
          </w:tcPr>
          <w:p w:rsidRPr="007D7D6A" w:rsidR="007D7D6A" w:rsidRDefault="007D7D6A" w14:paraId="317356C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Frontend Dev</w:t>
            </w:r>
          </w:p>
        </w:tc>
        <w:tc>
          <w:tcPr>
            <w:tcW w:w="0" w:type="auto"/>
            <w:vAlign w:val="center"/>
          </w:tcPr>
          <w:p w:rsidRPr="007D7D6A" w:rsidR="007D7D6A" w:rsidRDefault="007D7D6A" w14:paraId="30D6174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rsidRPr="007D7D6A" w:rsidR="007D7D6A" w:rsidRDefault="007D7D6A" w14:paraId="2047844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1A980DA"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7A557D2E" w14:textId="77777777">
            <w:pPr>
              <w:rPr>
                <w:rFonts w:ascii="Times New Roman" w:hAnsi="Times New Roman" w:cs="Times New Roman"/>
              </w:rPr>
            </w:pPr>
            <w:r w:rsidRPr="007D7D6A">
              <w:rPr>
                <w:rFonts w:ascii="Times New Roman" w:hAnsi="Times New Roman" w:cs="Times New Roman"/>
              </w:rPr>
              <w:t>7.1.6</w:t>
            </w:r>
          </w:p>
        </w:tc>
        <w:tc>
          <w:tcPr>
            <w:tcW w:w="0" w:type="auto"/>
            <w:vAlign w:val="center"/>
          </w:tcPr>
          <w:p w:rsidRPr="007D7D6A" w:rsidR="007D7D6A" w:rsidRDefault="007D7D6A" w14:paraId="3CB0428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visualización correcta de los gráficos con datos reales</w:t>
            </w:r>
          </w:p>
        </w:tc>
        <w:tc>
          <w:tcPr>
            <w:tcW w:w="0" w:type="auto"/>
            <w:vAlign w:val="center"/>
          </w:tcPr>
          <w:p w:rsidRPr="007D7D6A" w:rsidR="007D7D6A" w:rsidRDefault="007D7D6A" w14:paraId="50F4EF6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tcPr>
          <w:p w:rsidRPr="007D7D6A" w:rsidR="007D7D6A" w:rsidRDefault="007D7D6A" w14:paraId="5F917C1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tcPr>
          <w:p w:rsidRPr="007D7D6A" w:rsidR="007D7D6A" w:rsidRDefault="007D7D6A" w14:paraId="6B525C3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000E2B5C" w:rsidP="000E2B5C" w:rsidRDefault="000E2B5C" w14:paraId="3F1FD5C2" w14:textId="77777777">
      <w:pPr>
        <w:pStyle w:val="HU"/>
      </w:pPr>
    </w:p>
    <w:p w:rsidRPr="007D7D6A" w:rsidR="007D7D6A" w:rsidP="000E2B5C" w:rsidRDefault="007D7D6A" w14:paraId="6EC10C3A" w14:textId="76448E9B">
      <w:pPr>
        <w:pStyle w:val="HU"/>
      </w:pPr>
      <w:r w:rsidRPr="007D7D6A">
        <w:t>Fase 2: Backend y Conexión (API + Datos dinámicos)</w:t>
      </w:r>
    </w:p>
    <w:tbl>
      <w:tblPr>
        <w:tblStyle w:val="Tabladecuadrcula4"/>
        <w:tblW w:w="0" w:type="auto"/>
        <w:tblLook w:val="04A0" w:firstRow="1" w:lastRow="0" w:firstColumn="1" w:lastColumn="0" w:noHBand="0" w:noVBand="1"/>
      </w:tblPr>
      <w:tblGrid>
        <w:gridCol w:w="816"/>
        <w:gridCol w:w="4022"/>
        <w:gridCol w:w="1458"/>
        <w:gridCol w:w="1557"/>
        <w:gridCol w:w="1163"/>
      </w:tblGrid>
      <w:tr w:rsidRPr="007D7D6A" w:rsidR="007D7D6A" w14:paraId="52C6E3E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7EFEEF86"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1537DB99"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1AF0300F"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0B708120"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76165BA6"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64D3B40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332193F2" w14:textId="77777777">
            <w:pPr>
              <w:rPr>
                <w:rFonts w:ascii="Times New Roman" w:hAnsi="Times New Roman" w:cs="Times New Roman"/>
              </w:rPr>
            </w:pPr>
            <w:r w:rsidRPr="007D7D6A">
              <w:rPr>
                <w:rFonts w:ascii="Times New Roman" w:hAnsi="Times New Roman" w:cs="Times New Roman"/>
              </w:rPr>
              <w:t>7.1.7</w:t>
            </w:r>
          </w:p>
        </w:tc>
        <w:tc>
          <w:tcPr>
            <w:tcW w:w="0" w:type="auto"/>
            <w:vAlign w:val="center"/>
            <w:hideMark/>
          </w:tcPr>
          <w:p w:rsidRPr="007D7D6A" w:rsidR="007D7D6A" w:rsidRDefault="007D7D6A" w14:paraId="2A3576E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endpoint que retorne métricas principales</w:t>
            </w:r>
          </w:p>
        </w:tc>
        <w:tc>
          <w:tcPr>
            <w:tcW w:w="0" w:type="auto"/>
            <w:vAlign w:val="center"/>
            <w:hideMark/>
          </w:tcPr>
          <w:p w:rsidRPr="007D7D6A" w:rsidR="007D7D6A" w:rsidRDefault="007D7D6A" w14:paraId="601EE9B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1CF8BFA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rsidRPr="007D7D6A" w:rsidR="007D7D6A" w:rsidRDefault="007D7D6A" w14:paraId="0DDCA5D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6F169ED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28AD3DFE" w14:textId="77777777">
            <w:pPr>
              <w:rPr>
                <w:rFonts w:ascii="Times New Roman" w:hAnsi="Times New Roman" w:cs="Times New Roman"/>
              </w:rPr>
            </w:pPr>
            <w:r w:rsidRPr="007D7D6A">
              <w:rPr>
                <w:rFonts w:ascii="Times New Roman" w:hAnsi="Times New Roman" w:cs="Times New Roman"/>
              </w:rPr>
              <w:t>7.1.8</w:t>
            </w:r>
          </w:p>
        </w:tc>
        <w:tc>
          <w:tcPr>
            <w:tcW w:w="0" w:type="auto"/>
            <w:vAlign w:val="center"/>
            <w:hideMark/>
          </w:tcPr>
          <w:p w:rsidRPr="007D7D6A" w:rsidR="007D7D6A" w:rsidRDefault="007D7D6A" w14:paraId="192FF28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consultas SQL agregadas (COUNT, GROUP BY) para generar datos estadísticos</w:t>
            </w:r>
          </w:p>
        </w:tc>
        <w:tc>
          <w:tcPr>
            <w:tcW w:w="0" w:type="auto"/>
            <w:vAlign w:val="center"/>
            <w:hideMark/>
          </w:tcPr>
          <w:p w:rsidRPr="007D7D6A" w:rsidR="007D7D6A" w:rsidRDefault="007D7D6A" w14:paraId="5F77A97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0CAD0935"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rsidRPr="007D7D6A" w:rsidR="007D7D6A" w:rsidRDefault="007D7D6A" w14:paraId="6546FAF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5218426D"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51D9428D" w14:textId="77777777">
            <w:pPr>
              <w:rPr>
                <w:rFonts w:ascii="Times New Roman" w:hAnsi="Times New Roman" w:cs="Times New Roman"/>
              </w:rPr>
            </w:pPr>
            <w:r w:rsidRPr="007D7D6A">
              <w:rPr>
                <w:rFonts w:ascii="Times New Roman" w:hAnsi="Times New Roman" w:cs="Times New Roman"/>
              </w:rPr>
              <w:t>7.1.9</w:t>
            </w:r>
          </w:p>
        </w:tc>
        <w:tc>
          <w:tcPr>
            <w:tcW w:w="0" w:type="auto"/>
            <w:vAlign w:val="center"/>
            <w:hideMark/>
          </w:tcPr>
          <w:p w:rsidRPr="007D7D6A" w:rsidR="007D7D6A" w:rsidRDefault="007D7D6A" w14:paraId="16DAF2F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Optimizar respuesta para filtros de rango de fechas</w:t>
            </w:r>
          </w:p>
        </w:tc>
        <w:tc>
          <w:tcPr>
            <w:tcW w:w="0" w:type="auto"/>
            <w:vAlign w:val="center"/>
            <w:hideMark/>
          </w:tcPr>
          <w:p w:rsidRPr="007D7D6A" w:rsidR="007D7D6A" w:rsidRDefault="007D7D6A" w14:paraId="68A7BC1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Backend Dev</w:t>
            </w:r>
          </w:p>
        </w:tc>
        <w:tc>
          <w:tcPr>
            <w:tcW w:w="0" w:type="auto"/>
            <w:vAlign w:val="center"/>
            <w:hideMark/>
          </w:tcPr>
          <w:p w:rsidRPr="007D7D6A" w:rsidR="007D7D6A" w:rsidRDefault="007D7D6A" w14:paraId="05E83180"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37BFBF3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Pr="007D7D6A" w:rsidR="007D7D6A" w14:paraId="3AF2423A"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7B94371" w14:textId="77777777">
            <w:pPr>
              <w:rPr>
                <w:rFonts w:ascii="Times New Roman" w:hAnsi="Times New Roman" w:cs="Times New Roman"/>
              </w:rPr>
            </w:pPr>
            <w:r w:rsidRPr="007D7D6A">
              <w:rPr>
                <w:rFonts w:ascii="Times New Roman" w:hAnsi="Times New Roman" w:cs="Times New Roman"/>
              </w:rPr>
              <w:t>7.1.10</w:t>
            </w:r>
          </w:p>
        </w:tc>
        <w:tc>
          <w:tcPr>
            <w:tcW w:w="0" w:type="auto"/>
            <w:vAlign w:val="center"/>
            <w:hideMark/>
          </w:tcPr>
          <w:p w:rsidRPr="007D7D6A" w:rsidR="007D7D6A" w:rsidRDefault="007D7D6A" w14:paraId="695CF27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precisión de datos y coherencia entre módulos</w:t>
            </w:r>
          </w:p>
        </w:tc>
        <w:tc>
          <w:tcPr>
            <w:tcW w:w="0" w:type="auto"/>
            <w:vAlign w:val="center"/>
            <w:hideMark/>
          </w:tcPr>
          <w:p w:rsidRPr="007D7D6A" w:rsidR="007D7D6A" w:rsidRDefault="007D7D6A" w14:paraId="2DCF4DD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QA Engineer</w:t>
            </w:r>
          </w:p>
        </w:tc>
        <w:tc>
          <w:tcPr>
            <w:tcW w:w="0" w:type="auto"/>
            <w:vAlign w:val="center"/>
            <w:hideMark/>
          </w:tcPr>
          <w:p w:rsidRPr="007D7D6A" w:rsidR="007D7D6A" w:rsidRDefault="007D7D6A" w14:paraId="04EB412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rsidRPr="007D7D6A" w:rsidR="007D7D6A" w:rsidRDefault="007D7D6A" w14:paraId="502F202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Pr="007D7D6A" w:rsidR="007D7D6A" w:rsidP="007D7D6A" w:rsidRDefault="007D7D6A" w14:paraId="7AE389C7" w14:textId="77777777">
      <w:pPr>
        <w:rPr>
          <w:rFonts w:ascii="Times New Roman" w:hAnsi="Times New Roman" w:cs="Times New Roman"/>
          <w:b/>
          <w:bCs/>
          <w:sz w:val="32"/>
          <w:szCs w:val="32"/>
        </w:rPr>
      </w:pPr>
    </w:p>
    <w:p w:rsidR="007D7D6A" w:rsidP="43584027" w:rsidRDefault="007D7D6A" w14:paraId="58E76F27" w14:textId="379855F6"/>
    <w:p w:rsidRPr="007D7D6A" w:rsidR="00D327A0" w:rsidP="43584027" w:rsidRDefault="00D327A0" w14:paraId="2F1941FF" w14:textId="77777777"/>
    <w:p w:rsidRPr="007D7D6A" w:rsidR="007D7D6A" w:rsidP="000E2B5C" w:rsidRDefault="007D7D6A" w14:paraId="062987EA" w14:textId="139E1AB9">
      <w:pPr>
        <w:pStyle w:val="HU"/>
      </w:pPr>
      <w:r w:rsidRPr="007D7D6A">
        <w:t>HU EXTRA agregados: S7</w:t>
      </w:r>
    </w:p>
    <w:tbl>
      <w:tblPr>
        <w:tblStyle w:val="Tabladecuadrcula4"/>
        <w:tblW w:w="0" w:type="auto"/>
        <w:tblLook w:val="04A0" w:firstRow="1" w:lastRow="0" w:firstColumn="1" w:lastColumn="0" w:noHBand="0" w:noVBand="1"/>
      </w:tblPr>
      <w:tblGrid>
        <w:gridCol w:w="830"/>
        <w:gridCol w:w="3824"/>
        <w:gridCol w:w="1583"/>
        <w:gridCol w:w="1616"/>
        <w:gridCol w:w="1163"/>
      </w:tblGrid>
      <w:tr w:rsidRPr="007D7D6A" w:rsidR="007D7D6A" w14:paraId="7FF022D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7D7D6A" w:rsidR="007D7D6A" w:rsidRDefault="007D7D6A" w14:paraId="024FCFCA" w14:textId="77777777">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rsidRPr="007D7D6A" w:rsidR="007D7D6A" w:rsidRDefault="007D7D6A" w14:paraId="4AE31933"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rsidRPr="007D7D6A" w:rsidR="007D7D6A" w:rsidRDefault="007D7D6A" w14:paraId="054AA8CD"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rsidRPr="007D7D6A" w:rsidR="007D7D6A" w:rsidRDefault="007D7D6A" w14:paraId="1C3A80D7"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rsidRPr="007D7D6A" w:rsidR="007D7D6A" w:rsidRDefault="007D7D6A" w14:paraId="0B6D6CB5" w14:textId="777777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Pr="007D7D6A" w:rsidR="007D7D6A" w14:paraId="1B881D7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Pr="007D7D6A" w:rsidR="007D7D6A" w:rsidRDefault="007D7D6A" w14:paraId="3A763A39" w14:textId="77777777">
            <w:pPr>
              <w:rPr>
                <w:rFonts w:ascii="Times New Roman" w:hAnsi="Times New Roman" w:cs="Times New Roman"/>
              </w:rPr>
            </w:pPr>
            <w:r w:rsidRPr="007D7D6A">
              <w:rPr>
                <w:rFonts w:ascii="Times New Roman" w:hAnsi="Times New Roman" w:cs="Times New Roman"/>
              </w:rPr>
              <w:t>S7-8.1.1</w:t>
            </w:r>
          </w:p>
        </w:tc>
        <w:tc>
          <w:tcPr>
            <w:tcW w:w="0" w:type="auto"/>
            <w:vAlign w:val="center"/>
            <w:hideMark/>
          </w:tcPr>
          <w:p w:rsidRPr="007D7D6A" w:rsidR="007D7D6A" w:rsidRDefault="007D7D6A" w14:paraId="64A4708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uditar diseño actual: detectar inconsistencias visuales y de usabilidad</w:t>
            </w:r>
          </w:p>
        </w:tc>
        <w:tc>
          <w:tcPr>
            <w:tcW w:w="0" w:type="auto"/>
            <w:vAlign w:val="center"/>
            <w:hideMark/>
          </w:tcPr>
          <w:p w:rsidRPr="007D7D6A" w:rsidR="007D7D6A" w:rsidRDefault="007D7D6A" w14:paraId="137EB4E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UX/UI Designer</w:t>
            </w:r>
          </w:p>
        </w:tc>
        <w:tc>
          <w:tcPr>
            <w:tcW w:w="0" w:type="auto"/>
            <w:vAlign w:val="center"/>
            <w:hideMark/>
          </w:tcPr>
          <w:p w:rsidRPr="007D7D6A" w:rsidR="007D7D6A" w:rsidRDefault="007D7D6A" w14:paraId="7EEDE58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rsidRPr="007D7D6A" w:rsidR="007D7D6A" w:rsidRDefault="007D7D6A" w14:paraId="078BDC1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rsidR="00386929" w:rsidP="009F76D5" w:rsidRDefault="00386929" w14:paraId="0037E1FB" w14:textId="77777777">
      <w:pPr>
        <w:pStyle w:val="Parrafo1"/>
      </w:pPr>
    </w:p>
    <w:p w:rsidR="00FC4A87" w:rsidP="00E635B6" w:rsidRDefault="00A855AC" w14:paraId="534105EA" w14:textId="0C610F36">
      <w:pPr>
        <w:pStyle w:val="Ttulo2"/>
      </w:pPr>
      <w:bookmarkStart w:name="_Toc215652922" w:id="50"/>
      <w:r>
        <w:t>E</w:t>
      </w:r>
      <w:r w:rsidR="00FC4A87">
        <w:t>laboración de prototipos</w:t>
      </w:r>
      <w:r w:rsidR="002F2E21">
        <w:t>:</w:t>
      </w:r>
      <w:bookmarkEnd w:id="50"/>
    </w:p>
    <w:p w:rsidR="004301CF" w:rsidP="009F76D5" w:rsidRDefault="004301CF" w14:paraId="5AEC1C4E" w14:textId="77777777">
      <w:pPr>
        <w:pStyle w:val="Parrafo1"/>
      </w:pPr>
      <w:r w:rsidRPr="004301CF">
        <w:t>Se diseñaron y desarrollaron prototipos de la interfaz de usuario y de las funcionalidades principales del sistema, utilizando herramientas como Canva. Estos prototipos incluyen pantallas clave, como la visualización de itinerarios y el formulario de preferencias turísticas.</w:t>
      </w:r>
    </w:p>
    <w:p w:rsidR="006F5759" w:rsidP="009F76D5" w:rsidRDefault="0058247E" w14:paraId="58F1B46F" w14:textId="437549A4">
      <w:pPr>
        <w:pStyle w:val="Parrafo1"/>
      </w:pPr>
      <w:r w:rsidRPr="0058247E">
        <w:t xml:space="preserve">El objetivo principal </w:t>
      </w:r>
      <w:r w:rsidRPr="005916E0" w:rsidR="005916E0">
        <w:t>es</w:t>
      </w:r>
      <w:r w:rsidRPr="0058247E">
        <w:t xml:space="preserve"> validar los requerimientos funcionales </w:t>
      </w:r>
      <w:r w:rsidRPr="005916E0" w:rsidR="005916E0">
        <w:t>propuestos</w:t>
      </w:r>
      <w:r w:rsidRPr="0058247E">
        <w:t xml:space="preserve">, evaluando su viabilidad técnica y su usabilidad </w:t>
      </w:r>
      <w:r w:rsidRPr="005916E0" w:rsidR="005916E0">
        <w:t>a través de</w:t>
      </w:r>
      <w:r w:rsidRPr="0058247E">
        <w:t xml:space="preserve"> retroalimentación directa de usuarios simulados y expertos.</w:t>
      </w:r>
      <w:r w:rsidR="00117AF5">
        <w:t xml:space="preserve"> </w:t>
      </w:r>
    </w:p>
    <w:p w:rsidRPr="006F5759" w:rsidR="006F5759" w:rsidP="002C148A" w:rsidRDefault="006F5759" w14:paraId="6BF203F1" w14:textId="7BD296D7">
      <w:pPr>
        <w:pStyle w:val="Ttulo3"/>
      </w:pPr>
      <w:bookmarkStart w:name="_Toc215652923" w:id="51"/>
      <w:r w:rsidRPr="006F5759">
        <w:t>Pantalla de Inicio de Sesión</w:t>
      </w:r>
      <w:bookmarkEnd w:id="51"/>
    </w:p>
    <w:p w:rsidR="006F5759" w:rsidP="00FA2979" w:rsidRDefault="006F5759" w14:paraId="3E8E2F22" w14:textId="77777777">
      <w:pPr>
        <w:numPr>
          <w:ilvl w:val="0"/>
          <w:numId w:val="14"/>
        </w:numPr>
        <w:spacing w:before="280" w:after="0" w:line="240" w:lineRule="auto"/>
      </w:pPr>
      <w:r>
        <w:rPr>
          <w:rFonts w:ascii="Times New Roman" w:hAnsi="Times New Roman" w:eastAsia="Times New Roman" w:cs="Times New Roman"/>
        </w:rPr>
        <w:t>Campos: Email, Password, Código/ID</w:t>
      </w:r>
    </w:p>
    <w:p w:rsidR="006F5759" w:rsidP="00FA2979" w:rsidRDefault="006F5759" w14:paraId="6FB30B7B" w14:textId="77777777">
      <w:pPr>
        <w:numPr>
          <w:ilvl w:val="0"/>
          <w:numId w:val="14"/>
        </w:numPr>
        <w:spacing w:after="0" w:line="240" w:lineRule="auto"/>
      </w:pPr>
      <w:r>
        <w:rPr>
          <w:rFonts w:ascii="Times New Roman" w:hAnsi="Times New Roman" w:eastAsia="Times New Roman" w:cs="Times New Roman"/>
        </w:rPr>
        <w:t>Botón: Sign up</w:t>
      </w:r>
    </w:p>
    <w:p w:rsidR="006F5759" w:rsidP="00FA2979" w:rsidRDefault="006F5759" w14:paraId="42CC6F9C" w14:textId="77777777">
      <w:pPr>
        <w:numPr>
          <w:ilvl w:val="0"/>
          <w:numId w:val="14"/>
        </w:numPr>
        <w:spacing w:after="0" w:line="240" w:lineRule="auto"/>
      </w:pPr>
      <w:r>
        <w:rPr>
          <w:rFonts w:ascii="Times New Roman" w:hAnsi="Times New Roman" w:eastAsia="Times New Roman" w:cs="Times New Roman"/>
        </w:rPr>
        <w:t>Enlace: Crear Cuenta</w:t>
      </w:r>
    </w:p>
    <w:p w:rsidR="00976CE0" w:rsidP="00976CE0" w:rsidRDefault="006F5759" w14:paraId="68F87760" w14:textId="77777777">
      <w:pPr>
        <w:keepNext/>
        <w:spacing w:before="280" w:after="280" w:line="240" w:lineRule="auto"/>
        <w:jc w:val="center"/>
      </w:pPr>
      <w:r>
        <w:rPr>
          <w:noProof/>
        </w:rPr>
        <w:drawing>
          <wp:inline distT="0" distB="0" distL="0" distR="0" wp14:anchorId="0FDA7E69" wp14:editId="76F6EED7">
            <wp:extent cx="5399730" cy="3352800"/>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5399730" cy="3352800"/>
                    </a:xfrm>
                    <a:prstGeom prst="rect">
                      <a:avLst/>
                    </a:prstGeom>
                    <a:ln/>
                  </pic:spPr>
                </pic:pic>
              </a:graphicData>
            </a:graphic>
          </wp:inline>
        </w:drawing>
      </w:r>
    </w:p>
    <w:p w:rsidR="006F5759" w:rsidP="00F5526D" w:rsidRDefault="00976CE0" w14:paraId="544F5486" w14:textId="2EBDE0CC">
      <w:pPr>
        <w:pStyle w:val="Descripcin"/>
        <w:rPr>
          <w:rFonts w:ascii="Times New Roman" w:hAnsi="Times New Roman" w:eastAsia="Times New Roman" w:cs="Times New Roman"/>
        </w:rPr>
      </w:pPr>
      <w:bookmarkStart w:name="_Toc215653020" w:id="52"/>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2</w:t>
      </w:r>
      <w:r>
        <w:fldChar w:fldCharType="end"/>
      </w:r>
      <w:r>
        <w:t xml:space="preserve"> </w:t>
      </w:r>
      <w:r w:rsidRPr="001C6E33">
        <w:t>Pantalla de Inicio de Sesión</w:t>
      </w:r>
      <w:bookmarkEnd w:id="52"/>
    </w:p>
    <w:p w:rsidR="006F5759" w:rsidP="002C148A" w:rsidRDefault="006F5759" w14:paraId="092DAE56" w14:textId="6B3A836C">
      <w:pPr>
        <w:pStyle w:val="Ttulo3"/>
      </w:pPr>
      <w:bookmarkStart w:name="_Toc215652924" w:id="53"/>
      <w:r>
        <w:t>Pantalla de Registro de Correo Electrónico</w:t>
      </w:r>
      <w:bookmarkEnd w:id="53"/>
    </w:p>
    <w:p w:rsidR="006F5759" w:rsidP="00FA2979" w:rsidRDefault="006F5759" w14:paraId="3885C17B" w14:textId="77777777">
      <w:pPr>
        <w:numPr>
          <w:ilvl w:val="0"/>
          <w:numId w:val="14"/>
        </w:numPr>
        <w:spacing w:before="280" w:after="0" w:line="240" w:lineRule="auto"/>
      </w:pPr>
      <w:r>
        <w:rPr>
          <w:rFonts w:ascii="Times New Roman" w:hAnsi="Times New Roman" w:eastAsia="Times New Roman" w:cs="Times New Roman"/>
        </w:rPr>
        <w:t>Campos: Correo, Código de Verificación.</w:t>
      </w:r>
    </w:p>
    <w:p w:rsidR="006F5759" w:rsidP="00FA2979" w:rsidRDefault="006F5759" w14:paraId="7E5C53E9" w14:textId="77777777">
      <w:pPr>
        <w:numPr>
          <w:ilvl w:val="0"/>
          <w:numId w:val="14"/>
        </w:numPr>
        <w:spacing w:after="280" w:line="240" w:lineRule="auto"/>
      </w:pPr>
      <w:r>
        <w:rPr>
          <w:rFonts w:ascii="Times New Roman" w:hAnsi="Times New Roman" w:eastAsia="Times New Roman" w:cs="Times New Roman"/>
        </w:rPr>
        <w:t>Botón: Siguiente</w:t>
      </w:r>
    </w:p>
    <w:p w:rsidR="00F5526D" w:rsidP="00F5526D" w:rsidRDefault="006F5759" w14:paraId="0ECA114F" w14:textId="77777777">
      <w:pPr>
        <w:keepNext/>
        <w:spacing w:before="280" w:after="280" w:line="240" w:lineRule="auto"/>
        <w:jc w:val="center"/>
      </w:pPr>
      <w:r>
        <w:rPr>
          <w:noProof/>
        </w:rPr>
        <w:drawing>
          <wp:inline distT="114300" distB="114300" distL="114300" distR="114300" wp14:anchorId="6F1BB6BA" wp14:editId="1133A518">
            <wp:extent cx="5399730" cy="3378200"/>
            <wp:effectExtent l="0" t="0" r="0" b="0"/>
            <wp:docPr id="6" name="image6.png" descr="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6" name="image6.png" descr="Diagrama&#10;&#10;El contenido generado por IA puede ser incorrecto."/>
                    <pic:cNvPicPr preferRelativeResize="0"/>
                  </pic:nvPicPr>
                  <pic:blipFill>
                    <a:blip r:embed="rId10"/>
                    <a:srcRect/>
                    <a:stretch>
                      <a:fillRect/>
                    </a:stretch>
                  </pic:blipFill>
                  <pic:spPr>
                    <a:xfrm>
                      <a:off x="0" y="0"/>
                      <a:ext cx="5399730" cy="3378200"/>
                    </a:xfrm>
                    <a:prstGeom prst="rect">
                      <a:avLst/>
                    </a:prstGeom>
                    <a:ln/>
                  </pic:spPr>
                </pic:pic>
              </a:graphicData>
            </a:graphic>
          </wp:inline>
        </w:drawing>
      </w:r>
    </w:p>
    <w:p w:rsidR="006F5759" w:rsidP="00F5526D" w:rsidRDefault="00F5526D" w14:paraId="370C15BE" w14:textId="1E4B9A3C">
      <w:pPr>
        <w:pStyle w:val="Descripcin"/>
        <w:rPr>
          <w:rFonts w:ascii="Times New Roman" w:hAnsi="Times New Roman" w:eastAsia="Times New Roman" w:cs="Times New Roman"/>
        </w:rPr>
      </w:pPr>
      <w:bookmarkStart w:name="_Toc215653021" w:id="54"/>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3</w:t>
      </w:r>
      <w:r>
        <w:fldChar w:fldCharType="end"/>
      </w:r>
      <w:r>
        <w:t xml:space="preserve"> </w:t>
      </w:r>
      <w:r w:rsidRPr="007B1D9D">
        <w:t>Pantalla de Registro de Correo Electrónico</w:t>
      </w:r>
      <w:bookmarkEnd w:id="54"/>
    </w:p>
    <w:p w:rsidR="006F5759" w:rsidP="002C148A" w:rsidRDefault="006F5759" w14:paraId="65AAFCDA" w14:textId="3ED0A518">
      <w:pPr>
        <w:pStyle w:val="Ttulo3"/>
      </w:pPr>
      <w:bookmarkStart w:name="_Toc215652925" w:id="55"/>
      <w:r>
        <w:t>Pantalla de Registro de Datos</w:t>
      </w:r>
      <w:bookmarkEnd w:id="55"/>
    </w:p>
    <w:p w:rsidR="006F5759" w:rsidP="00FA2979" w:rsidRDefault="006F5759" w14:paraId="6BB32770" w14:textId="77777777">
      <w:pPr>
        <w:numPr>
          <w:ilvl w:val="0"/>
          <w:numId w:val="15"/>
        </w:numPr>
        <w:spacing w:after="0" w:line="240" w:lineRule="auto"/>
      </w:pPr>
      <w:r>
        <w:rPr>
          <w:rFonts w:ascii="Times New Roman" w:hAnsi="Times New Roman" w:eastAsia="Times New Roman" w:cs="Times New Roman"/>
        </w:rPr>
        <w:t>Campos: Nombre, Apellidos, DNI, Pasaporte, Nacionalidad, Fecha de Nacimiento, Género.</w:t>
      </w:r>
    </w:p>
    <w:p w:rsidR="006F5759" w:rsidP="00FA2979" w:rsidRDefault="006F5759" w14:paraId="52FCD146" w14:textId="77777777">
      <w:pPr>
        <w:numPr>
          <w:ilvl w:val="0"/>
          <w:numId w:val="15"/>
        </w:numPr>
        <w:spacing w:after="280" w:line="240" w:lineRule="auto"/>
      </w:pPr>
      <w:r>
        <w:rPr>
          <w:rFonts w:ascii="Times New Roman" w:hAnsi="Times New Roman" w:eastAsia="Times New Roman" w:cs="Times New Roman"/>
        </w:rPr>
        <w:t>Botón: Registrar</w:t>
      </w:r>
    </w:p>
    <w:p w:rsidR="00A563B9" w:rsidP="00A563B9" w:rsidRDefault="006F5759" w14:paraId="0E24930B" w14:textId="77777777">
      <w:pPr>
        <w:keepNext/>
        <w:spacing w:before="280" w:after="280" w:line="240" w:lineRule="auto"/>
        <w:jc w:val="center"/>
      </w:pPr>
      <w:r>
        <w:rPr>
          <w:rFonts w:ascii="Times New Roman" w:hAnsi="Times New Roman" w:eastAsia="Times New Roman" w:cs="Times New Roman"/>
          <w:noProof/>
        </w:rPr>
        <w:drawing>
          <wp:inline distT="114300" distB="114300" distL="114300" distR="114300" wp14:anchorId="0380063C" wp14:editId="05514DAF">
            <wp:extent cx="5399730" cy="6375400"/>
            <wp:effectExtent l="0" t="0" r="0" b="0"/>
            <wp:docPr id="7" name="image4.png" descr="Gráfico, 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7" name="image4.png" descr="Gráfico, Diagrama&#10;&#10;El contenido generado por IA puede ser incorrecto."/>
                    <pic:cNvPicPr preferRelativeResize="0"/>
                  </pic:nvPicPr>
                  <pic:blipFill>
                    <a:blip r:embed="rId11"/>
                    <a:srcRect/>
                    <a:stretch>
                      <a:fillRect/>
                    </a:stretch>
                  </pic:blipFill>
                  <pic:spPr>
                    <a:xfrm>
                      <a:off x="0" y="0"/>
                      <a:ext cx="5399730" cy="6375400"/>
                    </a:xfrm>
                    <a:prstGeom prst="rect">
                      <a:avLst/>
                    </a:prstGeom>
                    <a:ln/>
                  </pic:spPr>
                </pic:pic>
              </a:graphicData>
            </a:graphic>
          </wp:inline>
        </w:drawing>
      </w:r>
    </w:p>
    <w:p w:rsidR="006F5759" w:rsidP="00A563B9" w:rsidRDefault="00A563B9" w14:paraId="47F53F53" w14:textId="02744CAD">
      <w:pPr>
        <w:pStyle w:val="Descripcin"/>
        <w:rPr>
          <w:rFonts w:ascii="Times New Roman" w:hAnsi="Times New Roman" w:eastAsia="Times New Roman" w:cs="Times New Roman"/>
        </w:rPr>
      </w:pPr>
      <w:bookmarkStart w:name="_Toc215653022" w:id="56"/>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4</w:t>
      </w:r>
      <w:r>
        <w:fldChar w:fldCharType="end"/>
      </w:r>
      <w:r>
        <w:t xml:space="preserve"> </w:t>
      </w:r>
      <w:r w:rsidRPr="000F47E6">
        <w:t>Pantalla de Registro de Datos</w:t>
      </w:r>
      <w:bookmarkEnd w:id="56"/>
    </w:p>
    <w:p w:rsidR="006F5759" w:rsidP="002C148A" w:rsidRDefault="006F5759" w14:paraId="268B2547" w14:textId="6D74E8E0">
      <w:pPr>
        <w:pStyle w:val="Ttulo3"/>
      </w:pPr>
      <w:bookmarkStart w:name="_Toc215652926" w:id="57"/>
      <w:r>
        <w:t>Panel Principal Usuario</w:t>
      </w:r>
      <w:bookmarkEnd w:id="57"/>
    </w:p>
    <w:p w:rsidR="006F5759" w:rsidP="00FA2979" w:rsidRDefault="006F5759" w14:paraId="4321CB44" w14:textId="77777777">
      <w:pPr>
        <w:numPr>
          <w:ilvl w:val="0"/>
          <w:numId w:val="15"/>
        </w:numPr>
        <w:spacing w:after="280" w:line="240" w:lineRule="auto"/>
      </w:pPr>
      <w:r>
        <w:rPr>
          <w:rFonts w:ascii="Times New Roman" w:hAnsi="Times New Roman" w:eastAsia="Times New Roman" w:cs="Times New Roman"/>
        </w:rPr>
        <w:t>Sidebar: Navegación (Ver Itinerarios, Documentos, Notificaciones, Soporte.</w:t>
      </w:r>
    </w:p>
    <w:p w:rsidR="006F5759" w:rsidP="00FA2979" w:rsidRDefault="006F5759" w14:paraId="027FCB92" w14:textId="77777777">
      <w:pPr>
        <w:numPr>
          <w:ilvl w:val="0"/>
          <w:numId w:val="15"/>
        </w:numPr>
        <w:spacing w:after="280" w:line="240" w:lineRule="auto"/>
        <w:rPr>
          <w:rFonts w:ascii="Times New Roman" w:hAnsi="Times New Roman" w:eastAsia="Times New Roman" w:cs="Times New Roman"/>
        </w:rPr>
      </w:pPr>
      <w:r>
        <w:rPr>
          <w:rFonts w:ascii="Times New Roman" w:hAnsi="Times New Roman" w:eastAsia="Times New Roman" w:cs="Times New Roman"/>
        </w:rPr>
        <w:t>Header: Titulo, nombre de Usuario</w:t>
      </w:r>
    </w:p>
    <w:p w:rsidR="006F5759" w:rsidP="00FA2979" w:rsidRDefault="006F5759" w14:paraId="7BB147AC" w14:textId="77777777">
      <w:pPr>
        <w:numPr>
          <w:ilvl w:val="0"/>
          <w:numId w:val="15"/>
        </w:numPr>
        <w:spacing w:after="280" w:line="240" w:lineRule="auto"/>
        <w:rPr>
          <w:rFonts w:ascii="Times New Roman" w:hAnsi="Times New Roman" w:eastAsia="Times New Roman" w:cs="Times New Roman"/>
        </w:rPr>
      </w:pPr>
      <w:r>
        <w:rPr>
          <w:rFonts w:ascii="Times New Roman" w:hAnsi="Times New Roman" w:eastAsia="Times New Roman" w:cs="Times New Roman"/>
        </w:rPr>
        <w:t>Sección principal: Tarjetas de sección para el acceso rápido (Ver Itinerarios, Documentos, Notificaciones, Soporte).</w:t>
      </w:r>
    </w:p>
    <w:p w:rsidR="00A563B9" w:rsidP="00A563B9" w:rsidRDefault="006F5759" w14:paraId="32F6C78A" w14:textId="77777777">
      <w:pPr>
        <w:keepNext/>
        <w:spacing w:before="280" w:after="280" w:line="240" w:lineRule="auto"/>
        <w:jc w:val="center"/>
      </w:pPr>
      <w:r>
        <w:rPr>
          <w:rFonts w:ascii="Times New Roman" w:hAnsi="Times New Roman" w:eastAsia="Times New Roman" w:cs="Times New Roman"/>
          <w:noProof/>
        </w:rPr>
        <w:drawing>
          <wp:inline distT="114300" distB="114300" distL="114300" distR="114300" wp14:anchorId="6A61D8E1" wp14:editId="1B1DDC63">
            <wp:extent cx="5399730" cy="3365500"/>
            <wp:effectExtent l="0" t="0" r="0" b="0"/>
            <wp:docPr id="5" name="image5.png" descr="Interfaz de usuario gráfica, 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5" name="image5.png" descr="Interfaz de usuario gráfica, Diagrama&#10;&#10;El contenido generado por IA puede ser incorrecto."/>
                    <pic:cNvPicPr preferRelativeResize="0"/>
                  </pic:nvPicPr>
                  <pic:blipFill>
                    <a:blip r:embed="rId12"/>
                    <a:srcRect/>
                    <a:stretch>
                      <a:fillRect/>
                    </a:stretch>
                  </pic:blipFill>
                  <pic:spPr>
                    <a:xfrm>
                      <a:off x="0" y="0"/>
                      <a:ext cx="5399730" cy="3365500"/>
                    </a:xfrm>
                    <a:prstGeom prst="rect">
                      <a:avLst/>
                    </a:prstGeom>
                    <a:ln/>
                  </pic:spPr>
                </pic:pic>
              </a:graphicData>
            </a:graphic>
          </wp:inline>
        </w:drawing>
      </w:r>
    </w:p>
    <w:p w:rsidR="006F5759" w:rsidP="00A563B9" w:rsidRDefault="00A563B9" w14:paraId="5B17950F" w14:textId="0442F183">
      <w:pPr>
        <w:pStyle w:val="Descripcin"/>
        <w:rPr>
          <w:rFonts w:ascii="Times New Roman" w:hAnsi="Times New Roman" w:eastAsia="Times New Roman" w:cs="Times New Roman"/>
        </w:rPr>
      </w:pPr>
      <w:bookmarkStart w:name="_Toc215653023" w:id="58"/>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5</w:t>
      </w:r>
      <w:r>
        <w:fldChar w:fldCharType="end"/>
      </w:r>
      <w:r>
        <w:t xml:space="preserve"> </w:t>
      </w:r>
      <w:r w:rsidRPr="0047730F">
        <w:t>Pantalla del Panel Principal Usuario</w:t>
      </w:r>
      <w:bookmarkEnd w:id="58"/>
    </w:p>
    <w:p w:rsidR="006F5759" w:rsidP="002C148A" w:rsidRDefault="006F5759" w14:paraId="32BE4FDE" w14:textId="65D51EA9">
      <w:pPr>
        <w:pStyle w:val="Ttulo3"/>
      </w:pPr>
      <w:bookmarkStart w:name="_Toc215652927" w:id="59"/>
      <w:r>
        <w:t>Pantalla de Itinerarios</w:t>
      </w:r>
      <w:bookmarkEnd w:id="59"/>
    </w:p>
    <w:p w:rsidR="006F5759" w:rsidP="00FA2979" w:rsidRDefault="006F5759" w14:paraId="4A0AD54F" w14:textId="77777777">
      <w:pPr>
        <w:numPr>
          <w:ilvl w:val="0"/>
          <w:numId w:val="15"/>
        </w:numPr>
        <w:spacing w:before="280" w:after="0" w:line="240" w:lineRule="auto"/>
      </w:pPr>
      <w:r>
        <w:rPr>
          <w:rFonts w:ascii="Times New Roman" w:hAnsi="Times New Roman" w:eastAsia="Times New Roman" w:cs="Times New Roman"/>
        </w:rPr>
        <w:t>Sección Principal: Calendario con las actividades programas del itinerario, Campos de información acerca del itinerario.</w:t>
      </w:r>
    </w:p>
    <w:p w:rsidR="006F5759" w:rsidP="00FA2979" w:rsidRDefault="006F5759" w14:paraId="1CA6137D" w14:textId="77777777">
      <w:pPr>
        <w:numPr>
          <w:ilvl w:val="0"/>
          <w:numId w:val="15"/>
        </w:numPr>
        <w:spacing w:after="280" w:line="240" w:lineRule="auto"/>
      </w:pPr>
      <w:r>
        <w:rPr>
          <w:rFonts w:ascii="Times New Roman" w:hAnsi="Times New Roman" w:eastAsia="Times New Roman" w:cs="Times New Roman"/>
        </w:rPr>
        <w:t>Sidebar: Navegación (Ver Itinerarios, Documentos, Notificaciones, Soporte.</w:t>
      </w:r>
    </w:p>
    <w:p w:rsidR="00A563B9" w:rsidP="00A563B9" w:rsidRDefault="006F5759" w14:paraId="22B516C6" w14:textId="77777777">
      <w:pPr>
        <w:keepNext/>
        <w:spacing w:before="280" w:after="280" w:line="240" w:lineRule="auto"/>
        <w:jc w:val="center"/>
      </w:pPr>
      <w:r>
        <w:rPr>
          <w:rFonts w:ascii="Times New Roman" w:hAnsi="Times New Roman" w:eastAsia="Times New Roman" w:cs="Times New Roman"/>
          <w:noProof/>
        </w:rPr>
        <w:drawing>
          <wp:inline distT="114300" distB="114300" distL="114300" distR="114300" wp14:anchorId="55DA5F81" wp14:editId="639C8313">
            <wp:extent cx="5399730" cy="3378200"/>
            <wp:effectExtent l="0" t="0" r="0" b="0"/>
            <wp:docPr id="1" name="image7.png" descr="Interfaz de usuario gráfica, Aplicación&#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1" name="image7.png" descr="Interfaz de usuario gráfica, Aplicación&#10;&#10;El contenido generado por IA puede ser incorrecto."/>
                    <pic:cNvPicPr preferRelativeResize="0"/>
                  </pic:nvPicPr>
                  <pic:blipFill>
                    <a:blip r:embed="rId13"/>
                    <a:srcRect/>
                    <a:stretch>
                      <a:fillRect/>
                    </a:stretch>
                  </pic:blipFill>
                  <pic:spPr>
                    <a:xfrm>
                      <a:off x="0" y="0"/>
                      <a:ext cx="5399730" cy="3378200"/>
                    </a:xfrm>
                    <a:prstGeom prst="rect">
                      <a:avLst/>
                    </a:prstGeom>
                    <a:ln/>
                  </pic:spPr>
                </pic:pic>
              </a:graphicData>
            </a:graphic>
          </wp:inline>
        </w:drawing>
      </w:r>
    </w:p>
    <w:p w:rsidR="006F5759" w:rsidP="00A563B9" w:rsidRDefault="00A563B9" w14:paraId="2A466972" w14:textId="31748DB0">
      <w:pPr>
        <w:pStyle w:val="Descripcin"/>
        <w:rPr>
          <w:rFonts w:ascii="Times New Roman" w:hAnsi="Times New Roman" w:eastAsia="Times New Roman" w:cs="Times New Roman"/>
        </w:rPr>
      </w:pPr>
      <w:bookmarkStart w:name="_Toc215653024" w:id="60"/>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6</w:t>
      </w:r>
      <w:r>
        <w:fldChar w:fldCharType="end"/>
      </w:r>
      <w:r>
        <w:t xml:space="preserve"> </w:t>
      </w:r>
      <w:r w:rsidRPr="006261EB">
        <w:t>Pantalla de Itinerarios</w:t>
      </w:r>
      <w:bookmarkEnd w:id="60"/>
    </w:p>
    <w:p w:rsidR="006F5759" w:rsidP="002C148A" w:rsidRDefault="006F5759" w14:paraId="6A47F561" w14:textId="3C0614F5">
      <w:pPr>
        <w:pStyle w:val="Ttulo3"/>
      </w:pPr>
      <w:bookmarkStart w:name="_nnjt76xqljms" w:colFirst="0" w:colLast="0" w:id="61"/>
      <w:bookmarkStart w:name="_Toc215652928" w:id="62"/>
      <w:bookmarkEnd w:id="61"/>
      <w:r>
        <w:t>Pantalla de Ver Documentos</w:t>
      </w:r>
      <w:bookmarkEnd w:id="62"/>
    </w:p>
    <w:p w:rsidR="006F5759" w:rsidP="00FA2979" w:rsidRDefault="006F5759" w14:paraId="659D8891" w14:textId="77777777">
      <w:pPr>
        <w:numPr>
          <w:ilvl w:val="0"/>
          <w:numId w:val="15"/>
        </w:numPr>
        <w:spacing w:after="280" w:line="240" w:lineRule="auto"/>
      </w:pPr>
      <w:r>
        <w:rPr>
          <w:rFonts w:ascii="Times New Roman" w:hAnsi="Times New Roman" w:eastAsia="Times New Roman" w:cs="Times New Roman"/>
        </w:rPr>
        <w:t>Sidebar: Navegación (Ver Itinerarios, Documentos, Notificaciones, Soporte.</w:t>
      </w:r>
    </w:p>
    <w:p w:rsidR="006F5759" w:rsidP="00FA2979" w:rsidRDefault="006F5759" w14:paraId="678D05F4" w14:textId="77777777">
      <w:pPr>
        <w:numPr>
          <w:ilvl w:val="0"/>
          <w:numId w:val="15"/>
        </w:numPr>
        <w:spacing w:after="280" w:line="240" w:lineRule="auto"/>
        <w:rPr>
          <w:rFonts w:ascii="Times New Roman" w:hAnsi="Times New Roman" w:eastAsia="Times New Roman" w:cs="Times New Roman"/>
        </w:rPr>
      </w:pPr>
      <w:r>
        <w:rPr>
          <w:rFonts w:ascii="Times New Roman" w:hAnsi="Times New Roman" w:eastAsia="Times New Roman" w:cs="Times New Roman"/>
        </w:rPr>
        <w:t>Sección Principal (Campos con información acerca de Documentos Personales., Transporte, Alojamiento, Actividades y tours.)</w:t>
      </w:r>
    </w:p>
    <w:p w:rsidR="00A563B9" w:rsidP="00A563B9" w:rsidRDefault="006F5759" w14:paraId="16E79B64" w14:textId="77777777">
      <w:pPr>
        <w:keepNext/>
      </w:pPr>
      <w:r>
        <w:rPr>
          <w:noProof/>
        </w:rPr>
        <w:drawing>
          <wp:inline distT="114300" distB="114300" distL="114300" distR="114300" wp14:anchorId="427A0791" wp14:editId="065D6A30">
            <wp:extent cx="5399730" cy="3378200"/>
            <wp:effectExtent l="0" t="0" r="0" b="0"/>
            <wp:docPr id="3" name="image1.png" descr="Imagen que contiene Tabl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3" name="image1.png" descr="Imagen que contiene Tabla&#10;&#10;El contenido generado por IA puede ser incorrecto."/>
                    <pic:cNvPicPr preferRelativeResize="0"/>
                  </pic:nvPicPr>
                  <pic:blipFill>
                    <a:blip r:embed="rId14"/>
                    <a:srcRect/>
                    <a:stretch>
                      <a:fillRect/>
                    </a:stretch>
                  </pic:blipFill>
                  <pic:spPr>
                    <a:xfrm>
                      <a:off x="0" y="0"/>
                      <a:ext cx="5399730" cy="3378200"/>
                    </a:xfrm>
                    <a:prstGeom prst="rect">
                      <a:avLst/>
                    </a:prstGeom>
                    <a:ln/>
                  </pic:spPr>
                </pic:pic>
              </a:graphicData>
            </a:graphic>
          </wp:inline>
        </w:drawing>
      </w:r>
    </w:p>
    <w:p w:rsidR="006F5759" w:rsidP="00A563B9" w:rsidRDefault="00A563B9" w14:paraId="282A5555" w14:textId="370C81B9">
      <w:pPr>
        <w:pStyle w:val="Descripcin"/>
      </w:pPr>
      <w:bookmarkStart w:name="_Toc215653025" w:id="63"/>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7</w:t>
      </w:r>
      <w:r>
        <w:fldChar w:fldCharType="end"/>
      </w:r>
      <w:r>
        <w:t xml:space="preserve"> </w:t>
      </w:r>
      <w:r w:rsidRPr="00096038">
        <w:t>Pantalla de Ver Documentos</w:t>
      </w:r>
      <w:bookmarkEnd w:id="63"/>
    </w:p>
    <w:p w:rsidR="006F5759" w:rsidP="002C148A" w:rsidRDefault="006F5759" w14:paraId="7B1862BC" w14:textId="22D5DA22">
      <w:pPr>
        <w:pStyle w:val="Ttulo3"/>
      </w:pPr>
      <w:bookmarkStart w:name="_6r6fwlli6hnu" w:colFirst="0" w:colLast="0" w:id="64"/>
      <w:bookmarkStart w:name="_Toc215652929" w:id="65"/>
      <w:bookmarkEnd w:id="64"/>
      <w:r>
        <w:t>Pantalla de Ver Notificaciones</w:t>
      </w:r>
      <w:bookmarkEnd w:id="65"/>
    </w:p>
    <w:p w:rsidR="006F5759" w:rsidP="00FA2979" w:rsidRDefault="006F5759" w14:paraId="7190C3B9" w14:textId="77777777">
      <w:pPr>
        <w:numPr>
          <w:ilvl w:val="0"/>
          <w:numId w:val="15"/>
        </w:numPr>
        <w:spacing w:after="280" w:line="240" w:lineRule="auto"/>
      </w:pPr>
      <w:r>
        <w:rPr>
          <w:rFonts w:ascii="Times New Roman" w:hAnsi="Times New Roman" w:eastAsia="Times New Roman" w:cs="Times New Roman"/>
        </w:rPr>
        <w:t>Sidebar: Navegación (Ver Itinerarios, Documentos, Notificaciones, Soporte.</w:t>
      </w:r>
    </w:p>
    <w:p w:rsidR="006F5759" w:rsidP="00FA2979" w:rsidRDefault="006F5759" w14:paraId="59B1931B" w14:textId="77777777">
      <w:pPr>
        <w:numPr>
          <w:ilvl w:val="0"/>
          <w:numId w:val="15"/>
        </w:numPr>
        <w:spacing w:after="280" w:line="240" w:lineRule="auto"/>
        <w:rPr>
          <w:rFonts w:ascii="Times New Roman" w:hAnsi="Times New Roman" w:eastAsia="Times New Roman" w:cs="Times New Roman"/>
        </w:rPr>
      </w:pPr>
      <w:r>
        <w:rPr>
          <w:rFonts w:ascii="Times New Roman" w:hAnsi="Times New Roman" w:eastAsia="Times New Roman" w:cs="Times New Roman"/>
        </w:rPr>
        <w:t>Sección Principal (Notificaciones acerca de los Documentos, Alojamiento, Tours, Pago)</w:t>
      </w:r>
    </w:p>
    <w:p w:rsidR="00DF2422" w:rsidP="00DF2422" w:rsidRDefault="006F5759" w14:paraId="65A221B2" w14:textId="77777777">
      <w:pPr>
        <w:keepNext/>
      </w:pPr>
      <w:r>
        <w:rPr>
          <w:noProof/>
        </w:rPr>
        <w:drawing>
          <wp:inline distT="114300" distB="114300" distL="114300" distR="114300" wp14:anchorId="18F0D028" wp14:editId="48BF77B2">
            <wp:extent cx="5399730" cy="3365500"/>
            <wp:effectExtent l="0" t="0" r="0" b="0"/>
            <wp:docPr id="8" name="image3.png" descr="Imagen que contiene Texto&#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8" name="image3.png" descr="Imagen que contiene Texto&#10;&#10;El contenido generado por IA puede ser incorrecto."/>
                    <pic:cNvPicPr preferRelativeResize="0"/>
                  </pic:nvPicPr>
                  <pic:blipFill>
                    <a:blip r:embed="rId15"/>
                    <a:srcRect/>
                    <a:stretch>
                      <a:fillRect/>
                    </a:stretch>
                  </pic:blipFill>
                  <pic:spPr>
                    <a:xfrm>
                      <a:off x="0" y="0"/>
                      <a:ext cx="5399730" cy="3365500"/>
                    </a:xfrm>
                    <a:prstGeom prst="rect">
                      <a:avLst/>
                    </a:prstGeom>
                    <a:ln/>
                  </pic:spPr>
                </pic:pic>
              </a:graphicData>
            </a:graphic>
          </wp:inline>
        </w:drawing>
      </w:r>
    </w:p>
    <w:p w:rsidR="006F5759" w:rsidP="00DF2422" w:rsidRDefault="00DF2422" w14:paraId="0C65593D" w14:textId="28196491">
      <w:pPr>
        <w:pStyle w:val="Descripcin"/>
      </w:pPr>
      <w:bookmarkStart w:name="_Toc215653026" w:id="66"/>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8</w:t>
      </w:r>
      <w:r>
        <w:fldChar w:fldCharType="end"/>
      </w:r>
      <w:r>
        <w:t xml:space="preserve"> </w:t>
      </w:r>
      <w:r w:rsidRPr="000A1524">
        <w:t>Panalla de Ver Notificaciones</w:t>
      </w:r>
      <w:bookmarkEnd w:id="66"/>
    </w:p>
    <w:p w:rsidR="006F5759" w:rsidP="002C148A" w:rsidRDefault="006F5759" w14:paraId="271D3840" w14:textId="620DE1F0">
      <w:pPr>
        <w:pStyle w:val="Ttulo3"/>
      </w:pPr>
      <w:bookmarkStart w:name="_6ju8vm6o7gqi" w:colFirst="0" w:colLast="0" w:id="67"/>
      <w:bookmarkStart w:name="_Toc215652930" w:id="68"/>
      <w:bookmarkEnd w:id="67"/>
      <w:r>
        <w:t>Pantalla de Centro de Soporte</w:t>
      </w:r>
      <w:bookmarkEnd w:id="68"/>
    </w:p>
    <w:p w:rsidR="006F5759" w:rsidP="00FA2979" w:rsidRDefault="006F5759" w14:paraId="2703C6D8" w14:textId="77777777">
      <w:pPr>
        <w:numPr>
          <w:ilvl w:val="0"/>
          <w:numId w:val="15"/>
        </w:numPr>
        <w:spacing w:after="280" w:line="240" w:lineRule="auto"/>
      </w:pPr>
      <w:r>
        <w:rPr>
          <w:rFonts w:ascii="Times New Roman" w:hAnsi="Times New Roman" w:eastAsia="Times New Roman" w:cs="Times New Roman"/>
        </w:rPr>
        <w:t>Sidebar: Navegación (Ver Itinerarios, Documentos, Notificaciones, Soporte.</w:t>
      </w:r>
    </w:p>
    <w:p w:rsidR="006F5759" w:rsidP="00FA2979" w:rsidRDefault="006F5759" w14:paraId="56F00CE8" w14:textId="77777777">
      <w:pPr>
        <w:numPr>
          <w:ilvl w:val="0"/>
          <w:numId w:val="15"/>
        </w:numPr>
        <w:spacing w:after="280" w:line="240" w:lineRule="auto"/>
        <w:rPr>
          <w:rFonts w:ascii="Times New Roman" w:hAnsi="Times New Roman" w:eastAsia="Times New Roman" w:cs="Times New Roman"/>
        </w:rPr>
      </w:pPr>
      <w:r>
        <w:rPr>
          <w:rFonts w:ascii="Times New Roman" w:hAnsi="Times New Roman" w:eastAsia="Times New Roman" w:cs="Times New Roman"/>
        </w:rPr>
        <w:t>Sección Principal (Campos de Historial de consultas junto con un Número de soporte de la empresa)</w:t>
      </w:r>
    </w:p>
    <w:p w:rsidR="00DF2422" w:rsidP="00DF2422" w:rsidRDefault="006F5759" w14:paraId="422C5586" w14:textId="77777777">
      <w:pPr>
        <w:keepNext/>
      </w:pPr>
      <w:r>
        <w:rPr>
          <w:noProof/>
        </w:rPr>
        <w:drawing>
          <wp:inline distT="114300" distB="114300" distL="114300" distR="114300" wp14:anchorId="471AAA8F" wp14:editId="745FD3B5">
            <wp:extent cx="5399730" cy="3378200"/>
            <wp:effectExtent l="0" t="0" r="0" b="0"/>
            <wp:docPr id="909135755" name="image2.png" descr="Interfaz de usuario gráfica, Aplicación&#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909135755" name="image2.png" descr="Interfaz de usuario gráfica, Aplicación&#10;&#10;El contenido generado por IA puede ser incorrecto."/>
                    <pic:cNvPicPr preferRelativeResize="0"/>
                  </pic:nvPicPr>
                  <pic:blipFill>
                    <a:blip r:embed="rId16"/>
                    <a:srcRect/>
                    <a:stretch>
                      <a:fillRect/>
                    </a:stretch>
                  </pic:blipFill>
                  <pic:spPr>
                    <a:xfrm>
                      <a:off x="0" y="0"/>
                      <a:ext cx="5399730" cy="3378200"/>
                    </a:xfrm>
                    <a:prstGeom prst="rect">
                      <a:avLst/>
                    </a:prstGeom>
                    <a:ln/>
                  </pic:spPr>
                </pic:pic>
              </a:graphicData>
            </a:graphic>
          </wp:inline>
        </w:drawing>
      </w:r>
    </w:p>
    <w:p w:rsidR="006F5759" w:rsidP="00DF2422" w:rsidRDefault="00DF2422" w14:paraId="522C0236" w14:textId="0E2520B4">
      <w:pPr>
        <w:pStyle w:val="Descripcin"/>
      </w:pPr>
      <w:bookmarkStart w:name="_Toc215653027" w:id="69"/>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9</w:t>
      </w:r>
      <w:r>
        <w:fldChar w:fldCharType="end"/>
      </w:r>
      <w:r>
        <w:t xml:space="preserve"> </w:t>
      </w:r>
      <w:r w:rsidRPr="00421EC5">
        <w:t>Pantalla de Centro de Soporte</w:t>
      </w:r>
      <w:bookmarkEnd w:id="69"/>
    </w:p>
    <w:p w:rsidR="00CB560D" w:rsidP="009F76D5" w:rsidRDefault="00CB560D" w14:paraId="719C6492" w14:textId="2E8CAD83">
      <w:pPr>
        <w:pStyle w:val="Parrafo1"/>
      </w:pPr>
    </w:p>
    <w:p w:rsidR="001D4005" w:rsidP="009F76D5" w:rsidRDefault="001D4005" w14:paraId="401FD6C0" w14:textId="41648DCC">
      <w:pPr>
        <w:pStyle w:val="Parrafo1"/>
        <w:rPr>
          <w:b/>
        </w:rPr>
      </w:pPr>
      <w:r w:rsidRPr="43584027">
        <w:rPr>
          <w:b/>
        </w:rPr>
        <w:t>Implementación de la solución:</w:t>
      </w:r>
    </w:p>
    <w:p w:rsidR="43584027" w:rsidP="43584027" w:rsidRDefault="43584027" w14:paraId="4DC80476" w14:textId="44D64881">
      <w:pPr>
        <w:pStyle w:val="Parrafo1"/>
        <w:rPr>
          <w:rFonts w:eastAsia="Aptos"/>
          <w:lang w:val="es-ES"/>
        </w:rPr>
      </w:pPr>
      <w:r w:rsidRPr="1A675477" w:rsidR="1A675477">
        <w:rPr>
          <w:rFonts w:eastAsia="Aptos"/>
          <w:lang w:val="es-ES"/>
        </w:rPr>
        <w:t xml:space="preserve">La implementación de la solución se realizó en el hosting de la plataforma </w:t>
      </w:r>
      <w:r w:rsidRPr="1A675477" w:rsidR="1A675477">
        <w:rPr>
          <w:rFonts w:eastAsia="Aptos"/>
          <w:b w:val="1"/>
          <w:bCs w:val="1"/>
          <w:lang w:val="es-ES"/>
        </w:rPr>
        <w:t>Hostinger</w:t>
      </w:r>
      <w:r w:rsidRPr="1A675477" w:rsidR="1A675477">
        <w:rPr>
          <w:rFonts w:eastAsia="Aptos"/>
          <w:lang w:val="es-ES"/>
        </w:rPr>
        <w:t xml:space="preserve">, utilizando un entorno optimizado para aplicaciones web modernas. Para el despliegue del </w:t>
      </w:r>
      <w:r w:rsidRPr="1A675477" w:rsidR="1A675477">
        <w:rPr>
          <w:rFonts w:eastAsia="Aptos"/>
          <w:lang w:val="es-ES"/>
        </w:rPr>
        <w:t>frontend</w:t>
      </w:r>
      <w:r w:rsidRPr="1A675477" w:rsidR="1A675477">
        <w:rPr>
          <w:rFonts w:eastAsia="Aptos"/>
          <w:lang w:val="es-ES"/>
        </w:rPr>
        <w:t xml:space="preserve">, se </w:t>
      </w:r>
      <w:r w:rsidRPr="1A675477" w:rsidR="1A675477">
        <w:rPr>
          <w:rFonts w:eastAsia="Aptos"/>
          <w:lang w:val="es-ES"/>
        </w:rPr>
        <w:t>generó</w:t>
      </w:r>
      <w:r w:rsidRPr="1A675477" w:rsidR="1A675477">
        <w:rPr>
          <w:rFonts w:eastAsia="Aptos"/>
          <w:lang w:val="es-ES"/>
        </w:rPr>
        <w:t xml:space="preserve"> la versión compilada del proyecto React.js mediante </w:t>
      </w:r>
      <w:r w:rsidRPr="1A675477" w:rsidR="1A675477">
        <w:rPr>
          <w:rFonts w:eastAsia="Aptos"/>
          <w:i w:val="1"/>
          <w:iCs w:val="1"/>
          <w:lang w:val="es-ES"/>
        </w:rPr>
        <w:t>npm</w:t>
      </w:r>
      <w:r w:rsidRPr="1A675477" w:rsidR="1A675477">
        <w:rPr>
          <w:rFonts w:eastAsia="Aptos"/>
          <w:i w:val="1"/>
          <w:iCs w:val="1"/>
          <w:lang w:val="es-ES"/>
        </w:rPr>
        <w:t xml:space="preserve"> run </w:t>
      </w:r>
      <w:r w:rsidRPr="1A675477" w:rsidR="1A675477">
        <w:rPr>
          <w:rFonts w:eastAsia="Aptos"/>
          <w:i w:val="1"/>
          <w:iCs w:val="1"/>
          <w:lang w:val="es-ES"/>
        </w:rPr>
        <w:t>build</w:t>
      </w:r>
      <w:r w:rsidRPr="1A675477" w:rsidR="1A675477">
        <w:rPr>
          <w:rFonts w:eastAsia="Aptos"/>
          <w:lang w:val="es-ES"/>
        </w:rPr>
        <w:t>, la cual fue subida al servidor y configurada dentro del administrador de archivos de Hostinger o mediante FTP. El sistema se ejecuta a través de un dominio o subdominio asignado, asegurando una interfaz accesible para los usuarios finales.</w:t>
      </w:r>
    </w:p>
    <w:p w:rsidR="43584027" w:rsidP="43584027" w:rsidRDefault="43584027" w14:paraId="421CE707" w14:textId="03E000F9">
      <w:pPr>
        <w:pStyle w:val="Parrafo1"/>
        <w:rPr>
          <w:rFonts w:eastAsia="Aptos"/>
          <w:lang w:val="es-ES"/>
        </w:rPr>
      </w:pPr>
      <w:r w:rsidRPr="1A675477" w:rsidR="1A675477">
        <w:rPr>
          <w:rFonts w:eastAsia="Aptos"/>
          <w:lang w:val="es-ES"/>
        </w:rPr>
        <w:t xml:space="preserve">En cuanto al </w:t>
      </w:r>
      <w:r w:rsidRPr="1A675477" w:rsidR="1A675477">
        <w:rPr>
          <w:rFonts w:eastAsia="Aptos"/>
          <w:lang w:val="es-ES"/>
        </w:rPr>
        <w:t>backend</w:t>
      </w:r>
      <w:r w:rsidRPr="1A675477" w:rsidR="1A675477">
        <w:rPr>
          <w:rFonts w:eastAsia="Aptos"/>
          <w:lang w:val="es-ES"/>
        </w:rPr>
        <w:t>, Hostinger permite la ejecución del servidor Node.js utilizando su panel de “</w:t>
      </w:r>
      <w:r w:rsidRPr="1A675477" w:rsidR="1A675477">
        <w:rPr>
          <w:rFonts w:eastAsia="Aptos"/>
          <w:b w:val="1"/>
          <w:bCs w:val="1"/>
          <w:lang w:val="es-ES"/>
        </w:rPr>
        <w:t>Aplicaciones Node.js</w:t>
      </w:r>
      <w:r w:rsidRPr="1A675477" w:rsidR="1A675477">
        <w:rPr>
          <w:rFonts w:eastAsia="Aptos"/>
          <w:lang w:val="es-ES"/>
        </w:rPr>
        <w:t xml:space="preserve">”. Desde este módulo se cargó los archivos del servidor desarrollados con Express, se instalaron las dependencias mediante </w:t>
      </w:r>
      <w:r w:rsidRPr="1A675477" w:rsidR="1A675477">
        <w:rPr>
          <w:rFonts w:eastAsia="Aptos"/>
          <w:i w:val="1"/>
          <w:iCs w:val="1"/>
          <w:lang w:val="es-ES"/>
        </w:rPr>
        <w:t>npm</w:t>
      </w:r>
      <w:r w:rsidRPr="1A675477" w:rsidR="1A675477">
        <w:rPr>
          <w:rFonts w:eastAsia="Aptos"/>
          <w:i w:val="1"/>
          <w:iCs w:val="1"/>
          <w:lang w:val="es-ES"/>
        </w:rPr>
        <w:t xml:space="preserve"> </w:t>
      </w:r>
      <w:r w:rsidRPr="1A675477" w:rsidR="1A675477">
        <w:rPr>
          <w:rFonts w:eastAsia="Aptos"/>
          <w:i w:val="1"/>
          <w:iCs w:val="1"/>
          <w:lang w:val="es-ES"/>
        </w:rPr>
        <w:t>install</w:t>
      </w:r>
      <w:r w:rsidRPr="1A675477" w:rsidR="1A675477">
        <w:rPr>
          <w:rFonts w:eastAsia="Aptos"/>
          <w:lang w:val="es-ES"/>
        </w:rPr>
        <w:t xml:space="preserve"> y se configuraron las variables de entorno necesarias (.</w:t>
      </w:r>
      <w:r w:rsidRPr="1A675477" w:rsidR="1A675477">
        <w:rPr>
          <w:rFonts w:eastAsia="Aptos"/>
          <w:lang w:val="es-ES"/>
        </w:rPr>
        <w:t>env</w:t>
      </w:r>
      <w:r w:rsidRPr="1A675477" w:rsidR="1A675477">
        <w:rPr>
          <w:rFonts w:eastAsia="Aptos"/>
          <w:lang w:val="es-ES"/>
        </w:rPr>
        <w:t xml:space="preserve">) para la conexión con la base de datos, autenticación JWT y puertos de servicio. El </w:t>
      </w:r>
      <w:r w:rsidRPr="1A675477" w:rsidR="1A675477">
        <w:rPr>
          <w:rFonts w:eastAsia="Aptos"/>
          <w:lang w:val="es-ES"/>
        </w:rPr>
        <w:t>backend</w:t>
      </w:r>
      <w:r w:rsidRPr="1A675477" w:rsidR="1A675477">
        <w:rPr>
          <w:rFonts w:eastAsia="Aptos"/>
          <w:lang w:val="es-ES"/>
        </w:rPr>
        <w:t xml:space="preserve"> se mantiene activo mediante el gestor interno que ofrece Hostinger para procesos Node.js, permitiendo reinicios automáticos y control del servicio.</w:t>
      </w:r>
    </w:p>
    <w:p w:rsidR="43584027" w:rsidP="43584027" w:rsidRDefault="43584027" w14:paraId="3BA12089" w14:textId="2FF27472">
      <w:pPr>
        <w:pStyle w:val="Parrafo1"/>
        <w:rPr>
          <w:rFonts w:eastAsia="Aptos"/>
          <w:lang w:val="es-ES"/>
        </w:rPr>
      </w:pPr>
      <w:r w:rsidRPr="1A675477" w:rsidR="1A675477">
        <w:rPr>
          <w:rFonts w:eastAsia="Aptos"/>
          <w:lang w:val="es-ES"/>
        </w:rPr>
        <w:t xml:space="preserve">La base de datos MySQL fue creada directamente desde el panel de control de Hostinger, configurando un usuario exclusivo para producción y restringiendo accesos externos. El esquema del sistema </w:t>
      </w:r>
      <w:r w:rsidRPr="1A675477" w:rsidR="1A675477">
        <w:rPr>
          <w:rFonts w:eastAsia="Aptos"/>
          <w:lang w:val="es-ES"/>
        </w:rPr>
        <w:t>TravelDesk</w:t>
      </w:r>
      <w:r w:rsidRPr="1A675477" w:rsidR="1A675477">
        <w:rPr>
          <w:rFonts w:eastAsia="Aptos"/>
          <w:lang w:val="es-ES"/>
        </w:rPr>
        <w:t xml:space="preserve"> se </w:t>
      </w:r>
      <w:r w:rsidRPr="1A675477" w:rsidR="1A675477">
        <w:rPr>
          <w:rFonts w:eastAsia="Aptos"/>
          <w:lang w:val="es-ES"/>
        </w:rPr>
        <w:t>importó</w:t>
      </w:r>
      <w:r w:rsidRPr="1A675477" w:rsidR="1A675477">
        <w:rPr>
          <w:rFonts w:eastAsia="Aptos"/>
          <w:lang w:val="es-ES"/>
        </w:rPr>
        <w:t xml:space="preserve"> mediante </w:t>
      </w:r>
      <w:r w:rsidRPr="1A675477" w:rsidR="1A675477">
        <w:rPr>
          <w:rFonts w:eastAsia="Aptos"/>
          <w:lang w:val="es-ES"/>
        </w:rPr>
        <w:t>phpMyAdmin</w:t>
      </w:r>
      <w:r w:rsidRPr="1A675477" w:rsidR="1A675477">
        <w:rPr>
          <w:rFonts w:eastAsia="Aptos"/>
          <w:lang w:val="es-ES"/>
        </w:rPr>
        <w:t xml:space="preserve">, garantizando la integridad de la información. La comunicación entre </w:t>
      </w:r>
      <w:r w:rsidRPr="1A675477" w:rsidR="1A675477">
        <w:rPr>
          <w:rFonts w:eastAsia="Aptos"/>
          <w:lang w:val="es-ES"/>
        </w:rPr>
        <w:t>backend</w:t>
      </w:r>
      <w:r w:rsidRPr="1A675477" w:rsidR="1A675477">
        <w:rPr>
          <w:rFonts w:eastAsia="Aptos"/>
          <w:lang w:val="es-ES"/>
        </w:rPr>
        <w:t xml:space="preserve"> y base de datos será interna, aumentando la seguridad del sistema.</w:t>
      </w:r>
    </w:p>
    <w:p w:rsidR="43584027" w:rsidP="43584027" w:rsidRDefault="43584027" w14:paraId="76837187" w14:textId="65B0D076">
      <w:pPr>
        <w:pStyle w:val="Parrafo1"/>
        <w:rPr>
          <w:rFonts w:eastAsia="Aptos"/>
          <w:lang w:val="es-ES"/>
        </w:rPr>
      </w:pPr>
      <w:r w:rsidRPr="1A675477" w:rsidR="1A675477">
        <w:rPr>
          <w:rFonts w:eastAsia="Aptos"/>
          <w:lang w:val="es-ES"/>
        </w:rPr>
        <w:t xml:space="preserve">Para asegurar el despliegue, se configuro un certificado </w:t>
      </w:r>
      <w:r w:rsidRPr="1A675477" w:rsidR="1A675477">
        <w:rPr>
          <w:rFonts w:eastAsia="Aptos"/>
          <w:b w:val="1"/>
          <w:bCs w:val="1"/>
          <w:lang w:val="es-ES"/>
        </w:rPr>
        <w:t>SSL</w:t>
      </w:r>
      <w:r w:rsidRPr="1A675477" w:rsidR="1A675477">
        <w:rPr>
          <w:rFonts w:eastAsia="Aptos"/>
          <w:lang w:val="es-ES"/>
        </w:rPr>
        <w:t xml:space="preserve"> gratuito mediante la herramienta integrada de Hostinger, habilitando el acceso HTTPS en toda la plataforma. Asimismo, se </w:t>
      </w:r>
      <w:r w:rsidRPr="1A675477" w:rsidR="1A675477">
        <w:rPr>
          <w:rFonts w:eastAsia="Aptos"/>
          <w:lang w:val="es-ES"/>
        </w:rPr>
        <w:t>implementó</w:t>
      </w:r>
      <w:r w:rsidRPr="1A675477" w:rsidR="1A675477">
        <w:rPr>
          <w:rFonts w:eastAsia="Aptos"/>
          <w:lang w:val="es-ES"/>
        </w:rPr>
        <w:t xml:space="preserve"> medidas de seguridad como cifrado de contraseñas, validaciones del lado del servidor y manejo de roles para administradores y turistas.</w:t>
      </w:r>
    </w:p>
    <w:p w:rsidR="43584027" w:rsidP="43584027" w:rsidRDefault="43584027" w14:paraId="6F92C8C8" w14:textId="0E3EDE9A">
      <w:pPr>
        <w:pStyle w:val="Parrafo1"/>
        <w:rPr>
          <w:rFonts w:eastAsia="Aptos"/>
          <w:lang w:val="es-ES"/>
        </w:rPr>
      </w:pPr>
      <w:r w:rsidRPr="1A675477" w:rsidR="1A675477">
        <w:rPr>
          <w:rFonts w:eastAsia="Aptos"/>
          <w:lang w:val="es-ES"/>
        </w:rPr>
        <w:t xml:space="preserve">Finalmente, se realizaron pruebas funcionales y de rendimiento utilizando el dominio publicado en Hostinger, verificando el correcto funcionamiento de la API, la estabilidad del </w:t>
      </w:r>
      <w:r w:rsidRPr="1A675477" w:rsidR="1A675477">
        <w:rPr>
          <w:rFonts w:eastAsia="Aptos"/>
          <w:lang w:val="es-ES"/>
        </w:rPr>
        <w:t>frontend</w:t>
      </w:r>
      <w:r w:rsidRPr="1A675477" w:rsidR="1A675477">
        <w:rPr>
          <w:rFonts w:eastAsia="Aptos"/>
          <w:lang w:val="es-ES"/>
        </w:rPr>
        <w:t xml:space="preserve"> y la comunicación con la base de datos antes de la puesta en funcionamiento definitiva del sistema.</w:t>
      </w:r>
    </w:p>
    <w:p w:rsidR="43584027" w:rsidP="43584027" w:rsidRDefault="43584027" w14:paraId="1774498A" w14:textId="05983A1F">
      <w:pPr>
        <w:pStyle w:val="Parrafo1"/>
        <w:rPr>
          <w:lang w:val="es-ES"/>
        </w:rPr>
      </w:pPr>
    </w:p>
    <w:p w:rsidR="0058247E" w:rsidP="009F76D5" w:rsidRDefault="0058247E" w14:paraId="7C80215C" w14:textId="77777777">
      <w:pPr>
        <w:pStyle w:val="Parrafo1"/>
      </w:pPr>
    </w:p>
    <w:p w:rsidR="006235AC" w:rsidP="006235AC" w:rsidRDefault="00F1043D" w14:paraId="2D1CEDD4" w14:textId="77777777">
      <w:pPr>
        <w:pStyle w:val="Parrafo1"/>
        <w:keepNext/>
      </w:pPr>
      <w:r w:rsidRPr="00F1043D">
        <w:rPr>
          <w:noProof/>
        </w:rPr>
        <w:drawing>
          <wp:inline distT="0" distB="0" distL="0" distR="0" wp14:anchorId="01D8207E" wp14:editId="47431675">
            <wp:extent cx="5731510" cy="5875020"/>
            <wp:effectExtent l="0" t="0" r="2540" b="0"/>
            <wp:docPr id="1734672821"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72821" name="Imagen 1" descr="Interfaz de usuario gráfica, Gráfico&#10;&#10;El contenido generado por IA puede ser incorrecto."/>
                    <pic:cNvPicPr/>
                  </pic:nvPicPr>
                  <pic:blipFill>
                    <a:blip r:embed="rId17"/>
                    <a:stretch>
                      <a:fillRect/>
                    </a:stretch>
                  </pic:blipFill>
                  <pic:spPr>
                    <a:xfrm>
                      <a:off x="0" y="0"/>
                      <a:ext cx="5731510" cy="5875020"/>
                    </a:xfrm>
                    <a:prstGeom prst="rect">
                      <a:avLst/>
                    </a:prstGeom>
                  </pic:spPr>
                </pic:pic>
              </a:graphicData>
            </a:graphic>
          </wp:inline>
        </w:drawing>
      </w:r>
    </w:p>
    <w:p w:rsidR="00A83A0D" w:rsidP="006235AC" w:rsidRDefault="006235AC" w14:paraId="1B7D7982" w14:textId="3616ACF9">
      <w:pPr>
        <w:pStyle w:val="Descripcin"/>
      </w:pPr>
      <w:bookmarkStart w:name="_Toc215653028" w:id="70"/>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10</w:t>
      </w:r>
      <w:r>
        <w:fldChar w:fldCharType="end"/>
      </w:r>
      <w:r>
        <w:t xml:space="preserve"> </w:t>
      </w:r>
      <w:r w:rsidRPr="00607860">
        <w:t>Panel Principal del Administrador</w:t>
      </w:r>
      <w:bookmarkEnd w:id="70"/>
    </w:p>
    <w:p w:rsidR="006235AC" w:rsidP="006235AC" w:rsidRDefault="0096263E" w14:paraId="12C8D4B4" w14:textId="77777777">
      <w:pPr>
        <w:pStyle w:val="Parrafo1"/>
        <w:keepNext/>
      </w:pPr>
      <w:r w:rsidRPr="0096263E">
        <w:rPr>
          <w:noProof/>
        </w:rPr>
        <w:drawing>
          <wp:inline distT="0" distB="0" distL="0" distR="0" wp14:anchorId="5AB4F36F" wp14:editId="3985263F">
            <wp:extent cx="5731510" cy="2722245"/>
            <wp:effectExtent l="0" t="0" r="2540" b="1905"/>
            <wp:docPr id="1467250949" name="Imagen 1"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250949" name="Imagen 1" descr="Interfaz de usuario gráfica, Aplicación, Teams&#10;&#10;El contenido generado por IA puede ser incorrecto."/>
                    <pic:cNvPicPr/>
                  </pic:nvPicPr>
                  <pic:blipFill>
                    <a:blip r:embed="rId18"/>
                    <a:stretch>
                      <a:fillRect/>
                    </a:stretch>
                  </pic:blipFill>
                  <pic:spPr>
                    <a:xfrm>
                      <a:off x="0" y="0"/>
                      <a:ext cx="5731510" cy="2722245"/>
                    </a:xfrm>
                    <a:prstGeom prst="rect">
                      <a:avLst/>
                    </a:prstGeom>
                  </pic:spPr>
                </pic:pic>
              </a:graphicData>
            </a:graphic>
          </wp:inline>
        </w:drawing>
      </w:r>
    </w:p>
    <w:p w:rsidR="0096263E" w:rsidP="006235AC" w:rsidRDefault="006235AC" w14:paraId="126E5F3B" w14:textId="4E99E069">
      <w:pPr>
        <w:pStyle w:val="Descripcin"/>
      </w:pPr>
      <w:bookmarkStart w:name="_Toc215653029" w:id="71"/>
      <w:r>
        <w:t xml:space="preserve">Figura </w:t>
      </w:r>
      <w:r>
        <w:fldChar w:fldCharType="begin"/>
      </w:r>
      <w:r>
        <w:instrText> STYLEREF 1 \s </w:instrText>
      </w:r>
      <w:r>
        <w:fldChar w:fldCharType="separate"/>
      </w:r>
      <w:r w:rsidR="00946FA2">
        <w:rPr>
          <w:noProof/>
        </w:rPr>
        <w:t>4</w:t>
      </w:r>
      <w:r>
        <w:fldChar w:fldCharType="end"/>
      </w:r>
      <w:r w:rsidR="00946FA2">
        <w:t>.</w:t>
      </w:r>
      <w:r>
        <w:fldChar w:fldCharType="begin"/>
      </w:r>
      <w:r>
        <w:instrText> SEQ Figura \* ARABIC \s 1 </w:instrText>
      </w:r>
      <w:r>
        <w:fldChar w:fldCharType="separate"/>
      </w:r>
      <w:r w:rsidR="00946FA2">
        <w:rPr>
          <w:noProof/>
        </w:rPr>
        <w:t>11</w:t>
      </w:r>
      <w:r>
        <w:fldChar w:fldCharType="end"/>
      </w:r>
      <w:r>
        <w:t xml:space="preserve"> </w:t>
      </w:r>
      <w:r w:rsidRPr="00DB021D">
        <w:t>Panel Principal Usuario</w:t>
      </w:r>
      <w:bookmarkEnd w:id="71"/>
    </w:p>
    <w:p w:rsidR="00CB560D" w:rsidP="009F76D5" w:rsidRDefault="00B70957" w14:paraId="68A12A76" w14:textId="16C1588A">
      <w:pPr>
        <w:pStyle w:val="Parrafo1"/>
        <w:rPr>
          <w:b/>
        </w:rPr>
      </w:pPr>
      <w:r w:rsidRPr="32BC0084">
        <w:rPr>
          <w:b/>
        </w:rPr>
        <w:t>Pruebas y calidad de software:</w:t>
      </w:r>
    </w:p>
    <w:p w:rsidRPr="00B70957" w:rsidR="00B70957" w:rsidP="009F76D5" w:rsidRDefault="00B70957" w14:paraId="01973FA6" w14:textId="6C345E60">
      <w:pPr>
        <w:pStyle w:val="Parrafo1"/>
        <w:rPr/>
      </w:pPr>
      <w:r w:rsidR="1A675477">
        <w:rPr/>
        <w:t>Se realizaron pruebas exhaustivas para garantizar la estabilidad, funcionalidad y seguridad del sistema. Estas pruebas incluyeron:</w:t>
      </w:r>
    </w:p>
    <w:p w:rsidRPr="00B70957" w:rsidR="00B70957" w:rsidP="009F76D5" w:rsidRDefault="00B70957" w14:paraId="0F35207D" w14:textId="77777777">
      <w:pPr>
        <w:pStyle w:val="Parrafo1"/>
      </w:pPr>
      <w:r w:rsidRPr="00B70957">
        <w:t>Pruebas funcionales: para asegurar que el sistema cumpla los requerimientos especificados.</w:t>
      </w:r>
    </w:p>
    <w:p w:rsidRPr="00B70957" w:rsidR="00B70957" w:rsidP="009F76D5" w:rsidRDefault="00B70957" w14:paraId="042C22D2" w14:textId="77777777">
      <w:pPr>
        <w:pStyle w:val="Parrafo1"/>
      </w:pPr>
      <w:r w:rsidRPr="00B70957">
        <w:t>Pruebas de rendimiento: para medir el tiempo de respuesta del asistente y del sistema de itinerarios.</w:t>
      </w:r>
    </w:p>
    <w:p w:rsidRPr="00B70957" w:rsidR="00B70957" w:rsidP="009F76D5" w:rsidRDefault="00B70957" w14:paraId="2C4089BD" w14:textId="77777777">
      <w:pPr>
        <w:pStyle w:val="Parrafo1"/>
      </w:pPr>
      <w:r w:rsidRPr="00B70957">
        <w:t>Pruebas multiplataforma: para garantizar que el sistema sea compatible con distintos dispositivos y navegadores.</w:t>
      </w:r>
    </w:p>
    <w:p w:rsidR="00B70957" w:rsidP="009F76D5" w:rsidRDefault="00B70957" w14:paraId="6509236A" w14:textId="77777777">
      <w:pPr>
        <w:pStyle w:val="Parrafo1"/>
      </w:pPr>
    </w:p>
    <w:p w:rsidR="002B254B" w:rsidP="009F76D5" w:rsidRDefault="002B254B" w14:paraId="0FB207BB" w14:textId="33080FA7">
      <w:pPr>
        <w:pStyle w:val="Parrafo1"/>
        <w:rPr>
          <w:b/>
        </w:rPr>
      </w:pPr>
      <w:r w:rsidRPr="752B10D3">
        <w:rPr>
          <w:b/>
        </w:rPr>
        <w:t>Aportes / Descubrimientos</w:t>
      </w:r>
    </w:p>
    <w:p w:rsidRPr="00691064" w:rsidR="00691064" w:rsidP="009F76D5" w:rsidRDefault="00691064" w14:paraId="3D33A17B" w14:textId="77777777">
      <w:pPr>
        <w:pStyle w:val="Parrafo1"/>
      </w:pPr>
      <w:r w:rsidRPr="00691064">
        <w:t>PMV 1: Módulo de Autenticación y Control de Acceso</w:t>
      </w:r>
    </w:p>
    <w:p w:rsidRPr="00691064" w:rsidR="00691064" w:rsidP="009F76D5" w:rsidRDefault="00691064" w14:paraId="00C6B591" w14:textId="77777777">
      <w:pPr>
        <w:pStyle w:val="Parrafo1"/>
      </w:pPr>
      <w:r w:rsidRPr="00691064">
        <w:t>Este producto mínimo viable corresponde al desarrollo del módulo que administra el acceso seguro al sistema. Incluye el inicio de sesión, validación de credenciales, recuperación de contraseña y asignación de permisos según el rol del usuario (administrador o agente de viajes). Su finalidad es garantizar la protección de la información y asegurar que cada usuario interactúe únicamente con las funciones que le corresponden. Este PMV establece la base de seguridad necesaria para el uso adecuado del sistema.</w:t>
      </w:r>
    </w:p>
    <w:p w:rsidRPr="00691064" w:rsidR="00691064" w:rsidP="009F76D5" w:rsidRDefault="00691064" w14:paraId="6E1D765F" w14:textId="77777777">
      <w:pPr>
        <w:pStyle w:val="Parrafo1"/>
      </w:pPr>
      <w:r w:rsidRPr="00691064">
        <w:t>PMV 2: Módulo de Gestión de Turistas</w:t>
      </w:r>
    </w:p>
    <w:p w:rsidRPr="00691064" w:rsidR="00691064" w:rsidP="009F76D5" w:rsidRDefault="00691064" w14:paraId="7B53177D" w14:textId="77777777">
      <w:pPr>
        <w:pStyle w:val="Parrafo1"/>
      </w:pPr>
      <w:r w:rsidRPr="00691064">
        <w:t>Este PMV se refiere a la implementación de un módulo que permite registrar, consultar, actualizar y mantener el historial de turistas dentro del sistema. Proporciona un control ordenado y centralizado de los datos personales de los clientes, permitiendo a la agencia gestionar de manera eficiente la información necesaria para la asignación posterior de itinerarios. Es un componente clave para garantizar un servicio personalizado y facilitar la trazabilidad de los turistas atendidos.</w:t>
      </w:r>
    </w:p>
    <w:p w:rsidRPr="00691064" w:rsidR="00691064" w:rsidP="009F76D5" w:rsidRDefault="00691064" w14:paraId="0082D857" w14:textId="77777777">
      <w:pPr>
        <w:pStyle w:val="Parrafo1"/>
      </w:pPr>
      <w:r w:rsidRPr="00691064">
        <w:t>PMV 3: Gestión de Itinerarios Turísticos Predefinidos</w:t>
      </w:r>
    </w:p>
    <w:p w:rsidRPr="00691064" w:rsidR="00691064" w:rsidP="009F76D5" w:rsidRDefault="00691064" w14:paraId="36B22054" w14:textId="6ED74D55">
      <w:pPr>
        <w:pStyle w:val="Parrafo1"/>
      </w:pPr>
      <w:r w:rsidRPr="00691064">
        <w:t>Este producto mínimo viable abarca el desarrollo del módulo que permite crear, editar, eliminar y consultar itinerarios turísticos previamente definidos por la agencia. Cada itinerario contiene actividades, lugares, duraciones y costos aproximados. Este PMV constituye el núcleo operativo del sistema, ya que centraliza la oferta turística que posteriormente será asignada a los turistas.</w:t>
      </w:r>
    </w:p>
    <w:p w:rsidRPr="00691064" w:rsidR="00691064" w:rsidP="009F76D5" w:rsidRDefault="00691064" w14:paraId="0A6B331E" w14:textId="77777777">
      <w:pPr>
        <w:pStyle w:val="Parrafo1"/>
      </w:pPr>
      <w:r w:rsidRPr="00691064">
        <w:t>PMV 4: Asignación Personalizada de Itinerarios a Turistas</w:t>
      </w:r>
    </w:p>
    <w:p w:rsidRPr="00691064" w:rsidR="00691064" w:rsidP="009F76D5" w:rsidRDefault="00691064" w14:paraId="4D94B10E" w14:textId="62AEEB63">
      <w:pPr>
        <w:pStyle w:val="Parrafo1"/>
      </w:pPr>
      <w:r w:rsidRPr="00691064">
        <w:t>Este PMV se refiere al proceso mediante el cual un agente selecciona a un turista y asigna uno o varios itinerarios que coincidan con sus preferencias, duración del viaje o presupuesto. Este PMV mejora significativamente la experiencia del usuario y agiliza la atención dentro de la agencia.</w:t>
      </w:r>
    </w:p>
    <w:p w:rsidRPr="00691064" w:rsidR="00691064" w:rsidP="009F76D5" w:rsidRDefault="00691064" w14:paraId="6A8E0F62" w14:textId="77777777">
      <w:pPr>
        <w:pStyle w:val="Parrafo1"/>
      </w:pPr>
      <w:r w:rsidRPr="00691064">
        <w:t>PMV 5: Módulo de Gestión de Actividades Turísticas</w:t>
      </w:r>
    </w:p>
    <w:p w:rsidRPr="00691064" w:rsidR="00691064" w:rsidP="009F76D5" w:rsidRDefault="00691064" w14:paraId="66F113F7" w14:textId="77777777">
      <w:pPr>
        <w:pStyle w:val="Parrafo1"/>
      </w:pPr>
      <w:r w:rsidRPr="00691064">
        <w:t>Este producto consiste en el registro y administración de actividades turísticas (horarios, descripción, ubicación, restricciones, etc.) que posteriormente se asocian a los itinerarios. Su objetivo es disponer de una base de datos completa y actualizada que permita mantener consistencia y precisión en la información presentada al turista. Este PMV es esencial para asegurar que los itinerarios mantengan datos coherentes y organizados.</w:t>
      </w:r>
    </w:p>
    <w:p w:rsidRPr="00691064" w:rsidR="00691064" w:rsidP="009F76D5" w:rsidRDefault="00691064" w14:paraId="63171043" w14:textId="77777777">
      <w:pPr>
        <w:pStyle w:val="Parrafo1"/>
      </w:pPr>
      <w:r w:rsidRPr="00691064">
        <w:t>PMV 6: Generación de Itinerarios en Formato PDF</w:t>
      </w:r>
    </w:p>
    <w:p w:rsidRPr="00691064" w:rsidR="00691064" w:rsidP="009F76D5" w:rsidRDefault="00691064" w14:paraId="06D7D17B" w14:textId="77777777">
      <w:pPr>
        <w:pStyle w:val="Parrafo1"/>
      </w:pPr>
      <w:r w:rsidRPr="00691064">
        <w:t>Este PMV comprende la capacidad del sistema para generar un documento PDF descargable que incluya los datos del turista, el itinerario asignado, fechas, actividades y detalles relevantes del viaje. Su finalidad es proporcionar a la agencia y al turista un documento formal, presentable y fácil de entregar o archivar, mejorando la profesionalidad del servicio y facilitando el uso administrativo.</w:t>
      </w:r>
    </w:p>
    <w:p w:rsidRPr="00691064" w:rsidR="00691064" w:rsidP="009F76D5" w:rsidRDefault="00691064" w14:paraId="3714B63E" w14:textId="77777777">
      <w:pPr>
        <w:pStyle w:val="Parrafo1"/>
      </w:pPr>
      <w:r w:rsidRPr="00691064">
        <w:t>PMV 7: Dashboard de Indicadores del Sistema</w:t>
      </w:r>
    </w:p>
    <w:p w:rsidRPr="00691064" w:rsidR="00691064" w:rsidP="009F76D5" w:rsidRDefault="00691064" w14:paraId="30A02FC8" w14:textId="77777777">
      <w:pPr>
        <w:pStyle w:val="Parrafo1"/>
      </w:pPr>
      <w:r w:rsidRPr="00691064">
        <w:t>Este producto mínimo viable corresponde al desarrollo de un panel de control que muestra métricas clave del sistema, como número de turistas registrados, itinerarios más asignados, cantidad de itinerarios creados y próximos viajes programados. Su propósito es ofrecer una visión global del funcionamiento del sistema, permitiendo al administrador tomar decisiones informadas y monitorear el rendimiento del servicio de manera continua.</w:t>
      </w:r>
    </w:p>
    <w:p w:rsidRPr="006660F1" w:rsidR="006660F1" w:rsidP="009F76D5" w:rsidRDefault="006660F1" w14:paraId="040FBD2C" w14:textId="2D21AE4B">
      <w:pPr>
        <w:pStyle w:val="Parrafo1"/>
      </w:pPr>
    </w:p>
    <w:p w:rsidR="43584027" w:rsidRDefault="43584027" w14:paraId="67A53010" w14:textId="7349F6BC">
      <w:r>
        <w:br w:type="page"/>
      </w:r>
    </w:p>
    <w:p w:rsidR="43584027" w:rsidP="43584027" w:rsidRDefault="43584027" w14:paraId="7A235F8E" w14:textId="15D6FBBB">
      <w:pPr>
        <w:pStyle w:val="Parrafo1"/>
      </w:pPr>
    </w:p>
    <w:p w:rsidRPr="007C554D" w:rsidR="006660F1" w:rsidP="00E40B5B" w:rsidRDefault="007C554D" w14:paraId="4A508E66" w14:textId="33EC55E3">
      <w:pPr>
        <w:pStyle w:val="Ttulo1"/>
        <w:rPr>
          <w:sz w:val="22"/>
          <w:szCs w:val="22"/>
        </w:rPr>
      </w:pPr>
      <w:bookmarkStart w:name="_Toc215582351" w:id="72"/>
      <w:bookmarkStart w:name="_Toc215652931" w:id="73"/>
      <w:r>
        <w:t>USO DE HERRAMIENTAS MODERNAS</w:t>
      </w:r>
      <w:bookmarkEnd w:id="72"/>
      <w:bookmarkEnd w:id="73"/>
    </w:p>
    <w:p w:rsidRPr="00596C77" w:rsidR="00596C77" w:rsidP="009F76D5" w:rsidRDefault="00596C77" w14:paraId="1E3993DA" w14:textId="7B17292B">
      <w:pPr>
        <w:pStyle w:val="Parrafo1"/>
      </w:pPr>
      <w:r w:rsidRPr="00596C77">
        <w:t>Durante el desarrollo del proyecto se emplearon diversas herramientas tecnológicas modernas que facilitaron la planificación, diseño, desarrollo, gestión y validación del sistema propuesto. Cada herramienta se seleccionó estratégicamente por su compatibilidad con entornos ágiles, facilidad de colaboración en equipo y aporte técnico al flujo de trabajo.</w:t>
      </w:r>
    </w:p>
    <w:p w:rsidR="622DF736" w:rsidP="009F76D5" w:rsidRDefault="622DF736" w14:paraId="18A36221" w14:textId="102354D7">
      <w:pPr>
        <w:pStyle w:val="Parrafo1"/>
      </w:pPr>
      <w:r w:rsidRPr="622DF736">
        <w:t>Herramientas para gestión del proyecto</w:t>
      </w:r>
    </w:p>
    <w:p w:rsidR="622DF736" w:rsidP="009F76D5" w:rsidRDefault="622DF736" w14:paraId="1CA6A5EC" w14:textId="5979F307">
      <w:pPr>
        <w:pStyle w:val="Parrafo1"/>
      </w:pPr>
      <w:r w:rsidRPr="622DF736">
        <w:rPr>
          <w:b/>
          <w:bCs/>
        </w:rPr>
        <w:t>Jira</w:t>
      </w:r>
      <w:r w:rsidRPr="622DF736">
        <w:t>: Plataforma para la gestión ágil del proyecto, utilizada para crear y administrar historias de usuario, definir tareas por sprint y hacer seguimiento detallado del avance mediante tableros Scrum/Kanban.</w:t>
      </w:r>
    </w:p>
    <w:p w:rsidR="622DF736" w:rsidP="009F76D5" w:rsidRDefault="622DF736" w14:paraId="694C9794" w14:textId="1A54AC13">
      <w:pPr>
        <w:pStyle w:val="Parrafo1"/>
      </w:pPr>
      <w:r w:rsidRPr="622DF736">
        <w:rPr>
          <w:b/>
          <w:bCs/>
        </w:rPr>
        <w:t>Excel</w:t>
      </w:r>
      <w:r w:rsidRPr="622DF736">
        <w:t>: Utilizado para la representación formal del cronograma y diagramas de Gantt.</w:t>
      </w:r>
    </w:p>
    <w:p w:rsidR="622DF736" w:rsidP="009F76D5" w:rsidRDefault="622DF736" w14:paraId="2DDF24C5" w14:textId="332884CF">
      <w:pPr>
        <w:pStyle w:val="Parrafo1"/>
      </w:pPr>
      <w:r w:rsidRPr="622DF736">
        <w:rPr>
          <w:b/>
          <w:bCs/>
        </w:rPr>
        <w:t>OneDrive</w:t>
      </w:r>
      <w:r w:rsidRPr="622DF736">
        <w:t>: Plataforma de almacenamiento y colaboración en la nube para compartir documentos y versiones del informe entre los miembros del equipo.</w:t>
      </w:r>
    </w:p>
    <w:p w:rsidR="2A5D280D" w:rsidP="009F76D5" w:rsidRDefault="2A5D280D" w14:paraId="6033BF14" w14:textId="2185BC17">
      <w:pPr>
        <w:pStyle w:val="Parrafo1"/>
      </w:pPr>
      <w:r w:rsidRPr="2A5D280D">
        <w:t>Herramientas para diseño y prototipado</w:t>
      </w:r>
    </w:p>
    <w:p w:rsidRPr="00D40EFC" w:rsidR="00972D35" w:rsidP="009F76D5" w:rsidRDefault="2A5D280D" w14:paraId="19C6C865" w14:textId="41AF1B0B">
      <w:pPr>
        <w:pStyle w:val="Parrafo1"/>
      </w:pPr>
      <w:r w:rsidRPr="2A5D280D">
        <w:rPr>
          <w:b/>
          <w:bCs/>
        </w:rPr>
        <w:t>ERDPlus</w:t>
      </w:r>
      <w:r w:rsidRPr="2A5D280D">
        <w:t>: Aplicada para el modelado entidad-relación (MER) de la base de datos, identificando entidades, relaciones y cardinalidades</w:t>
      </w:r>
    </w:p>
    <w:p w:rsidRPr="007B0EFF" w:rsidR="007B0EFF" w:rsidP="009F76D5" w:rsidRDefault="007B0EFF" w14:paraId="61E0CCF4" w14:textId="3E32FC6D">
      <w:pPr>
        <w:pStyle w:val="Parrafo1"/>
      </w:pPr>
      <w:r w:rsidRPr="007B0EFF">
        <w:t>Herramientas para desarrollo frontend:</w:t>
      </w:r>
    </w:p>
    <w:p w:rsidRPr="007B0EFF" w:rsidR="007B0EFF" w:rsidP="009F76D5" w:rsidRDefault="007B0EFF" w14:paraId="08239C10" w14:textId="677B80CD">
      <w:pPr>
        <w:pStyle w:val="Parrafo1"/>
      </w:pPr>
      <w:r w:rsidRPr="00E40B5B">
        <w:rPr>
          <w:b/>
          <w:bCs/>
        </w:rPr>
        <w:t>Angular 16:</w:t>
      </w:r>
      <w:r w:rsidRPr="007B0EFF">
        <w:t xml:space="preserve"> </w:t>
      </w:r>
      <w:r w:rsidRPr="00EC3308" w:rsidR="00EC3308">
        <w:t>Es un framework</w:t>
      </w:r>
      <w:r w:rsidRPr="007B0EFF">
        <w:t xml:space="preserve"> de desarrollo web basado en TypeScript</w:t>
      </w:r>
      <w:r w:rsidRPr="00EC3308" w:rsidR="00EC3308">
        <w:t>, usado</w:t>
      </w:r>
      <w:r w:rsidRPr="007B0EFF">
        <w:t xml:space="preserve"> para construir una interfaz modular, responsiva y </w:t>
      </w:r>
      <w:r w:rsidRPr="00EC3308" w:rsidR="00EC3308">
        <w:t>fácil de mantener</w:t>
      </w:r>
      <w:r w:rsidRPr="007B0EFF">
        <w:t>.</w:t>
      </w:r>
    </w:p>
    <w:p w:rsidRPr="007B0EFF" w:rsidR="007B0EFF" w:rsidP="009F76D5" w:rsidRDefault="007B0EFF" w14:paraId="5926C91C" w14:textId="2345566C">
      <w:pPr>
        <w:pStyle w:val="Parrafo1"/>
      </w:pPr>
      <w:r w:rsidRPr="007B0EFF">
        <w:t xml:space="preserve">Angular Material: </w:t>
      </w:r>
      <w:r w:rsidRPr="007D4BA6" w:rsidR="007D4BA6">
        <w:t>Una biblioteca</w:t>
      </w:r>
      <w:r w:rsidRPr="007B0EFF">
        <w:t xml:space="preserve"> de componentes visuales de Google </w:t>
      </w:r>
      <w:r w:rsidRPr="007D4BA6" w:rsidR="007D4BA6">
        <w:t>que asegura</w:t>
      </w:r>
      <w:r w:rsidRPr="007B0EFF">
        <w:t xml:space="preserve"> consistencia en el diseño, accesibilidad y </w:t>
      </w:r>
      <w:r w:rsidRPr="007D4BA6" w:rsidR="007D4BA6">
        <w:t xml:space="preserve">sigue </w:t>
      </w:r>
      <w:r w:rsidRPr="007B0EFF">
        <w:t>buenas prácticas de UI/UX.</w:t>
      </w:r>
    </w:p>
    <w:p w:rsidRPr="007B0EFF" w:rsidR="007B0EFF" w:rsidP="009F76D5" w:rsidRDefault="007B0EFF" w14:paraId="3FFE12F6" w14:textId="080CD946">
      <w:pPr>
        <w:pStyle w:val="Parrafo1"/>
      </w:pPr>
      <w:r w:rsidRPr="00E40B5B">
        <w:rPr>
          <w:b/>
          <w:bCs/>
        </w:rPr>
        <w:t>Chart.js:</w:t>
      </w:r>
      <w:r w:rsidRPr="007B0EFF">
        <w:t xml:space="preserve"> Librería </w:t>
      </w:r>
      <w:r w:rsidRPr="00104C2E" w:rsidR="00104C2E">
        <w:t>utilizada</w:t>
      </w:r>
      <w:r w:rsidRPr="007B0EFF">
        <w:t xml:space="preserve"> para </w:t>
      </w:r>
      <w:r w:rsidRPr="00104C2E" w:rsidR="00104C2E">
        <w:t>mostrar de manera visual</w:t>
      </w:r>
      <w:r w:rsidRPr="007B0EFF">
        <w:t xml:space="preserve"> los resultados de encuestas o métricas del sistema a través de gráficos de barras y líneas.</w:t>
      </w:r>
    </w:p>
    <w:p w:rsidRPr="007B0EFF" w:rsidR="007B0EFF" w:rsidP="009F76D5" w:rsidRDefault="007B0EFF" w14:paraId="112A2E67" w14:textId="77777777">
      <w:pPr>
        <w:pStyle w:val="Parrafo1"/>
      </w:pPr>
      <w:r w:rsidRPr="007B0EFF">
        <w:t>Herramientas para desarrollo backend:</w:t>
      </w:r>
    </w:p>
    <w:p w:rsidRPr="007B0EFF" w:rsidR="007B0EFF" w:rsidP="009F76D5" w:rsidRDefault="007B0EFF" w14:paraId="1A42E064" w14:textId="18C47C0F">
      <w:pPr>
        <w:pStyle w:val="Parrafo1"/>
      </w:pPr>
      <w:r w:rsidRPr="00E40B5B">
        <w:rPr>
          <w:b/>
          <w:bCs/>
        </w:rPr>
        <w:t>Spring Boot (Java):</w:t>
      </w:r>
      <w:r w:rsidRPr="007B0EFF">
        <w:t xml:space="preserve"> Framework backend elegido por su eficiencia y </w:t>
      </w:r>
      <w:r w:rsidRPr="00DC5E88" w:rsidR="00DC5E88">
        <w:t xml:space="preserve">su </w:t>
      </w:r>
      <w:r w:rsidRPr="007B0EFF">
        <w:t>estructura en capas</w:t>
      </w:r>
      <w:r w:rsidRPr="00DC5E88" w:rsidR="00DC5E88">
        <w:t>, lo que facilita</w:t>
      </w:r>
      <w:r w:rsidRPr="007B0EFF">
        <w:t xml:space="preserve"> exponer endpoints REST y mantener el principio de separación de responsabilidades.</w:t>
      </w:r>
    </w:p>
    <w:p w:rsidRPr="007B0EFF" w:rsidR="007B0EFF" w:rsidP="009F76D5" w:rsidRDefault="007B0EFF" w14:paraId="12A70DEF" w14:textId="72FA21A7">
      <w:pPr>
        <w:pStyle w:val="Parrafo1"/>
      </w:pPr>
      <w:r w:rsidRPr="00E40B5B">
        <w:rPr>
          <w:b/>
          <w:bCs/>
        </w:rPr>
        <w:t>MySQL 8.0 (XAMPP):</w:t>
      </w:r>
      <w:r w:rsidRPr="007B0EFF">
        <w:t xml:space="preserve"> Sistema </w:t>
      </w:r>
      <w:r w:rsidRPr="00D72DEA" w:rsidR="00D72DEA">
        <w:t>de gestión</w:t>
      </w:r>
      <w:r w:rsidRPr="007B0EFF">
        <w:t xml:space="preserve"> de bases de datos relacional empleado para almacenar la información estructurada</w:t>
      </w:r>
      <w:r w:rsidRPr="00D72DEA" w:rsidR="00D72DEA">
        <w:t xml:space="preserve">, como </w:t>
      </w:r>
      <w:r w:rsidRPr="007B0EFF">
        <w:t>usuarios, itinerarios</w:t>
      </w:r>
      <w:r w:rsidR="006B595F">
        <w:t xml:space="preserve"> y</w:t>
      </w:r>
      <w:r w:rsidRPr="007B0EFF">
        <w:t xml:space="preserve"> reserva</w:t>
      </w:r>
      <w:r w:rsidR="006B595F">
        <w:t>s</w:t>
      </w:r>
      <w:r w:rsidR="00D72DEA">
        <w:t>.</w:t>
      </w:r>
    </w:p>
    <w:p w:rsidRPr="007B0EFF" w:rsidR="007B0EFF" w:rsidP="009F76D5" w:rsidRDefault="007B0EFF" w14:paraId="2DCE46BE" w14:textId="3772B508">
      <w:pPr>
        <w:pStyle w:val="Parrafo1"/>
      </w:pPr>
      <w:r w:rsidRPr="00E40B5B">
        <w:rPr>
          <w:b/>
          <w:bCs/>
        </w:rPr>
        <w:t>Postman:</w:t>
      </w:r>
      <w:r w:rsidRPr="007B0EFF">
        <w:t xml:space="preserve"> Herramienta para </w:t>
      </w:r>
      <w:r w:rsidRPr="004004F3" w:rsidR="004004F3">
        <w:t>probar</w:t>
      </w:r>
      <w:r w:rsidRPr="007B0EFF">
        <w:t xml:space="preserve"> servicios REST, validando respuestas del servidor, </w:t>
      </w:r>
      <w:r w:rsidRPr="004004F3" w:rsidR="004004F3">
        <w:t>cabeceras (</w:t>
      </w:r>
      <w:r w:rsidRPr="007B0EFF">
        <w:t>headers</w:t>
      </w:r>
      <w:r w:rsidRPr="004004F3" w:rsidR="004004F3">
        <w:t>)</w:t>
      </w:r>
      <w:r w:rsidRPr="007B0EFF">
        <w:t xml:space="preserve"> y </w:t>
      </w:r>
      <w:r w:rsidRPr="004004F3" w:rsidR="004004F3">
        <w:t>datos enviados (</w:t>
      </w:r>
      <w:r w:rsidRPr="007B0EFF">
        <w:t>payload</w:t>
      </w:r>
      <w:r w:rsidRPr="004004F3" w:rsidR="004004F3">
        <w:t>)</w:t>
      </w:r>
      <w:r w:rsidRPr="007B0EFF">
        <w:t xml:space="preserve"> de los endpoints desarrollados.</w:t>
      </w:r>
    </w:p>
    <w:p w:rsidRPr="007B0EFF" w:rsidR="007B0EFF" w:rsidP="009F76D5" w:rsidRDefault="007B0EFF" w14:paraId="4BA8560E" w14:textId="4E7A8CF1">
      <w:pPr>
        <w:pStyle w:val="Parrafo1"/>
      </w:pPr>
      <w:r w:rsidRPr="007B0EFF">
        <w:t>Herramientas complementarias:</w:t>
      </w:r>
    </w:p>
    <w:p w:rsidRPr="007B0EFF" w:rsidR="007B0EFF" w:rsidP="009F76D5" w:rsidRDefault="007B0EFF" w14:paraId="13FA2F81" w14:textId="696EF1B4">
      <w:pPr>
        <w:pStyle w:val="Parrafo1"/>
      </w:pPr>
      <w:r w:rsidRPr="00E40B5B">
        <w:rPr>
          <w:b/>
          <w:bCs/>
        </w:rPr>
        <w:t>GitHub:</w:t>
      </w:r>
      <w:r w:rsidRPr="007B0EFF">
        <w:t xml:space="preserve"> Plataforma de control de versiones </w:t>
      </w:r>
      <w:r w:rsidRPr="007462E5" w:rsidR="007462E5">
        <w:t>que se usa</w:t>
      </w:r>
      <w:r w:rsidRPr="007B0EFF">
        <w:t xml:space="preserve"> para alojar el código fuente, gestionar ramas, pull requests y </w:t>
      </w:r>
      <w:r w:rsidRPr="007462E5" w:rsidR="007462E5">
        <w:t xml:space="preserve">la </w:t>
      </w:r>
      <w:r w:rsidRPr="007B0EFF">
        <w:t>documentación técnica.</w:t>
      </w:r>
    </w:p>
    <w:p w:rsidRPr="007B0EFF" w:rsidR="007B0EFF" w:rsidP="009F76D5" w:rsidRDefault="007B0EFF" w14:paraId="7FFD2839" w14:textId="6E2B0546">
      <w:pPr>
        <w:pStyle w:val="Parrafo1"/>
      </w:pPr>
      <w:r w:rsidRPr="00E40B5B">
        <w:rPr>
          <w:b/>
          <w:bCs/>
        </w:rPr>
        <w:t>Google Forms:</w:t>
      </w:r>
      <w:r w:rsidRPr="007B0EFF">
        <w:t xml:space="preserve"> Herramienta para </w:t>
      </w:r>
      <w:r w:rsidRPr="003A65C9" w:rsidR="003A65C9">
        <w:t>crear</w:t>
      </w:r>
      <w:r w:rsidRPr="007B0EFF">
        <w:t xml:space="preserve"> y </w:t>
      </w:r>
      <w:r w:rsidRPr="003A65C9" w:rsidR="003A65C9">
        <w:t xml:space="preserve">difundir </w:t>
      </w:r>
      <w:r w:rsidRPr="007B0EFF">
        <w:t xml:space="preserve">encuestas de satisfacción. El formulario </w:t>
      </w:r>
      <w:r w:rsidRPr="003A65C9" w:rsidR="003A65C9">
        <w:t>se compartió automáticamente</w:t>
      </w:r>
      <w:r w:rsidRPr="007B0EFF">
        <w:t xml:space="preserve"> al finalizar el viaje del turista.</w:t>
      </w:r>
    </w:p>
    <w:p w:rsidRPr="007B0EFF" w:rsidR="007B0EFF" w:rsidP="009F76D5" w:rsidRDefault="007B0EFF" w14:paraId="2DFD1409" w14:textId="59E37663">
      <w:pPr>
        <w:pStyle w:val="Parrafo1"/>
      </w:pPr>
      <w:r w:rsidRPr="007B0EFF">
        <w:t xml:space="preserve">Generador de Códigos QR: Se utilizó para crear códigos QR que </w:t>
      </w:r>
      <w:r w:rsidRPr="008D03B1" w:rsidR="008D03B1">
        <w:t>redirigen a los</w:t>
      </w:r>
      <w:r w:rsidRPr="007B0EFF">
        <w:t xml:space="preserve"> formularios de encuestas o videos demostrativos de los productos mínimos viables (PMV).</w:t>
      </w:r>
    </w:p>
    <w:p w:rsidR="006235AC" w:rsidP="006235AC" w:rsidRDefault="005310F0" w14:paraId="59DB39D4" w14:textId="77777777">
      <w:pPr>
        <w:pStyle w:val="Parrafo1"/>
        <w:keepNext/>
      </w:pPr>
      <w:r w:rsidRPr="005310F0">
        <w:rPr>
          <w:noProof/>
        </w:rPr>
        <w:drawing>
          <wp:inline distT="0" distB="0" distL="0" distR="0" wp14:anchorId="4B317ECA" wp14:editId="75C1004A">
            <wp:extent cx="5731510" cy="2576830"/>
            <wp:effectExtent l="0" t="0" r="2540" b="0"/>
            <wp:docPr id="9956191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619155" name=""/>
                    <pic:cNvPicPr/>
                  </pic:nvPicPr>
                  <pic:blipFill>
                    <a:blip r:embed="rId19"/>
                    <a:stretch>
                      <a:fillRect/>
                    </a:stretch>
                  </pic:blipFill>
                  <pic:spPr>
                    <a:xfrm>
                      <a:off x="0" y="0"/>
                      <a:ext cx="5731510" cy="2576830"/>
                    </a:xfrm>
                    <a:prstGeom prst="rect">
                      <a:avLst/>
                    </a:prstGeom>
                  </pic:spPr>
                </pic:pic>
              </a:graphicData>
            </a:graphic>
          </wp:inline>
        </w:drawing>
      </w:r>
    </w:p>
    <w:p w:rsidR="006660F1" w:rsidP="006235AC" w:rsidRDefault="006235AC" w14:paraId="0C031A16" w14:textId="07650529">
      <w:pPr>
        <w:pStyle w:val="Descripcin"/>
      </w:pPr>
      <w:bookmarkStart w:name="_Toc215653030" w:id="74"/>
      <w:r>
        <w:t xml:space="preserve">Figura </w:t>
      </w:r>
      <w:r>
        <w:fldChar w:fldCharType="begin"/>
      </w:r>
      <w:r>
        <w:instrText> STYLEREF 1 \s </w:instrText>
      </w:r>
      <w:r>
        <w:fldChar w:fldCharType="separate"/>
      </w:r>
      <w:r w:rsidR="00946FA2">
        <w:rPr>
          <w:noProof/>
        </w:rPr>
        <w:t>5</w:t>
      </w:r>
      <w:r>
        <w:fldChar w:fldCharType="end"/>
      </w:r>
      <w:r w:rsidR="00946FA2">
        <w:t>.</w:t>
      </w:r>
      <w:r>
        <w:fldChar w:fldCharType="begin"/>
      </w:r>
      <w:r>
        <w:instrText> SEQ Figura \* ARABIC \s 1 </w:instrText>
      </w:r>
      <w:r>
        <w:fldChar w:fldCharType="separate"/>
      </w:r>
      <w:r w:rsidR="00946FA2">
        <w:rPr>
          <w:noProof/>
        </w:rPr>
        <w:t>1</w:t>
      </w:r>
      <w:r>
        <w:fldChar w:fldCharType="end"/>
      </w:r>
      <w:r>
        <w:t xml:space="preserve"> </w:t>
      </w:r>
      <w:r w:rsidRPr="003012B3">
        <w:t>GitHub de Trabajo</w:t>
      </w:r>
      <w:bookmarkEnd w:id="74"/>
    </w:p>
    <w:p w:rsidR="410B2E18" w:rsidP="009F76D5" w:rsidRDefault="004E1526" w14:paraId="726EB25B" w14:textId="668EABC0">
      <w:pPr>
        <w:pStyle w:val="Parrafo1"/>
      </w:pPr>
      <w:r>
        <w:t>Link(Requiere acceso):</w:t>
      </w:r>
      <w:r>
        <w:br/>
      </w:r>
      <w:hyperlink w:history="1" r:id="rId20">
        <w:r w:rsidRPr="003A285F">
          <w:rPr>
            <w:rStyle w:val="Hipervnculo"/>
          </w:rPr>
          <w:t>https://github.com/EdisonWCC/Taller-de-Proyectos-2-Itinerarios-turisticos</w:t>
        </w:r>
      </w:hyperlink>
      <w:r>
        <w:t xml:space="preserve"> </w:t>
      </w:r>
    </w:p>
    <w:p w:rsidR="410B2E18" w:rsidP="009F76D5" w:rsidRDefault="410B2E18" w14:paraId="7E2B0C35" w14:textId="059BFB40">
      <w:pPr>
        <w:pStyle w:val="Parrafo1"/>
      </w:pPr>
    </w:p>
    <w:p w:rsidR="410B2E18" w:rsidP="009F76D5" w:rsidRDefault="410B2E18" w14:paraId="56CBF1A5" w14:textId="42B52F1A">
      <w:pPr>
        <w:pStyle w:val="Parrafo1"/>
      </w:pPr>
    </w:p>
    <w:p w:rsidR="410B2E18" w:rsidP="009F76D5" w:rsidRDefault="410B2E18" w14:paraId="53B6B042" w14:textId="6DA07B51">
      <w:pPr>
        <w:pStyle w:val="Parrafo1"/>
      </w:pPr>
    </w:p>
    <w:p w:rsidR="410B2E18" w:rsidP="009F76D5" w:rsidRDefault="410B2E18" w14:paraId="1310684C" w14:textId="39A8FE57">
      <w:pPr>
        <w:pStyle w:val="Parrafo1"/>
      </w:pPr>
    </w:p>
    <w:p w:rsidR="410B2E18" w:rsidP="009F76D5" w:rsidRDefault="410B2E18" w14:paraId="481B29DA" w14:textId="2612B3F6">
      <w:pPr>
        <w:pStyle w:val="Parrafo1"/>
      </w:pPr>
    </w:p>
    <w:p w:rsidR="00E40B5B" w:rsidP="009F76D5" w:rsidRDefault="00E40B5B" w14:paraId="077CC5C7" w14:textId="77777777">
      <w:pPr>
        <w:pStyle w:val="Parrafo1"/>
      </w:pPr>
    </w:p>
    <w:p w:rsidR="00E40B5B" w:rsidP="009F76D5" w:rsidRDefault="00E40B5B" w14:paraId="43D928B2" w14:textId="77777777">
      <w:pPr>
        <w:pStyle w:val="Parrafo1"/>
      </w:pPr>
    </w:p>
    <w:p w:rsidR="00E40B5B" w:rsidP="009F76D5" w:rsidRDefault="00E40B5B" w14:paraId="43ECF91E" w14:textId="77777777">
      <w:pPr>
        <w:pStyle w:val="Parrafo1"/>
      </w:pPr>
    </w:p>
    <w:p w:rsidR="00E40B5B" w:rsidP="009F76D5" w:rsidRDefault="00E40B5B" w14:paraId="11DDEF2F" w14:textId="77777777">
      <w:pPr>
        <w:pStyle w:val="Parrafo1"/>
      </w:pPr>
    </w:p>
    <w:p w:rsidR="00E40B5B" w:rsidP="009F76D5" w:rsidRDefault="00E40B5B" w14:paraId="1021AC50" w14:textId="77777777">
      <w:pPr>
        <w:pStyle w:val="Parrafo1"/>
      </w:pPr>
    </w:p>
    <w:p w:rsidR="00E40B5B" w:rsidP="009F76D5" w:rsidRDefault="00E40B5B" w14:paraId="796027E3" w14:textId="77777777">
      <w:pPr>
        <w:pStyle w:val="Parrafo1"/>
      </w:pPr>
    </w:p>
    <w:p w:rsidR="00E40B5B" w:rsidP="009F76D5" w:rsidRDefault="00E40B5B" w14:paraId="54EC2998" w14:textId="77777777">
      <w:pPr>
        <w:pStyle w:val="Parrafo1"/>
      </w:pPr>
    </w:p>
    <w:p w:rsidR="00E40B5B" w:rsidP="009F76D5" w:rsidRDefault="00E40B5B" w14:paraId="6380121D" w14:textId="77777777">
      <w:pPr>
        <w:pStyle w:val="Parrafo1"/>
      </w:pPr>
    </w:p>
    <w:p w:rsidR="00E40B5B" w:rsidP="009F76D5" w:rsidRDefault="00E40B5B" w14:paraId="1C19AF76" w14:textId="77777777">
      <w:pPr>
        <w:pStyle w:val="Parrafo1"/>
      </w:pPr>
    </w:p>
    <w:p w:rsidR="00E40B5B" w:rsidP="009F76D5" w:rsidRDefault="00E40B5B" w14:paraId="11A504C5" w14:textId="77777777">
      <w:pPr>
        <w:pStyle w:val="Parrafo1"/>
      </w:pPr>
    </w:p>
    <w:p w:rsidR="00E40B5B" w:rsidP="009F76D5" w:rsidRDefault="00E40B5B" w14:paraId="695F2528" w14:textId="77777777">
      <w:pPr>
        <w:pStyle w:val="Parrafo1"/>
      </w:pPr>
    </w:p>
    <w:p w:rsidR="00E40B5B" w:rsidP="009F76D5" w:rsidRDefault="00E40B5B" w14:paraId="547E2DDD" w14:textId="77777777">
      <w:pPr>
        <w:pStyle w:val="Parrafo1"/>
      </w:pPr>
    </w:p>
    <w:p w:rsidR="00E40B5B" w:rsidP="009F76D5" w:rsidRDefault="00E40B5B" w14:paraId="602C924C" w14:textId="77777777">
      <w:pPr>
        <w:pStyle w:val="Parrafo1"/>
      </w:pPr>
    </w:p>
    <w:p w:rsidR="00E40B5B" w:rsidP="009F76D5" w:rsidRDefault="00E40B5B" w14:paraId="666F252D" w14:textId="77777777">
      <w:pPr>
        <w:pStyle w:val="Parrafo1"/>
      </w:pPr>
    </w:p>
    <w:p w:rsidR="00E40B5B" w:rsidP="009F76D5" w:rsidRDefault="00E40B5B" w14:paraId="75FD270E" w14:textId="77777777">
      <w:pPr>
        <w:pStyle w:val="Parrafo1"/>
      </w:pPr>
    </w:p>
    <w:p w:rsidR="410B2E18" w:rsidP="009F76D5" w:rsidRDefault="410B2E18" w14:paraId="75438A5F" w14:textId="558A42E8">
      <w:pPr>
        <w:pStyle w:val="Parrafo1"/>
      </w:pPr>
    </w:p>
    <w:p w:rsidR="005310F0" w:rsidP="00E40B5B" w:rsidRDefault="0084144C" w14:paraId="55D85FB4" w14:textId="6B53CB65">
      <w:pPr>
        <w:pStyle w:val="Ttulo1"/>
      </w:pPr>
      <w:bookmarkStart w:name="_Toc215582352" w:id="75"/>
      <w:bookmarkStart w:name="_Toc215652932" w:id="76"/>
      <w:r>
        <w:t>DISEÑO DE INGENIERÍA</w:t>
      </w:r>
      <w:bookmarkEnd w:id="75"/>
      <w:bookmarkEnd w:id="76"/>
    </w:p>
    <w:p w:rsidR="0084144C" w:rsidP="0061328A" w:rsidRDefault="001130D2" w14:paraId="75EF5CB6" w14:textId="1FC40F43">
      <w:pPr>
        <w:pStyle w:val="Ttulo2"/>
      </w:pPr>
      <w:bookmarkStart w:name="_Toc215582353" w:id="77"/>
      <w:bookmarkStart w:name="_Toc215652933" w:id="78"/>
      <w:r>
        <w:t>Listado de requerimientos funcionales</w:t>
      </w:r>
      <w:bookmarkEnd w:id="77"/>
      <w:bookmarkEnd w:id="78"/>
    </w:p>
    <w:tbl>
      <w:tblPr>
        <w:tblW w:w="8642" w:type="dxa"/>
        <w:tblInd w:w="709" w:type="dxa"/>
        <w:tblCellMar>
          <w:left w:w="70" w:type="dxa"/>
          <w:right w:w="70" w:type="dxa"/>
        </w:tblCellMar>
        <w:tblLook w:val="04A0" w:firstRow="1" w:lastRow="0" w:firstColumn="1" w:lastColumn="0" w:noHBand="0" w:noVBand="1"/>
      </w:tblPr>
      <w:tblGrid>
        <w:gridCol w:w="2491"/>
        <w:gridCol w:w="2355"/>
        <w:gridCol w:w="3796"/>
      </w:tblGrid>
      <w:tr w:rsidRPr="00853321" w:rsidR="00C179C0" w14:paraId="2D257288" w14:textId="25AF3309">
        <w:trPr>
          <w:trHeight w:val="300"/>
        </w:trPr>
        <w:tc>
          <w:tcPr>
            <w:tcW w:w="2491" w:type="dxa"/>
            <w:tcBorders>
              <w:top w:val="single" w:color="auto" w:sz="4" w:space="0"/>
              <w:left w:val="single" w:color="auto" w:sz="4" w:space="0"/>
              <w:bottom w:val="single" w:color="auto" w:sz="4" w:space="0"/>
              <w:right w:val="single" w:color="auto" w:sz="4" w:space="0"/>
            </w:tcBorders>
            <w:vAlign w:val="center"/>
          </w:tcPr>
          <w:p w:rsidRPr="00C179C0" w:rsidR="00C179C0" w:rsidP="00C179C0" w:rsidRDefault="00C179C0" w14:paraId="2BCA79A5" w14:textId="56CDBEDD">
            <w:pPr>
              <w:spacing w:after="0" w:line="240" w:lineRule="auto"/>
              <w:jc w:val="both"/>
              <w:rPr>
                <w:rFonts w:ascii="Times New Roman" w:hAnsi="Times New Roman" w:eastAsia="Times New Roman" w:cs="Times New Roman"/>
                <w:b/>
                <w:bCs/>
                <w:color w:val="000000"/>
                <w:sz w:val="22"/>
                <w:szCs w:val="22"/>
                <w:lang w:eastAsia="es-ES"/>
              </w:rPr>
            </w:pPr>
            <w:r w:rsidRPr="00C179C0">
              <w:rPr>
                <w:rFonts w:ascii="Times New Roman" w:hAnsi="Times New Roman" w:cs="Times New Roman"/>
              </w:rPr>
              <w:t>Nombre del Caso de Uso</w:t>
            </w:r>
          </w:p>
        </w:tc>
        <w:tc>
          <w:tcPr>
            <w:tcW w:w="2355" w:type="dxa"/>
            <w:tcBorders>
              <w:top w:val="single" w:color="000000" w:themeColor="text1" w:sz="8" w:space="0"/>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11A97620" w14:textId="2E1FF702">
            <w:pPr>
              <w:spacing w:after="0" w:line="240" w:lineRule="auto"/>
              <w:jc w:val="both"/>
              <w:rPr>
                <w:rFonts w:ascii="Times New Roman" w:hAnsi="Times New Roman" w:eastAsia="Times New Roman" w:cs="Times New Roman"/>
                <w:b/>
                <w:bCs/>
                <w:color w:val="000000"/>
                <w:sz w:val="22"/>
                <w:szCs w:val="22"/>
                <w:lang w:eastAsia="es-ES"/>
              </w:rPr>
            </w:pPr>
            <w:r w:rsidRPr="00C179C0">
              <w:rPr>
                <w:rFonts w:ascii="Times New Roman" w:hAnsi="Times New Roman" w:cs="Times New Roman"/>
              </w:rPr>
              <w:t>Descripción</w:t>
            </w:r>
          </w:p>
        </w:tc>
        <w:tc>
          <w:tcPr>
            <w:tcW w:w="3796" w:type="dxa"/>
            <w:tcBorders>
              <w:top w:val="single" w:color="000000" w:themeColor="text1" w:sz="8" w:space="0"/>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4D459F35" w14:textId="1B53CF96">
            <w:pPr>
              <w:spacing w:after="0" w:line="240" w:lineRule="auto"/>
              <w:jc w:val="both"/>
              <w:rPr>
                <w:rFonts w:ascii="Times New Roman" w:hAnsi="Times New Roman" w:eastAsia="Times New Roman" w:cs="Times New Roman"/>
                <w:b/>
                <w:bCs/>
                <w:color w:val="000000"/>
                <w:sz w:val="22"/>
                <w:szCs w:val="22"/>
                <w:lang w:eastAsia="es-ES"/>
              </w:rPr>
            </w:pPr>
            <w:r w:rsidRPr="00C179C0">
              <w:rPr>
                <w:rFonts w:ascii="Times New Roman" w:hAnsi="Times New Roman" w:cs="Times New Roman"/>
              </w:rPr>
              <w:t>Interfaz</w:t>
            </w:r>
          </w:p>
        </w:tc>
      </w:tr>
      <w:tr w:rsidRPr="00853321" w:rsidR="00C179C0" w14:paraId="0C3B6276" w14:textId="6A149517">
        <w:trPr>
          <w:trHeight w:val="840"/>
        </w:trPr>
        <w:tc>
          <w:tcPr>
            <w:tcW w:w="2491" w:type="dxa"/>
            <w:tcBorders>
              <w:top w:val="single" w:color="auto" w:sz="4" w:space="0"/>
              <w:left w:val="single" w:color="auto" w:sz="4" w:space="0"/>
              <w:bottom w:val="single" w:color="auto" w:sz="4" w:space="0"/>
              <w:right w:val="single" w:color="auto" w:sz="4" w:space="0"/>
            </w:tcBorders>
            <w:vAlign w:val="center"/>
          </w:tcPr>
          <w:p w:rsidRPr="00C179C0" w:rsidR="00C179C0" w:rsidP="00C179C0" w:rsidRDefault="00C179C0" w14:paraId="08F72505" w14:textId="794F6862">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Consultar itinerarios establecidos</w:t>
            </w:r>
          </w:p>
        </w:tc>
        <w:tc>
          <w:tcPr>
            <w:tcW w:w="2355"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0C53F71A" w14:textId="76646EF6">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Permite visualizar los itinerarios turísticos registrados en el sistema, incluyendo actividades, horarios y descripciones.</w:t>
            </w:r>
          </w:p>
        </w:tc>
        <w:tc>
          <w:tcPr>
            <w:tcW w:w="3796"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32A875D0" w14:textId="0601BAD9">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Dashboard – Admin / Dashboard – Turista</w:t>
            </w:r>
          </w:p>
        </w:tc>
      </w:tr>
      <w:tr w:rsidRPr="00853321" w:rsidR="00C179C0" w14:paraId="14EAFBF5" w14:textId="29455207">
        <w:trPr>
          <w:trHeight w:val="840"/>
        </w:trPr>
        <w:tc>
          <w:tcPr>
            <w:tcW w:w="2491" w:type="dxa"/>
            <w:tcBorders>
              <w:top w:val="single" w:color="auto" w:sz="4" w:space="0"/>
              <w:left w:val="single" w:color="auto" w:sz="4" w:space="0"/>
              <w:bottom w:val="single" w:color="auto" w:sz="4" w:space="0"/>
              <w:right w:val="single" w:color="auto" w:sz="4" w:space="0"/>
            </w:tcBorders>
            <w:vAlign w:val="center"/>
          </w:tcPr>
          <w:p w:rsidRPr="00C179C0" w:rsidR="00C179C0" w:rsidP="00C179C0" w:rsidRDefault="00C179C0" w14:paraId="07CEEBF7" w14:textId="0B69C478">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Gestionar itinerarios turísticos</w:t>
            </w:r>
          </w:p>
        </w:tc>
        <w:tc>
          <w:tcPr>
            <w:tcW w:w="2355"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283F068C" w14:textId="73A2D475">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Permite crear, editar y eliminar itinerarios turísticos desde el panel administrativo.</w:t>
            </w:r>
          </w:p>
        </w:tc>
        <w:tc>
          <w:tcPr>
            <w:tcW w:w="3796"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6368B267" w14:textId="48BD746E">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Dashboard – Admin</w:t>
            </w:r>
          </w:p>
        </w:tc>
      </w:tr>
      <w:tr w:rsidRPr="00853321" w:rsidR="00C179C0" w14:paraId="659BD0A0" w14:textId="07FA73AC">
        <w:trPr>
          <w:trHeight w:val="840"/>
        </w:trPr>
        <w:tc>
          <w:tcPr>
            <w:tcW w:w="2491" w:type="dxa"/>
            <w:tcBorders>
              <w:top w:val="single" w:color="auto" w:sz="4" w:space="0"/>
              <w:left w:val="single" w:color="auto" w:sz="4" w:space="0"/>
              <w:bottom w:val="single" w:color="auto" w:sz="4" w:space="0"/>
              <w:right w:val="single" w:color="auto" w:sz="4" w:space="0"/>
            </w:tcBorders>
            <w:vAlign w:val="center"/>
          </w:tcPr>
          <w:p w:rsidRPr="00C179C0" w:rsidR="00C179C0" w:rsidP="00C179C0" w:rsidRDefault="00C179C0" w14:paraId="01239843" w14:textId="27287767">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Consultar turistas registrados</w:t>
            </w:r>
          </w:p>
        </w:tc>
        <w:tc>
          <w:tcPr>
            <w:tcW w:w="2355"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4D94EED9" w14:textId="56798348">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El administrador puede visualizar, filtrar y gestionar la lista de turistas en la base de datos.</w:t>
            </w:r>
          </w:p>
        </w:tc>
        <w:tc>
          <w:tcPr>
            <w:tcW w:w="3796"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2E344635" w14:textId="0EAE4B55">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Dashboard – Admin</w:t>
            </w:r>
          </w:p>
        </w:tc>
      </w:tr>
      <w:tr w:rsidRPr="00853321" w:rsidR="00C179C0" w14:paraId="654CA44A" w14:textId="58DB355D">
        <w:trPr>
          <w:trHeight w:val="840"/>
        </w:trPr>
        <w:tc>
          <w:tcPr>
            <w:tcW w:w="2491" w:type="dxa"/>
            <w:tcBorders>
              <w:top w:val="single" w:color="auto" w:sz="4" w:space="0"/>
              <w:left w:val="single" w:color="auto" w:sz="4" w:space="0"/>
              <w:bottom w:val="single" w:color="auto" w:sz="4" w:space="0"/>
              <w:right w:val="single" w:color="auto" w:sz="4" w:space="0"/>
            </w:tcBorders>
            <w:vAlign w:val="center"/>
          </w:tcPr>
          <w:p w:rsidRPr="00C179C0" w:rsidR="00C179C0" w:rsidP="00C179C0" w:rsidRDefault="00C179C0" w14:paraId="7062FA09" w14:textId="4F8CBE1D">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Asignar itinerarios a turistas</w:t>
            </w:r>
          </w:p>
        </w:tc>
        <w:tc>
          <w:tcPr>
            <w:tcW w:w="2355"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201F2149" w14:textId="65664E40">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El administrador puede seleccionar un itinerario existente y asignarlo a un turista específico.</w:t>
            </w:r>
          </w:p>
        </w:tc>
        <w:tc>
          <w:tcPr>
            <w:tcW w:w="3796"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6C9B0C32" w14:textId="20D4E6C9">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Dashboard – Admin</w:t>
            </w:r>
          </w:p>
        </w:tc>
      </w:tr>
      <w:tr w:rsidRPr="00853321" w:rsidR="00C179C0" w14:paraId="53AF5C1E" w14:textId="49A66FF6">
        <w:trPr>
          <w:trHeight w:val="840"/>
        </w:trPr>
        <w:tc>
          <w:tcPr>
            <w:tcW w:w="2491" w:type="dxa"/>
            <w:tcBorders>
              <w:top w:val="single" w:color="auto" w:sz="4" w:space="0"/>
              <w:left w:val="single" w:color="auto" w:sz="4" w:space="0"/>
              <w:bottom w:val="single" w:color="auto" w:sz="4" w:space="0"/>
              <w:right w:val="single" w:color="auto" w:sz="4" w:space="0"/>
            </w:tcBorders>
            <w:vAlign w:val="center"/>
          </w:tcPr>
          <w:p w:rsidRPr="00C179C0" w:rsidR="00C179C0" w:rsidP="00C179C0" w:rsidRDefault="00C179C0" w14:paraId="7F366B46" w14:textId="22A67853">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Generar PDF del itinerario</w:t>
            </w:r>
          </w:p>
        </w:tc>
        <w:tc>
          <w:tcPr>
            <w:tcW w:w="2355"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65BE6180" w14:textId="6762D0AE">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El usuario puede descargar su itinerario asignado en formato PDF con detalle de actividades por día.</w:t>
            </w:r>
          </w:p>
        </w:tc>
        <w:tc>
          <w:tcPr>
            <w:tcW w:w="3796" w:type="dxa"/>
            <w:tcBorders>
              <w:top w:val="nil"/>
              <w:left w:val="single" w:color="auto" w:sz="4" w:space="0"/>
              <w:bottom w:val="single" w:color="000000" w:themeColor="text1" w:sz="8" w:space="0"/>
              <w:right w:val="single" w:color="000000" w:themeColor="text1" w:sz="8" w:space="0"/>
            </w:tcBorders>
            <w:vAlign w:val="center"/>
          </w:tcPr>
          <w:p w:rsidRPr="00C179C0" w:rsidR="00C179C0" w:rsidP="00C179C0" w:rsidRDefault="00C179C0" w14:paraId="1122185F" w14:textId="54EC9CD2">
            <w:pPr>
              <w:spacing w:after="0" w:line="240" w:lineRule="auto"/>
              <w:jc w:val="both"/>
              <w:rPr>
                <w:rFonts w:ascii="Times New Roman" w:hAnsi="Times New Roman" w:eastAsia="Times New Roman" w:cs="Times New Roman"/>
                <w:color w:val="000000"/>
                <w:sz w:val="22"/>
                <w:szCs w:val="22"/>
                <w:lang w:eastAsia="es-ES"/>
              </w:rPr>
            </w:pPr>
            <w:r w:rsidRPr="00C179C0">
              <w:rPr>
                <w:rFonts w:ascii="Times New Roman" w:hAnsi="Times New Roman" w:cs="Times New Roman"/>
              </w:rPr>
              <w:t>Dashboard – Turista</w:t>
            </w:r>
          </w:p>
        </w:tc>
      </w:tr>
    </w:tbl>
    <w:p w:rsidR="001130D2" w:rsidP="542140AC" w:rsidRDefault="001130D2" w14:paraId="7BC38739" w14:textId="77777777">
      <w:pPr>
        <w:pStyle w:val="Parrafo2"/>
        <w:jc w:val="both"/>
      </w:pPr>
    </w:p>
    <w:p w:rsidR="00850DAE" w:rsidP="542140AC" w:rsidRDefault="00850DAE" w14:paraId="374A49A2" w14:textId="77777777">
      <w:pPr>
        <w:pStyle w:val="Parrafo2"/>
        <w:jc w:val="both"/>
      </w:pPr>
    </w:p>
    <w:p w:rsidR="00850DAE" w:rsidP="542140AC" w:rsidRDefault="00850DAE" w14:paraId="3306A430" w14:textId="77777777">
      <w:pPr>
        <w:pStyle w:val="Parrafo2"/>
        <w:jc w:val="both"/>
      </w:pPr>
    </w:p>
    <w:p w:rsidR="00850DAE" w:rsidP="542140AC" w:rsidRDefault="00850DAE" w14:paraId="3E60578F" w14:textId="77777777">
      <w:pPr>
        <w:pStyle w:val="Parrafo2"/>
        <w:jc w:val="both"/>
      </w:pPr>
    </w:p>
    <w:p w:rsidR="004E1526" w:rsidP="542140AC" w:rsidRDefault="004E1526" w14:paraId="526F7BF5" w14:textId="77777777">
      <w:pPr>
        <w:pStyle w:val="Parrafo2"/>
        <w:jc w:val="both"/>
      </w:pPr>
    </w:p>
    <w:p w:rsidR="004E1526" w:rsidP="542140AC" w:rsidRDefault="004E1526" w14:paraId="26F5CFD6" w14:textId="77777777">
      <w:pPr>
        <w:pStyle w:val="Parrafo2"/>
        <w:jc w:val="both"/>
      </w:pPr>
    </w:p>
    <w:p w:rsidR="004E1526" w:rsidP="542140AC" w:rsidRDefault="004E1526" w14:paraId="1A06A2B7" w14:textId="77777777">
      <w:pPr>
        <w:pStyle w:val="Parrafo2"/>
        <w:jc w:val="both"/>
      </w:pPr>
    </w:p>
    <w:p w:rsidR="004E1526" w:rsidP="542140AC" w:rsidRDefault="004E1526" w14:paraId="7D6E966E" w14:textId="77777777">
      <w:pPr>
        <w:pStyle w:val="Parrafo2"/>
        <w:jc w:val="both"/>
      </w:pPr>
    </w:p>
    <w:p w:rsidR="004E1526" w:rsidP="542140AC" w:rsidRDefault="004E1526" w14:paraId="06C34EC8" w14:textId="77777777">
      <w:pPr>
        <w:pStyle w:val="Parrafo2"/>
        <w:jc w:val="both"/>
      </w:pPr>
    </w:p>
    <w:p w:rsidR="004E1526" w:rsidP="542140AC" w:rsidRDefault="004E1526" w14:paraId="591D951D" w14:textId="77777777">
      <w:pPr>
        <w:pStyle w:val="Parrafo2"/>
        <w:jc w:val="both"/>
      </w:pPr>
    </w:p>
    <w:p w:rsidR="004E1526" w:rsidP="542140AC" w:rsidRDefault="004E1526" w14:paraId="4BF8B010" w14:textId="77777777">
      <w:pPr>
        <w:pStyle w:val="Parrafo2"/>
        <w:jc w:val="both"/>
      </w:pPr>
    </w:p>
    <w:p w:rsidR="004E1526" w:rsidP="542140AC" w:rsidRDefault="004E1526" w14:paraId="76A92740" w14:textId="77777777">
      <w:pPr>
        <w:pStyle w:val="Parrafo2"/>
        <w:jc w:val="both"/>
      </w:pPr>
    </w:p>
    <w:p w:rsidR="00CB30A4" w:rsidP="0061328A" w:rsidRDefault="00CB30A4" w14:paraId="0CE699C2" w14:textId="44886541">
      <w:pPr>
        <w:pStyle w:val="Ttulo2"/>
      </w:pPr>
      <w:bookmarkStart w:name="_Toc215582354" w:id="79"/>
      <w:bookmarkStart w:name="_Toc215652934" w:id="80"/>
      <w:r>
        <w:t>Diseño de base de datos</w:t>
      </w:r>
      <w:bookmarkEnd w:id="79"/>
      <w:bookmarkEnd w:id="80"/>
    </w:p>
    <w:p w:rsidR="006235AC" w:rsidP="006235AC" w:rsidRDefault="00B06204" w14:paraId="16FE9874" w14:textId="77777777">
      <w:pPr>
        <w:pStyle w:val="Parrafo2"/>
        <w:keepNext/>
        <w:jc w:val="both"/>
      </w:pPr>
      <w:r>
        <w:rPr>
          <w:rFonts w:eastAsia="Times New Roman"/>
          <w:noProof/>
          <w:sz w:val="24"/>
          <w:szCs w:val="24"/>
        </w:rPr>
        <w:drawing>
          <wp:inline distT="114300" distB="114300" distL="114300" distR="114300" wp14:anchorId="415B3A50" wp14:editId="1C991C84">
            <wp:extent cx="5257800" cy="2639291"/>
            <wp:effectExtent l="0" t="0" r="0" b="8890"/>
            <wp:docPr id="801039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5260697" cy="2640745"/>
                    </a:xfrm>
                    <a:prstGeom prst="rect">
                      <a:avLst/>
                    </a:prstGeom>
                    <a:ln/>
                  </pic:spPr>
                </pic:pic>
              </a:graphicData>
            </a:graphic>
          </wp:inline>
        </w:drawing>
      </w:r>
    </w:p>
    <w:p w:rsidR="00CB30A4" w:rsidP="006235AC" w:rsidRDefault="006235AC" w14:paraId="4B65BF0B" w14:textId="437A1DFD">
      <w:pPr>
        <w:pStyle w:val="Descripcin"/>
      </w:pPr>
      <w:bookmarkStart w:name="_Toc215653031" w:id="81"/>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1</w:t>
      </w:r>
      <w:r>
        <w:fldChar w:fldCharType="end"/>
      </w:r>
      <w:r>
        <w:t xml:space="preserve"> </w:t>
      </w:r>
      <w:r w:rsidRPr="007C46E5">
        <w:t>Modelo de Base de Datos</w:t>
      </w:r>
      <w:bookmarkEnd w:id="81"/>
    </w:p>
    <w:p w:rsidR="00DB3B5D" w:rsidP="542140AC" w:rsidRDefault="00DB3B5D" w14:paraId="26B36514" w14:textId="77777777">
      <w:pPr>
        <w:pStyle w:val="Parrafo2"/>
        <w:jc w:val="both"/>
      </w:pPr>
    </w:p>
    <w:p w:rsidR="1D2FC86E" w:rsidRDefault="1D2FC86E" w14:paraId="41DFEE34" w14:textId="090531EC">
      <w:r>
        <w:br w:type="page"/>
      </w:r>
    </w:p>
    <w:p w:rsidR="00DB3B5D" w:rsidP="0061328A" w:rsidRDefault="00DB3B5D" w14:paraId="78ADA867" w14:textId="6FCF2AE7">
      <w:pPr>
        <w:pStyle w:val="Ttulo2"/>
      </w:pPr>
      <w:bookmarkStart w:name="_Toc215582355" w:id="82"/>
      <w:bookmarkStart w:name="_Toc215652935" w:id="83"/>
      <w:r>
        <w:t>Arquitectura de la solución planteada</w:t>
      </w:r>
      <w:bookmarkEnd w:id="82"/>
      <w:bookmarkEnd w:id="83"/>
    </w:p>
    <w:p w:rsidRPr="00195424" w:rsidR="00195424" w:rsidP="00381AB3" w:rsidRDefault="00195424" w14:paraId="66D933FB" w14:textId="77777777">
      <w:pPr>
        <w:pStyle w:val="Parrafo2"/>
      </w:pPr>
      <w:bookmarkStart w:name="_Toc215582356" w:id="84"/>
      <w:r w:rsidRPr="00195424">
        <w:t>La aplicación está diseñada bajo una arquitectura multicapa cliente-servidor, siguiendo el patrón Modelo-Vista-Controlador (MVC) y una lógica desacoplada mediante servicios REST. Este enfoque garantiza escalabilidad, mantenibilidad y separación clara de responsabilidades. Los requerimientos funcionales definidos para el sistema —consultar itinerarios establecidos, gestionar reservas automatizadas, brindar asesoramiento turístico en tiempo real, automatizar respuestas de preguntas frecuentes y permitir la elección de preferencias— se integran dentro de esta estructura, asegurando que cada caso de uso se soporte adecuadamente desde el diseño técnico.</w:t>
      </w:r>
      <w:bookmarkEnd w:id="84"/>
    </w:p>
    <w:p w:rsidRPr="00195424" w:rsidR="00195424" w:rsidP="00381AB3" w:rsidRDefault="00195424" w14:paraId="35AC0597" w14:textId="0BE19C16">
      <w:pPr>
        <w:pStyle w:val="Parrafo2"/>
      </w:pPr>
      <w:bookmarkStart w:name="_Toc215582357" w:id="85"/>
      <w:r w:rsidRPr="00E90DC7">
        <w:rPr>
          <w:b/>
          <w:bCs/>
        </w:rPr>
        <w:t>1. Capa de Presentación (Frontend)</w:t>
      </w:r>
      <w:r w:rsidRPr="00195424">
        <w:br/>
      </w:r>
      <w:r w:rsidRPr="00195424">
        <w:t>Desarrollada con React.js, permite la interacción directa del turista y del administrador mediante interfaces gráficas modernas y responsivas. En esta capa se implementan las vistas necesarias para que el usuario consulte los itinerarios sugeridos, acceda a las excursiones disponibles, mantenga comunicación en tiempo real con el asistente. Incluye formularios para autenticación y registro, paneles de visualización de itinerarios, interfaz del chatbot y componentes dinámicos que facilitan la experiencia del usuario, especialmente para los casos de uso relacionados con la consulta de itinerarios, la elección de preferencias y el asesoramiento turístico inmediato.</w:t>
      </w:r>
      <w:bookmarkEnd w:id="85"/>
    </w:p>
    <w:p w:rsidRPr="00195424" w:rsidR="00195424" w:rsidP="00381AB3" w:rsidRDefault="00195424" w14:paraId="235F50CB" w14:textId="77777777">
      <w:pPr>
        <w:pStyle w:val="Parrafo2"/>
      </w:pPr>
      <w:bookmarkStart w:name="_Toc215582358" w:id="86"/>
      <w:r w:rsidRPr="00E90DC7">
        <w:rPr>
          <w:b/>
          <w:bCs/>
        </w:rPr>
        <w:t>2. Capa Lógica (Backend)</w:t>
      </w:r>
      <w:r w:rsidRPr="00195424">
        <w:br/>
      </w:r>
      <w:r w:rsidRPr="00195424">
        <w:t>Implementada con Node.js y el framework Express, expone una API RESTful que procesa solicitudes del cliente, aplica reglas de negocio y gestiona la autenticación y autorización mediante JWT. En esta capa reside la lógica que permite automatizar la gestión de reservas, generar respuestas a preguntas frecuentes y procesar consultas turísticas en tiempo real. Asimismo, organiza el flujo de información entre la capa de presentación y la base de datos, asegurando coherencia, validación de datos y la ejecución de operaciones asociadas a cada uno de los casos de uso funcionales establecidos.</w:t>
      </w:r>
      <w:bookmarkEnd w:id="86"/>
    </w:p>
    <w:p w:rsidRPr="00195424" w:rsidR="00195424" w:rsidP="00381AB3" w:rsidRDefault="00195424" w14:paraId="1AAB348B" w14:textId="447B5DE0">
      <w:pPr>
        <w:pStyle w:val="Parrafo2"/>
      </w:pPr>
      <w:bookmarkStart w:name="_Toc215582359" w:id="87"/>
      <w:r w:rsidRPr="00E90DC7">
        <w:rPr>
          <w:b/>
          <w:bCs/>
        </w:rPr>
        <w:t>3. Capa de Datos</w:t>
      </w:r>
      <w:r w:rsidRPr="00195424">
        <w:br/>
      </w:r>
      <w:r w:rsidRPr="00312474" w:rsidR="00312474">
        <w:t>La base de datos, construida</w:t>
      </w:r>
      <w:r w:rsidRPr="00195424">
        <w:t xml:space="preserve"> sobre MySQL, almacena información estructurada en tablas relacionadas </w:t>
      </w:r>
      <w:r w:rsidRPr="00312474" w:rsidR="00312474">
        <w:t>que incluyen datos sobre</w:t>
      </w:r>
      <w:r w:rsidRPr="00195424">
        <w:t xml:space="preserve"> usuarios y roles, itinerarios turísticos, preferencias, reservas y actividades. Este modelo relacional </w:t>
      </w:r>
      <w:r w:rsidRPr="00312474" w:rsidR="00312474">
        <w:t>asegura la</w:t>
      </w:r>
      <w:r w:rsidRPr="00195424">
        <w:t xml:space="preserve"> integridad referencial y </w:t>
      </w:r>
      <w:r w:rsidRPr="00312474" w:rsidR="00312474">
        <w:t xml:space="preserve">permite realizar </w:t>
      </w:r>
      <w:r w:rsidRPr="00195424">
        <w:t>consultas eficientes</w:t>
      </w:r>
      <w:r w:rsidRPr="00312474" w:rsidR="00312474">
        <w:t>. De esta manera, se pueden</w:t>
      </w:r>
      <w:r w:rsidRPr="00195424">
        <w:t xml:space="preserve"> recuperar itinerarios establecidos, registrar </w:t>
      </w:r>
      <w:r w:rsidRPr="00312474" w:rsidR="00312474">
        <w:t xml:space="preserve">las </w:t>
      </w:r>
      <w:r w:rsidRPr="00195424">
        <w:t xml:space="preserve">acciones </w:t>
      </w:r>
      <w:r w:rsidRPr="00312474" w:rsidR="00312474">
        <w:t>de los usuarios</w:t>
      </w:r>
      <w:r w:rsidRPr="00195424">
        <w:t xml:space="preserve">, almacenar </w:t>
      </w:r>
      <w:r w:rsidRPr="00312474" w:rsidR="00312474">
        <w:t xml:space="preserve">sus </w:t>
      </w:r>
      <w:r w:rsidRPr="00195424">
        <w:t xml:space="preserve">preferencias. Su diseño </w:t>
      </w:r>
      <w:r w:rsidRPr="00312474" w:rsidR="00312474">
        <w:t xml:space="preserve">está optimizado para </w:t>
      </w:r>
      <w:r w:rsidRPr="00195424">
        <w:t xml:space="preserve">soportar de manera confiable </w:t>
      </w:r>
      <w:r w:rsidRPr="00312474" w:rsidR="00312474">
        <w:t xml:space="preserve">tanto </w:t>
      </w:r>
      <w:r w:rsidRPr="00195424">
        <w:t xml:space="preserve">las operaciones de lectura </w:t>
      </w:r>
      <w:r w:rsidRPr="00312474" w:rsidR="00312474">
        <w:t>como de</w:t>
      </w:r>
      <w:r w:rsidRPr="00195424">
        <w:t xml:space="preserve"> escritura </w:t>
      </w:r>
      <w:r w:rsidRPr="00312474" w:rsidR="00312474">
        <w:t>necesarias para cumplir con</w:t>
      </w:r>
      <w:r w:rsidRPr="00195424">
        <w:t xml:space="preserve"> los requerimientos funcionales del sistema.</w:t>
      </w:r>
      <w:bookmarkEnd w:id="87"/>
    </w:p>
    <w:p w:rsidR="00195424" w:rsidP="00381AB3" w:rsidRDefault="00195424" w14:paraId="350B8633" w14:textId="3CEB5430">
      <w:pPr>
        <w:pStyle w:val="Parrafo2"/>
      </w:pPr>
      <w:bookmarkStart w:name="_Toc215582360" w:id="88"/>
      <w:r w:rsidRPr="00E90DC7">
        <w:rPr>
          <w:b/>
          <w:bCs/>
        </w:rPr>
        <w:t>Comunicación entre capas</w:t>
      </w:r>
      <w:r w:rsidRPr="00195424">
        <w:br/>
      </w:r>
      <w:r w:rsidRPr="00195424">
        <w:t xml:space="preserve">La interacción entre las </w:t>
      </w:r>
      <w:r w:rsidRPr="001B060B" w:rsidR="001B060B">
        <w:t xml:space="preserve">distintas </w:t>
      </w:r>
      <w:r w:rsidRPr="00195424">
        <w:t xml:space="preserve">capas </w:t>
      </w:r>
      <w:r w:rsidRPr="001B060B" w:rsidR="001B060B">
        <w:t xml:space="preserve">del sistema </w:t>
      </w:r>
      <w:r w:rsidRPr="00195424">
        <w:t xml:space="preserve">se realiza </w:t>
      </w:r>
      <w:r w:rsidRPr="001B060B" w:rsidR="001B060B">
        <w:t>a través de</w:t>
      </w:r>
      <w:r w:rsidRPr="00195424">
        <w:t xml:space="preserve"> peticiones HTTP seguras, </w:t>
      </w:r>
      <w:r w:rsidRPr="001B060B" w:rsidR="001B060B">
        <w:t xml:space="preserve">lo que garantiza la </w:t>
      </w:r>
      <w:r w:rsidRPr="00195424">
        <w:t xml:space="preserve">confidencialidad y protección de </w:t>
      </w:r>
      <w:r w:rsidRPr="001B060B" w:rsidR="001B060B">
        <w:t xml:space="preserve">los </w:t>
      </w:r>
      <w:r w:rsidRPr="00195424">
        <w:t xml:space="preserve">datos. La arquitectura fue </w:t>
      </w:r>
      <w:r w:rsidRPr="001B060B" w:rsidR="001B060B">
        <w:t>diseñada de manera</w:t>
      </w:r>
      <w:r w:rsidRPr="00195424">
        <w:t xml:space="preserve"> modular, escalable y fácilmente integrable con otros servicios turísticos en el futuro. Cada capa contribuye al cumplimiento de los cinco requerimientos funcionales definidos, </w:t>
      </w:r>
      <w:r w:rsidRPr="001B060B" w:rsidR="001B060B">
        <w:t xml:space="preserve">asegurando </w:t>
      </w:r>
      <w:r w:rsidRPr="00195424">
        <w:t xml:space="preserve">que la solución responda </w:t>
      </w:r>
      <w:r w:rsidRPr="001B060B" w:rsidR="001B060B">
        <w:t>de forma eficiente</w:t>
      </w:r>
      <w:r w:rsidRPr="00195424">
        <w:t xml:space="preserve"> a las necesidades </w:t>
      </w:r>
      <w:r w:rsidRPr="001B060B" w:rsidR="001B060B">
        <w:t>tanto</w:t>
      </w:r>
      <w:r w:rsidRPr="00195424">
        <w:t xml:space="preserve"> de la agencia de viajes </w:t>
      </w:r>
      <w:r w:rsidRPr="001B060B" w:rsidR="001B060B">
        <w:t>como</w:t>
      </w:r>
      <w:r w:rsidRPr="00195424">
        <w:t xml:space="preserve"> de los usuarios finales.</w:t>
      </w:r>
      <w:bookmarkEnd w:id="88"/>
    </w:p>
    <w:p w:rsidR="00E90DC7" w:rsidP="00E90DC7" w:rsidRDefault="005F6FA3" w14:paraId="11845EEC" w14:textId="77777777">
      <w:pPr>
        <w:pStyle w:val="Parrafo2"/>
        <w:keepNext/>
        <w:ind w:left="0"/>
        <w:jc w:val="both"/>
      </w:pPr>
      <w:r>
        <w:rPr>
          <w:rFonts w:eastAsia="Aptos"/>
          <w:noProof/>
        </w:rPr>
        <w:drawing>
          <wp:inline distT="0" distB="0" distL="0" distR="0" wp14:anchorId="2183EEFE" wp14:editId="79B44458">
            <wp:extent cx="5777345" cy="3153844"/>
            <wp:effectExtent l="0" t="0" r="0" b="8890"/>
            <wp:docPr id="17054800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8075" cy="3165161"/>
                    </a:xfrm>
                    <a:prstGeom prst="rect">
                      <a:avLst/>
                    </a:prstGeom>
                    <a:noFill/>
                  </pic:spPr>
                </pic:pic>
              </a:graphicData>
            </a:graphic>
          </wp:inline>
        </w:drawing>
      </w:r>
    </w:p>
    <w:p w:rsidR="000F17F8" w:rsidP="007A05CA" w:rsidRDefault="00E90DC7" w14:paraId="5E58A20B" w14:textId="34BD5725">
      <w:pPr>
        <w:pStyle w:val="Descripcin"/>
      </w:pPr>
      <w:bookmarkStart w:name="_Toc215653032" w:id="89"/>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2</w:t>
      </w:r>
      <w:r>
        <w:fldChar w:fldCharType="end"/>
      </w:r>
      <w:r>
        <w:t xml:space="preserve"> </w:t>
      </w:r>
      <w:r w:rsidRPr="003E7585">
        <w:t>Arquitectura en Capas</w:t>
      </w:r>
      <w:bookmarkEnd w:id="89"/>
    </w:p>
    <w:p w:rsidR="000F17F8" w:rsidP="00C25022" w:rsidRDefault="000F17F8" w14:paraId="7B226E61" w14:textId="2C89DEAD">
      <w:pPr>
        <w:pStyle w:val="Ttulo2"/>
      </w:pPr>
      <w:bookmarkStart w:name="_Toc215582361" w:id="90"/>
      <w:bookmarkStart w:name="_Toc215652936" w:id="91"/>
      <w:r>
        <w:t>Código de la aplicación por capas</w:t>
      </w:r>
      <w:bookmarkEnd w:id="90"/>
      <w:bookmarkEnd w:id="91"/>
    </w:p>
    <w:p w:rsidRPr="00722E63" w:rsidR="00722E63" w:rsidP="542140AC" w:rsidRDefault="00722E63" w14:paraId="4438E631" w14:textId="03C71F1D">
      <w:pPr>
        <w:pStyle w:val="Parrafo2"/>
        <w:jc w:val="both"/>
      </w:pPr>
      <w:r w:rsidRPr="00722E63">
        <w:t xml:space="preserve">El código fuente de la aplicación ha sido estructurado por capas para asegurar </w:t>
      </w:r>
      <w:r w:rsidRPr="3B6C1F7B">
        <w:rPr>
          <w:rFonts w:eastAsia="Aptos"/>
          <w:b/>
        </w:rPr>
        <w:t>claridad, mantenimiento y reutilización</w:t>
      </w:r>
      <w:r w:rsidRPr="00722E63">
        <w:t>. Las capas implementadas son:</w:t>
      </w:r>
    </w:p>
    <w:p w:rsidR="309570D7" w:rsidP="309570D7" w:rsidRDefault="309570D7" w14:paraId="06A08226" w14:textId="62E7D256">
      <w:pPr>
        <w:pStyle w:val="Parrafo2"/>
        <w:jc w:val="both"/>
        <w:rPr>
          <w:rFonts w:eastAsia="Aptos"/>
          <w:b/>
          <w:bCs/>
        </w:rPr>
      </w:pPr>
      <w:r w:rsidRPr="309570D7">
        <w:rPr>
          <w:rFonts w:eastAsia="Aptos"/>
          <w:b/>
          <w:bCs/>
        </w:rPr>
        <w:t>Frontend (React.js)</w:t>
      </w:r>
    </w:p>
    <w:p w:rsidR="309570D7" w:rsidP="309570D7" w:rsidRDefault="309570D7" w14:paraId="690B7C5A" w14:textId="3A1740D1">
      <w:pPr>
        <w:pStyle w:val="Parrafo2"/>
        <w:jc w:val="both"/>
        <w:rPr>
          <w:rFonts w:eastAsia="Aptos"/>
        </w:rPr>
      </w:pPr>
      <w:r w:rsidRPr="309570D7">
        <w:rPr>
          <w:rFonts w:eastAsia="Aptos"/>
        </w:rPr>
        <w:t>Contiene componentes, módulos, servicios y rutas. Cada vista (turista, administrador) tiene su carpeta y lógica independiente, garantizando modularidad y facilidad de mantenimiento.</w:t>
      </w:r>
    </w:p>
    <w:p w:rsidR="309570D7" w:rsidP="309570D7" w:rsidRDefault="309570D7" w14:paraId="4A008E91" w14:textId="14EBA5E4">
      <w:pPr>
        <w:pStyle w:val="Parrafo2"/>
        <w:jc w:val="both"/>
        <w:rPr>
          <w:rFonts w:eastAsia="Aptos"/>
          <w:b/>
          <w:bCs/>
        </w:rPr>
      </w:pPr>
      <w:r w:rsidRPr="309570D7">
        <w:rPr>
          <w:rFonts w:eastAsia="Aptos"/>
          <w:b/>
          <w:bCs/>
        </w:rPr>
        <w:t>Backend (Node.js con Express)</w:t>
      </w:r>
    </w:p>
    <w:p w:rsidR="309570D7" w:rsidP="309570D7" w:rsidRDefault="309570D7" w14:paraId="4DEEEF14" w14:textId="045B399F">
      <w:pPr>
        <w:pStyle w:val="Parrafo2"/>
        <w:jc w:val="both"/>
        <w:rPr>
          <w:rFonts w:eastAsia="Aptos"/>
        </w:rPr>
      </w:pPr>
      <w:r w:rsidRPr="309570D7">
        <w:rPr>
          <w:rFonts w:eastAsia="Aptos"/>
        </w:rPr>
        <w:t>Distribuido en controladores, servicios y modelos. La lógica de negocio y las conexiones a la base de datos están desacopladas mediante principios de arquitectura limpia, lo que permite escalabilidad y separación de responsabilidades.</w:t>
      </w:r>
    </w:p>
    <w:p w:rsidR="309570D7" w:rsidP="309570D7" w:rsidRDefault="309570D7" w14:paraId="303952B2" w14:textId="200FBA49">
      <w:pPr>
        <w:pStyle w:val="Parrafo2"/>
        <w:jc w:val="both"/>
        <w:rPr>
          <w:rFonts w:eastAsia="Aptos"/>
          <w:b/>
          <w:bCs/>
        </w:rPr>
      </w:pPr>
      <w:r w:rsidRPr="309570D7">
        <w:rPr>
          <w:rFonts w:eastAsia="Aptos"/>
          <w:b/>
          <w:bCs/>
        </w:rPr>
        <w:t>Base de datos (MySQL)</w:t>
      </w:r>
    </w:p>
    <w:p w:rsidR="309570D7" w:rsidP="309570D7" w:rsidRDefault="3B6C1F7B" w14:paraId="32555A2B" w14:textId="7C05CF0F">
      <w:pPr>
        <w:pStyle w:val="Parrafo2"/>
        <w:jc w:val="both"/>
        <w:rPr>
          <w:rFonts w:eastAsia="Aptos"/>
        </w:rPr>
      </w:pPr>
      <w:r w:rsidRPr="3B6C1F7B">
        <w:rPr>
          <w:rFonts w:eastAsia="Aptos"/>
        </w:rPr>
        <w:t>Organizada en tablas relacionales para usuarios, itinerarios y reservas, asegurando integridad referencial y consultas eficientes.</w:t>
      </w:r>
    </w:p>
    <w:p w:rsidRPr="000776D0" w:rsidR="309570D7" w:rsidP="000776D0" w:rsidRDefault="3B6C1F7B" w14:paraId="20200DE5" w14:textId="76FDF7E6">
      <w:pPr>
        <w:pStyle w:val="Parrafo2"/>
        <w:jc w:val="both"/>
        <w:rPr>
          <w:rFonts w:eastAsia="Aptos"/>
          <w:b/>
          <w:bCs/>
        </w:rPr>
      </w:pPr>
      <w:r w:rsidRPr="3B6C1F7B">
        <w:rPr>
          <w:rFonts w:eastAsia="Aptos"/>
          <w:b/>
          <w:bCs/>
        </w:rPr>
        <w:t>Enlace al repositorio GitHub:</w:t>
      </w:r>
      <w:hyperlink r:id="rId23">
        <w:r w:rsidRPr="3B6C1F7B">
          <w:rPr>
            <w:rStyle w:val="Hipervnculo"/>
            <w:rFonts w:eastAsia="Aptos"/>
          </w:rPr>
          <w:t>https://github.com/EdisonWCC/Taller-de-Proyectos-2-Itinerarios-turisticos</w:t>
        </w:r>
      </w:hyperlink>
    </w:p>
    <w:p w:rsidR="3B6C1F7B" w:rsidP="3B6C1F7B" w:rsidRDefault="3B6C1F7B" w14:paraId="3036A4D3" w14:textId="33EE8F2C">
      <w:pPr>
        <w:pStyle w:val="Parrafo2"/>
        <w:jc w:val="both"/>
        <w:rPr>
          <w:rFonts w:eastAsia="Aptos"/>
        </w:rPr>
      </w:pPr>
    </w:p>
    <w:p w:rsidR="309570D7" w:rsidP="00A21706" w:rsidRDefault="309570D7" w14:paraId="58B97580" w14:textId="19CA0DA0">
      <w:r>
        <w:br w:type="page"/>
      </w:r>
    </w:p>
    <w:p w:rsidR="000F17F8" w:rsidP="00C25022" w:rsidRDefault="00636C10" w14:paraId="4DB80585" w14:textId="5089430A">
      <w:pPr>
        <w:pStyle w:val="Ttulo1"/>
      </w:pPr>
      <w:bookmarkStart w:name="_Toc215582362" w:id="92"/>
      <w:bookmarkStart w:name="_Toc215652937" w:id="93"/>
      <w:r>
        <w:t>GESTIÓN DEL PROYECTO</w:t>
      </w:r>
      <w:bookmarkEnd w:id="92"/>
      <w:bookmarkEnd w:id="93"/>
    </w:p>
    <w:p w:rsidR="00636C10" w:rsidP="00C25022" w:rsidRDefault="001E206F" w14:paraId="678F3948" w14:textId="62DF5159">
      <w:pPr>
        <w:pStyle w:val="Ttulo2"/>
      </w:pPr>
      <w:bookmarkStart w:name="_Toc215582363" w:id="94"/>
      <w:bookmarkStart w:name="_Toc215652938" w:id="95"/>
      <w:r>
        <w:t xml:space="preserve">Diagrama de </w:t>
      </w:r>
      <w:r w:rsidR="00E366ED">
        <w:t>G</w:t>
      </w:r>
      <w:r>
        <w:t>antt</w:t>
      </w:r>
      <w:r w:rsidR="0093489E">
        <w:t xml:space="preserve"> (Línea base)</w:t>
      </w:r>
      <w:bookmarkEnd w:id="94"/>
      <w:bookmarkEnd w:id="95"/>
    </w:p>
    <w:p w:rsidRPr="00374539" w:rsidR="00374539" w:rsidP="542140AC" w:rsidRDefault="00374539" w14:paraId="07515EDE" w14:textId="77777777">
      <w:pPr>
        <w:pStyle w:val="Parrafo2"/>
        <w:jc w:val="both"/>
        <w:rPr>
          <w:lang w:val="es-ES"/>
        </w:rPr>
      </w:pPr>
      <w:r w:rsidRPr="00374539">
        <w:rPr>
          <w:lang w:val="es-ES"/>
        </w:rPr>
        <w:t>El cronograma inicial fue elaborado en formato Excel para visualizar los siete sprints definidos, estableciendo sus respectivas fechas de inicio, duración estimada y tareas correspondientes. Esta versión permitió distribuir las actividades en función del calendario general del semestre y mantener una línea de tiempo clara para el equipo.</w:t>
      </w:r>
    </w:p>
    <w:p w:rsidRPr="00374539" w:rsidR="00374539" w:rsidP="542140AC" w:rsidRDefault="00374539" w14:paraId="57B11CC6" w14:textId="77777777">
      <w:pPr>
        <w:pStyle w:val="Parrafo2"/>
        <w:jc w:val="both"/>
        <w:rPr>
          <w:lang w:val="es-ES"/>
        </w:rPr>
      </w:pPr>
      <w:r w:rsidRPr="00374539">
        <w:rPr>
          <w:lang w:val="es-ES"/>
        </w:rPr>
        <w:t>(ProjectLibre fue utilizado posteriormente para extender esta línea base y descomponer cada sprint en tareas individuales. Esto permitió una representación detallada en formato Gantt, útil para visualizaciones más técnicas y presentaciones formales).</w:t>
      </w:r>
    </w:p>
    <w:p w:rsidRPr="00374539" w:rsidR="00374539" w:rsidP="542140AC" w:rsidRDefault="00374539" w14:paraId="40A9C5A0" w14:textId="77777777">
      <w:pPr>
        <w:pStyle w:val="Parrafo2"/>
        <w:jc w:val="both"/>
        <w:rPr>
          <w:lang w:val="es-ES"/>
        </w:rPr>
      </w:pPr>
      <w:r w:rsidRPr="00374539">
        <w:rPr>
          <w:lang w:val="es-ES"/>
        </w:rPr>
        <w:t>Se adjuntan:</w:t>
      </w:r>
    </w:p>
    <w:p w:rsidR="00374539" w:rsidP="00FA2979" w:rsidRDefault="00374539" w14:paraId="4C0F61F7" w14:textId="5BF3670C">
      <w:pPr>
        <w:pStyle w:val="Parrafo2"/>
        <w:numPr>
          <w:ilvl w:val="0"/>
          <w:numId w:val="2"/>
        </w:numPr>
        <w:jc w:val="both"/>
        <w:rPr>
          <w:lang w:val="es-ES"/>
        </w:rPr>
      </w:pPr>
      <w:r w:rsidRPr="00374539">
        <w:rPr>
          <w:lang w:val="es-ES"/>
        </w:rPr>
        <w:t>Cronograma en Excel por sprint</w:t>
      </w:r>
    </w:p>
    <w:p w:rsidR="00DB2BBA" w:rsidP="00DB2BBA" w:rsidRDefault="00D33156" w14:paraId="6D127513" w14:textId="77777777">
      <w:pPr>
        <w:pStyle w:val="Parrafo2"/>
        <w:keepNext/>
        <w:ind w:left="1068"/>
        <w:jc w:val="both"/>
      </w:pPr>
      <w:r>
        <w:rPr>
          <w:noProof/>
        </w:rPr>
        <w:drawing>
          <wp:inline distT="0" distB="0" distL="0" distR="0" wp14:anchorId="4396055D" wp14:editId="26D48197">
            <wp:extent cx="5648325" cy="2804795"/>
            <wp:effectExtent l="0" t="0" r="9525" b="14605"/>
            <wp:docPr id="1923662057" name="Gráfico 1">
              <a:extLst xmlns:a="http://schemas.openxmlformats.org/drawingml/2006/main">
                <a:ext uri="{FF2B5EF4-FFF2-40B4-BE49-F238E27FC236}">
                  <a16:creationId xmlns:a16="http://schemas.microsoft.com/office/drawing/2014/main" id="{9260E002-98B5-4E1A-BA9F-7364FF8CBF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Pr="00374539" w:rsidR="0093489E" w:rsidP="00DB2BBA" w:rsidRDefault="00DB2BBA" w14:paraId="5DE91864" w14:textId="31F8718D">
      <w:pPr>
        <w:pStyle w:val="Descripcin"/>
      </w:pPr>
      <w:bookmarkStart w:name="_Toc215653033" w:id="96"/>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3</w:t>
      </w:r>
      <w:r>
        <w:fldChar w:fldCharType="end"/>
      </w:r>
      <w:r>
        <w:t xml:space="preserve"> </w:t>
      </w:r>
      <w:r w:rsidRPr="00F879D6">
        <w:t>Cronograma por Sprint</w:t>
      </w:r>
      <w:bookmarkEnd w:id="96"/>
    </w:p>
    <w:p w:rsidR="005F2C61" w:rsidP="542140AC" w:rsidRDefault="005F2C61" w14:paraId="7C3E17F4" w14:textId="77777777">
      <w:pPr>
        <w:pStyle w:val="Parrafo2"/>
        <w:ind w:left="1068"/>
        <w:jc w:val="both"/>
        <w:rPr>
          <w:lang w:val="es-ES"/>
        </w:rPr>
      </w:pPr>
    </w:p>
    <w:p w:rsidR="005F2C61" w:rsidP="542140AC" w:rsidRDefault="005F2C61" w14:paraId="633E3B51" w14:textId="77777777">
      <w:pPr>
        <w:pStyle w:val="Parrafo2"/>
        <w:ind w:left="1068"/>
        <w:jc w:val="both"/>
        <w:rPr>
          <w:lang w:val="es-ES"/>
        </w:rPr>
      </w:pPr>
    </w:p>
    <w:p w:rsidR="005F2C61" w:rsidP="542140AC" w:rsidRDefault="005F2C61" w14:paraId="0D1E279E" w14:textId="77777777">
      <w:pPr>
        <w:pStyle w:val="Parrafo2"/>
        <w:ind w:left="1068"/>
        <w:jc w:val="both"/>
        <w:rPr>
          <w:lang w:val="es-ES"/>
        </w:rPr>
      </w:pPr>
    </w:p>
    <w:p w:rsidR="005F2C61" w:rsidP="542140AC" w:rsidRDefault="005F2C61" w14:paraId="06959C9E" w14:textId="77777777">
      <w:pPr>
        <w:pStyle w:val="Parrafo2"/>
        <w:ind w:left="1068"/>
        <w:jc w:val="both"/>
        <w:rPr>
          <w:lang w:val="es-ES"/>
        </w:rPr>
      </w:pPr>
    </w:p>
    <w:p w:rsidR="005F2C61" w:rsidP="542140AC" w:rsidRDefault="005F2C61" w14:paraId="64061F7D" w14:textId="77777777">
      <w:pPr>
        <w:pStyle w:val="Parrafo2"/>
        <w:ind w:left="1068"/>
        <w:jc w:val="both"/>
        <w:rPr>
          <w:lang w:val="es-ES"/>
        </w:rPr>
      </w:pPr>
    </w:p>
    <w:p w:rsidR="005F2C61" w:rsidP="542140AC" w:rsidRDefault="005F2C61" w14:paraId="58D6ED73" w14:textId="77777777">
      <w:pPr>
        <w:pStyle w:val="Parrafo2"/>
        <w:ind w:left="1068"/>
        <w:jc w:val="both"/>
        <w:rPr>
          <w:lang w:val="es-ES"/>
        </w:rPr>
      </w:pPr>
    </w:p>
    <w:p w:rsidR="005F2C61" w:rsidP="542140AC" w:rsidRDefault="005F2C61" w14:paraId="2E42258D" w14:textId="77777777">
      <w:pPr>
        <w:pStyle w:val="Parrafo2"/>
        <w:ind w:left="1068"/>
        <w:jc w:val="both"/>
        <w:rPr>
          <w:lang w:val="es-ES"/>
        </w:rPr>
      </w:pPr>
    </w:p>
    <w:p w:rsidR="005F2C61" w:rsidP="542140AC" w:rsidRDefault="005F2C61" w14:paraId="44792D05" w14:textId="77777777">
      <w:pPr>
        <w:pStyle w:val="Parrafo2"/>
        <w:ind w:left="1068"/>
        <w:jc w:val="both"/>
        <w:rPr>
          <w:lang w:val="es-ES"/>
        </w:rPr>
      </w:pPr>
    </w:p>
    <w:p w:rsidR="005F2C61" w:rsidP="542140AC" w:rsidRDefault="005F2C61" w14:paraId="3DF6820D" w14:textId="77777777">
      <w:pPr>
        <w:pStyle w:val="Parrafo2"/>
        <w:ind w:left="1068"/>
        <w:jc w:val="both"/>
        <w:rPr>
          <w:lang w:val="es-ES"/>
        </w:rPr>
      </w:pPr>
    </w:p>
    <w:p w:rsidR="005F2C61" w:rsidP="542140AC" w:rsidRDefault="005F2C61" w14:paraId="449590E1" w14:textId="77777777">
      <w:pPr>
        <w:pStyle w:val="Parrafo2"/>
        <w:ind w:left="1068"/>
        <w:jc w:val="both"/>
        <w:rPr>
          <w:lang w:val="es-ES"/>
        </w:rPr>
      </w:pPr>
    </w:p>
    <w:p w:rsidR="005F2C61" w:rsidP="542140AC" w:rsidRDefault="005F2C61" w14:paraId="0202D586" w14:textId="77777777">
      <w:pPr>
        <w:pStyle w:val="Parrafo2"/>
        <w:ind w:left="1068"/>
        <w:jc w:val="both"/>
        <w:rPr>
          <w:lang w:val="es-ES"/>
        </w:rPr>
      </w:pPr>
    </w:p>
    <w:p w:rsidR="005F2C61" w:rsidP="542140AC" w:rsidRDefault="005F2C61" w14:paraId="4A8E92AC" w14:textId="77777777">
      <w:pPr>
        <w:pStyle w:val="Parrafo2"/>
        <w:ind w:left="1068"/>
        <w:jc w:val="both"/>
        <w:rPr>
          <w:lang w:val="es-ES"/>
        </w:rPr>
        <w:sectPr w:rsidR="005F2C61">
          <w:headerReference w:type="default" r:id="rId25"/>
          <w:footerReference w:type="default" r:id="rId26"/>
          <w:pgSz w:w="11906" w:h="16838" w:orient="portrait"/>
          <w:pgMar w:top="1440" w:right="1440" w:bottom="1440" w:left="1440" w:header="720" w:footer="720" w:gutter="0"/>
          <w:cols w:space="720"/>
          <w:docGrid w:linePitch="360"/>
        </w:sectPr>
      </w:pPr>
    </w:p>
    <w:p w:rsidR="005F2C61" w:rsidP="00FA2979" w:rsidRDefault="005F2C61" w14:paraId="1DCE0693" w14:textId="3914EED1">
      <w:pPr>
        <w:pStyle w:val="Parrafo2"/>
        <w:numPr>
          <w:ilvl w:val="0"/>
          <w:numId w:val="2"/>
        </w:numPr>
        <w:rPr>
          <w:lang w:val="es-ES"/>
        </w:rPr>
      </w:pPr>
      <w:r w:rsidRPr="00374539">
        <w:rPr>
          <w:lang w:val="es-ES"/>
        </w:rPr>
        <w:t xml:space="preserve">Cronograma </w:t>
      </w:r>
      <w:r w:rsidR="00A42847">
        <w:rPr>
          <w:lang w:val="es-ES"/>
        </w:rPr>
        <w:t>detallado en Jira</w:t>
      </w:r>
    </w:p>
    <w:p w:rsidR="001B4B7F" w:rsidP="001B4B7F" w:rsidRDefault="007B5D8B" w14:paraId="678747FE" w14:textId="77777777">
      <w:pPr>
        <w:pStyle w:val="Parrafo2"/>
        <w:keepNext/>
      </w:pPr>
      <w:r w:rsidRPr="007B5D8B">
        <w:rPr>
          <w:noProof/>
          <w:lang w:val="es-ES"/>
        </w:rPr>
        <w:drawing>
          <wp:inline distT="0" distB="0" distL="0" distR="0" wp14:anchorId="06B8EFC4" wp14:editId="2615B961">
            <wp:extent cx="4963886" cy="2569785"/>
            <wp:effectExtent l="0" t="0" r="8255" b="2540"/>
            <wp:docPr id="1678917965" name="Imagen 1" descr="Gráfico de rectángulo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17965" name="Imagen 1" descr="Gráfico de rectángulos&#10;&#10;El contenido generado por IA puede ser incorrecto."/>
                    <pic:cNvPicPr/>
                  </pic:nvPicPr>
                  <pic:blipFill>
                    <a:blip r:embed="rId27"/>
                    <a:stretch>
                      <a:fillRect/>
                    </a:stretch>
                  </pic:blipFill>
                  <pic:spPr>
                    <a:xfrm>
                      <a:off x="0" y="0"/>
                      <a:ext cx="5008262" cy="2592758"/>
                    </a:xfrm>
                    <a:prstGeom prst="rect">
                      <a:avLst/>
                    </a:prstGeom>
                  </pic:spPr>
                </pic:pic>
              </a:graphicData>
            </a:graphic>
          </wp:inline>
        </w:drawing>
      </w:r>
    </w:p>
    <w:p w:rsidR="00A53048" w:rsidP="001B4B7F" w:rsidRDefault="001B4B7F" w14:paraId="410BEEEB" w14:textId="6EF833A5">
      <w:pPr>
        <w:pStyle w:val="Descripcin"/>
      </w:pPr>
      <w:bookmarkStart w:name="_Toc215653034" w:id="97"/>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4</w:t>
      </w:r>
      <w:r>
        <w:fldChar w:fldCharType="end"/>
      </w:r>
      <w:r>
        <w:t xml:space="preserve"> </w:t>
      </w:r>
      <w:r w:rsidRPr="003C7665">
        <w:t>Sprint 1</w:t>
      </w:r>
      <w:bookmarkEnd w:id="97"/>
    </w:p>
    <w:p w:rsidR="00F44DE6" w:rsidP="00F44DE6" w:rsidRDefault="00242D56" w14:paraId="3C97CD2C" w14:textId="77777777">
      <w:pPr>
        <w:pStyle w:val="Parrafo2"/>
        <w:keepNext/>
      </w:pPr>
      <w:r w:rsidRPr="00242D56">
        <w:rPr>
          <w:noProof/>
          <w:lang w:val="es-ES"/>
        </w:rPr>
        <w:drawing>
          <wp:inline distT="0" distB="0" distL="0" distR="0" wp14:anchorId="3E16153F" wp14:editId="566E031A">
            <wp:extent cx="4963795" cy="2550532"/>
            <wp:effectExtent l="0" t="0" r="8255" b="2540"/>
            <wp:docPr id="2096208188" name="Imagen 1" descr="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08188" name="Imagen 1" descr="Gráfico de líneas&#10;&#10;El contenido generado por IA puede ser incorrecto."/>
                    <pic:cNvPicPr/>
                  </pic:nvPicPr>
                  <pic:blipFill>
                    <a:blip r:embed="rId28"/>
                    <a:stretch>
                      <a:fillRect/>
                    </a:stretch>
                  </pic:blipFill>
                  <pic:spPr>
                    <a:xfrm>
                      <a:off x="0" y="0"/>
                      <a:ext cx="5000081" cy="2569177"/>
                    </a:xfrm>
                    <a:prstGeom prst="rect">
                      <a:avLst/>
                    </a:prstGeom>
                  </pic:spPr>
                </pic:pic>
              </a:graphicData>
            </a:graphic>
          </wp:inline>
        </w:drawing>
      </w:r>
    </w:p>
    <w:p w:rsidR="00D371E4" w:rsidP="00F44DE6" w:rsidRDefault="00F44DE6" w14:paraId="6890C216" w14:textId="407364DD">
      <w:pPr>
        <w:pStyle w:val="Descripcin"/>
      </w:pPr>
      <w:bookmarkStart w:name="_Toc215653035" w:id="98"/>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5</w:t>
      </w:r>
      <w:r>
        <w:fldChar w:fldCharType="end"/>
      </w:r>
      <w:r>
        <w:t xml:space="preserve"> </w:t>
      </w:r>
      <w:r w:rsidRPr="000B3BA7">
        <w:t>Sprint 2</w:t>
      </w:r>
      <w:bookmarkEnd w:id="98"/>
    </w:p>
    <w:p w:rsidR="00F44DE6" w:rsidP="00F44DE6" w:rsidRDefault="00A53048" w14:paraId="4ACD8FE8" w14:textId="77777777">
      <w:pPr>
        <w:pStyle w:val="Parrafo2"/>
        <w:keepNext/>
      </w:pPr>
      <w:r w:rsidRPr="00A53048">
        <w:rPr>
          <w:noProof/>
          <w:lang w:val="es-ES"/>
        </w:rPr>
        <w:drawing>
          <wp:inline distT="0" distB="0" distL="0" distR="0" wp14:anchorId="086058E5" wp14:editId="5E6FA965">
            <wp:extent cx="4963795" cy="2537375"/>
            <wp:effectExtent l="0" t="0" r="8255" b="0"/>
            <wp:docPr id="667354108"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54108" name="Imagen 1" descr="Gráfico&#10;&#10;El contenido generado por IA puede ser incorrecto."/>
                    <pic:cNvPicPr/>
                  </pic:nvPicPr>
                  <pic:blipFill>
                    <a:blip r:embed="rId29"/>
                    <a:stretch>
                      <a:fillRect/>
                    </a:stretch>
                  </pic:blipFill>
                  <pic:spPr>
                    <a:xfrm>
                      <a:off x="0" y="0"/>
                      <a:ext cx="4983524" cy="2547460"/>
                    </a:xfrm>
                    <a:prstGeom prst="rect">
                      <a:avLst/>
                    </a:prstGeom>
                  </pic:spPr>
                </pic:pic>
              </a:graphicData>
            </a:graphic>
          </wp:inline>
        </w:drawing>
      </w:r>
    </w:p>
    <w:p w:rsidR="007B5D8B" w:rsidP="00F44DE6" w:rsidRDefault="00F44DE6" w14:paraId="1D099247" w14:textId="08BC3AF2">
      <w:pPr>
        <w:pStyle w:val="Descripcin"/>
      </w:pPr>
      <w:bookmarkStart w:name="_Toc215653036" w:id="99"/>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6</w:t>
      </w:r>
      <w:r>
        <w:fldChar w:fldCharType="end"/>
      </w:r>
      <w:r>
        <w:t xml:space="preserve"> </w:t>
      </w:r>
      <w:r w:rsidRPr="00856917">
        <w:t>Sprint 3</w:t>
      </w:r>
      <w:bookmarkEnd w:id="99"/>
    </w:p>
    <w:p w:rsidR="00F44DE6" w:rsidP="00F44DE6" w:rsidRDefault="006D13ED" w14:paraId="5C461CB2" w14:textId="77777777">
      <w:pPr>
        <w:pStyle w:val="Parrafo2"/>
        <w:keepNext/>
      </w:pPr>
      <w:r w:rsidRPr="006D13ED">
        <w:rPr>
          <w:noProof/>
          <w:lang w:val="es-ES"/>
        </w:rPr>
        <w:drawing>
          <wp:inline distT="0" distB="0" distL="0" distR="0" wp14:anchorId="563BF8BD" wp14:editId="492BD72D">
            <wp:extent cx="5096681" cy="2629088"/>
            <wp:effectExtent l="0" t="0" r="8890" b="0"/>
            <wp:docPr id="1180940589"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940589" name="Imagen 1" descr="Imagen que contiene Gráfico&#10;&#10;El contenido generado por IA puede ser incorrecto."/>
                    <pic:cNvPicPr/>
                  </pic:nvPicPr>
                  <pic:blipFill>
                    <a:blip r:embed="rId30"/>
                    <a:stretch>
                      <a:fillRect/>
                    </a:stretch>
                  </pic:blipFill>
                  <pic:spPr>
                    <a:xfrm>
                      <a:off x="0" y="0"/>
                      <a:ext cx="5145416" cy="2654228"/>
                    </a:xfrm>
                    <a:prstGeom prst="rect">
                      <a:avLst/>
                    </a:prstGeom>
                  </pic:spPr>
                </pic:pic>
              </a:graphicData>
            </a:graphic>
          </wp:inline>
        </w:drawing>
      </w:r>
    </w:p>
    <w:p w:rsidR="00EB20DC" w:rsidP="00F44DE6" w:rsidRDefault="00F44DE6" w14:paraId="150D3FF3" w14:textId="2B62C738">
      <w:pPr>
        <w:pStyle w:val="Descripcin"/>
      </w:pPr>
      <w:bookmarkStart w:name="_Toc215653037" w:id="100"/>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7</w:t>
      </w:r>
      <w:r>
        <w:fldChar w:fldCharType="end"/>
      </w:r>
      <w:r>
        <w:t xml:space="preserve"> </w:t>
      </w:r>
      <w:r w:rsidRPr="008E1795">
        <w:t>Sprint 4</w:t>
      </w:r>
      <w:bookmarkEnd w:id="100"/>
    </w:p>
    <w:p w:rsidR="00F44DE6" w:rsidP="00F44DE6" w:rsidRDefault="006D13ED" w14:paraId="40787C9B" w14:textId="77777777">
      <w:pPr>
        <w:pStyle w:val="Parrafo2"/>
        <w:keepNext/>
      </w:pPr>
      <w:r w:rsidRPr="006D13ED">
        <w:rPr>
          <w:noProof/>
          <w:lang w:val="es-ES"/>
        </w:rPr>
        <w:drawing>
          <wp:inline distT="0" distB="0" distL="0" distR="0" wp14:anchorId="7AFF3891" wp14:editId="597E48AC">
            <wp:extent cx="5050971" cy="2598234"/>
            <wp:effectExtent l="0" t="0" r="0" b="0"/>
            <wp:docPr id="532119550"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19550" name="Imagen 1" descr="Imagen que contiene Gráfico&#10;&#10;El contenido generado por IA puede ser incorrecto."/>
                    <pic:cNvPicPr/>
                  </pic:nvPicPr>
                  <pic:blipFill>
                    <a:blip r:embed="rId31"/>
                    <a:stretch>
                      <a:fillRect/>
                    </a:stretch>
                  </pic:blipFill>
                  <pic:spPr>
                    <a:xfrm>
                      <a:off x="0" y="0"/>
                      <a:ext cx="5081396" cy="2613885"/>
                    </a:xfrm>
                    <a:prstGeom prst="rect">
                      <a:avLst/>
                    </a:prstGeom>
                  </pic:spPr>
                </pic:pic>
              </a:graphicData>
            </a:graphic>
          </wp:inline>
        </w:drawing>
      </w:r>
    </w:p>
    <w:p w:rsidR="006D13ED" w:rsidP="00F44DE6" w:rsidRDefault="00F44DE6" w14:paraId="59D9F487" w14:textId="7897FB15">
      <w:pPr>
        <w:pStyle w:val="Descripcin"/>
      </w:pPr>
      <w:bookmarkStart w:name="_Toc215653038" w:id="101"/>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8</w:t>
      </w:r>
      <w:r>
        <w:fldChar w:fldCharType="end"/>
      </w:r>
      <w:r>
        <w:t xml:space="preserve"> </w:t>
      </w:r>
      <w:r w:rsidRPr="00FE48A5">
        <w:t>Sprint 5</w:t>
      </w:r>
      <w:bookmarkEnd w:id="101"/>
    </w:p>
    <w:p w:rsidR="00F44DE6" w:rsidP="00F44DE6" w:rsidRDefault="0076520A" w14:paraId="001F4A4E" w14:textId="77777777">
      <w:pPr>
        <w:pStyle w:val="Parrafo2"/>
        <w:keepNext/>
      </w:pPr>
      <w:r w:rsidRPr="0076520A">
        <w:rPr>
          <w:noProof/>
          <w:lang w:val="es-ES"/>
        </w:rPr>
        <w:drawing>
          <wp:inline distT="0" distB="0" distL="0" distR="0" wp14:anchorId="094447F9" wp14:editId="1EAD24A2">
            <wp:extent cx="5012871" cy="2597518"/>
            <wp:effectExtent l="0" t="0" r="0" b="0"/>
            <wp:docPr id="1309970784"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70784" name="Imagen 1" descr="Imagen que contiene Gráfico&#10;&#10;El contenido generado por IA puede ser incorrecto."/>
                    <pic:cNvPicPr/>
                  </pic:nvPicPr>
                  <pic:blipFill>
                    <a:blip r:embed="rId32"/>
                    <a:stretch>
                      <a:fillRect/>
                    </a:stretch>
                  </pic:blipFill>
                  <pic:spPr>
                    <a:xfrm>
                      <a:off x="0" y="0"/>
                      <a:ext cx="5028015" cy="2605365"/>
                    </a:xfrm>
                    <a:prstGeom prst="rect">
                      <a:avLst/>
                    </a:prstGeom>
                  </pic:spPr>
                </pic:pic>
              </a:graphicData>
            </a:graphic>
          </wp:inline>
        </w:drawing>
      </w:r>
    </w:p>
    <w:p w:rsidR="0076520A" w:rsidP="00F44DE6" w:rsidRDefault="00F44DE6" w14:paraId="00F1E5C2" w14:textId="7BBFD905">
      <w:pPr>
        <w:pStyle w:val="Descripcin"/>
      </w:pPr>
      <w:bookmarkStart w:name="_Toc215653039" w:id="102"/>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9</w:t>
      </w:r>
      <w:r>
        <w:fldChar w:fldCharType="end"/>
      </w:r>
      <w:r>
        <w:t xml:space="preserve"> </w:t>
      </w:r>
      <w:r w:rsidRPr="00753789">
        <w:t>Sprint 6</w:t>
      </w:r>
      <w:bookmarkEnd w:id="102"/>
    </w:p>
    <w:p w:rsidR="00F44DE6" w:rsidP="00F44DE6" w:rsidRDefault="0076520A" w14:paraId="4A99263E" w14:textId="77777777">
      <w:pPr>
        <w:pStyle w:val="Parrafo2"/>
        <w:keepNext/>
      </w:pPr>
      <w:r w:rsidRPr="0076520A">
        <w:rPr>
          <w:noProof/>
          <w:lang w:val="es-ES"/>
        </w:rPr>
        <w:drawing>
          <wp:inline distT="0" distB="0" distL="0" distR="0" wp14:anchorId="2B13FE01" wp14:editId="6BF185A2">
            <wp:extent cx="4920343" cy="2539216"/>
            <wp:effectExtent l="0" t="0" r="0" b="0"/>
            <wp:docPr id="1885940043"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40043" name="Imagen 1" descr="Interfaz de usuario gráfica&#10;&#10;El contenido generado por IA puede ser incorrecto."/>
                    <pic:cNvPicPr/>
                  </pic:nvPicPr>
                  <pic:blipFill>
                    <a:blip r:embed="rId33"/>
                    <a:stretch>
                      <a:fillRect/>
                    </a:stretch>
                  </pic:blipFill>
                  <pic:spPr>
                    <a:xfrm>
                      <a:off x="0" y="0"/>
                      <a:ext cx="4942879" cy="2550846"/>
                    </a:xfrm>
                    <a:prstGeom prst="rect">
                      <a:avLst/>
                    </a:prstGeom>
                  </pic:spPr>
                </pic:pic>
              </a:graphicData>
            </a:graphic>
          </wp:inline>
        </w:drawing>
      </w:r>
    </w:p>
    <w:p w:rsidR="0076520A" w:rsidP="00F44DE6" w:rsidRDefault="00F44DE6" w14:paraId="2811EF72" w14:textId="26CD51B5">
      <w:pPr>
        <w:pStyle w:val="Descripcin"/>
      </w:pPr>
      <w:bookmarkStart w:name="_Toc215653040" w:id="103"/>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10</w:t>
      </w:r>
      <w:r>
        <w:fldChar w:fldCharType="end"/>
      </w:r>
      <w:r>
        <w:t xml:space="preserve"> </w:t>
      </w:r>
      <w:r w:rsidRPr="00C26CF7">
        <w:t>Sprint 7</w:t>
      </w:r>
      <w:bookmarkEnd w:id="103"/>
    </w:p>
    <w:p w:rsidR="00A53048" w:rsidP="0023397E" w:rsidRDefault="00A53048" w14:paraId="50A63F34" w14:textId="77777777">
      <w:pPr>
        <w:pStyle w:val="Parrafo2"/>
        <w:rPr>
          <w:lang w:val="es-ES"/>
        </w:rPr>
      </w:pPr>
    </w:p>
    <w:p w:rsidR="00EB20DC" w:rsidP="00B907E1" w:rsidRDefault="00EB20DC" w14:paraId="27364A68" w14:textId="071ABC99">
      <w:pPr>
        <w:pStyle w:val="Parrafo2"/>
        <w:ind w:left="0"/>
        <w:rPr>
          <w:lang w:val="es-ES"/>
        </w:rPr>
        <w:sectPr w:rsidR="00EB20DC" w:rsidSect="00242D56">
          <w:footerReference w:type="default" r:id="rId34"/>
          <w:pgSz w:w="11906" w:h="16838" w:orient="portrait"/>
          <w:pgMar w:top="1440" w:right="1440" w:bottom="1440" w:left="1440" w:header="720" w:footer="720" w:gutter="0"/>
          <w:cols w:space="720"/>
          <w:docGrid w:linePitch="360"/>
        </w:sectPr>
      </w:pPr>
    </w:p>
    <w:p w:rsidRPr="00374539" w:rsidR="00374539" w:rsidP="00C25022" w:rsidRDefault="00374539" w14:paraId="57BDA22E" w14:textId="77777777">
      <w:pPr>
        <w:pStyle w:val="Ttulo2"/>
      </w:pPr>
      <w:bookmarkStart w:name="_Toc215652939" w:id="104"/>
      <w:r w:rsidRPr="00374539">
        <w:t>Cronograma de actividades – Ejecutado</w:t>
      </w:r>
      <w:bookmarkEnd w:id="104"/>
    </w:p>
    <w:p w:rsidR="00374539" w:rsidP="000809FD" w:rsidRDefault="00374539" w14:paraId="23C37698" w14:textId="7792F975">
      <w:pPr>
        <w:pStyle w:val="Parrafo2"/>
        <w:rPr>
          <w:lang w:val="es-ES"/>
        </w:rPr>
      </w:pPr>
      <w:r w:rsidRPr="00374539">
        <w:rPr>
          <w:lang w:val="es-ES"/>
        </w:rPr>
        <w:t xml:space="preserve">Durante la implementación del proyecto, se realizó un seguimiento continuo y se documentaron los avances reales en el </w:t>
      </w:r>
      <w:r w:rsidR="001F77FD">
        <w:rPr>
          <w:lang w:val="es-ES"/>
        </w:rPr>
        <w:t>Jira</w:t>
      </w:r>
      <w:r w:rsidRPr="00374539">
        <w:rPr>
          <w:lang w:val="es-ES"/>
        </w:rPr>
        <w:t>, actualizando el estado de cada tarea. Las desviaciones frente al cronograma inicial fueron mínimas y se resolvieron sin afectar los entregables finales.</w:t>
      </w:r>
    </w:p>
    <w:p w:rsidR="00F44DE6" w:rsidP="00F44DE6" w:rsidRDefault="00B73EB5" w14:paraId="7BA6D388" w14:textId="77777777">
      <w:pPr>
        <w:pStyle w:val="Parrafo2"/>
        <w:keepNext/>
      </w:pPr>
      <w:r w:rsidRPr="00B73EB5">
        <w:rPr>
          <w:noProof/>
          <w:lang w:val="es-ES"/>
        </w:rPr>
        <w:drawing>
          <wp:inline distT="0" distB="0" distL="0" distR="0" wp14:anchorId="71D84008" wp14:editId="1F4D0674">
            <wp:extent cx="5731510" cy="2723515"/>
            <wp:effectExtent l="0" t="0" r="2540" b="635"/>
            <wp:docPr id="1818367522" name="Imagen 1" descr="Captura de pantalla de computador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367522" name="Imagen 1" descr="Captura de pantalla de computadora&#10;&#10;El contenido generado por IA puede ser incorrecto."/>
                    <pic:cNvPicPr/>
                  </pic:nvPicPr>
                  <pic:blipFill>
                    <a:blip r:embed="rId35"/>
                    <a:stretch>
                      <a:fillRect/>
                    </a:stretch>
                  </pic:blipFill>
                  <pic:spPr>
                    <a:xfrm>
                      <a:off x="0" y="0"/>
                      <a:ext cx="5731510" cy="2723515"/>
                    </a:xfrm>
                    <a:prstGeom prst="rect">
                      <a:avLst/>
                    </a:prstGeom>
                  </pic:spPr>
                </pic:pic>
              </a:graphicData>
            </a:graphic>
          </wp:inline>
        </w:drawing>
      </w:r>
    </w:p>
    <w:p w:rsidRPr="00374539" w:rsidR="00D46065" w:rsidP="00B907E1" w:rsidRDefault="00F44DE6" w14:paraId="35348688" w14:textId="15FE9172">
      <w:pPr>
        <w:pStyle w:val="Descripcin"/>
      </w:pPr>
      <w:bookmarkStart w:name="_Toc215653041" w:id="105"/>
      <w:r>
        <w:t xml:space="preserve">Figura </w:t>
      </w:r>
      <w:r>
        <w:fldChar w:fldCharType="begin"/>
      </w:r>
      <w:r>
        <w:instrText> STYLEREF 1 \s </w:instrText>
      </w:r>
      <w:r>
        <w:fldChar w:fldCharType="separate"/>
      </w:r>
      <w:r w:rsidR="00946FA2">
        <w:rPr>
          <w:noProof/>
        </w:rPr>
        <w:t>6</w:t>
      </w:r>
      <w:r>
        <w:fldChar w:fldCharType="end"/>
      </w:r>
      <w:r w:rsidR="00946FA2">
        <w:t>.</w:t>
      </w:r>
      <w:r>
        <w:fldChar w:fldCharType="begin"/>
      </w:r>
      <w:r>
        <w:instrText> SEQ Figura \* ARABIC \s 1 </w:instrText>
      </w:r>
      <w:r>
        <w:fldChar w:fldCharType="separate"/>
      </w:r>
      <w:r w:rsidR="00946FA2">
        <w:rPr>
          <w:noProof/>
        </w:rPr>
        <w:t>11</w:t>
      </w:r>
      <w:r>
        <w:fldChar w:fldCharType="end"/>
      </w:r>
      <w:r>
        <w:t xml:space="preserve"> </w:t>
      </w:r>
      <w:r w:rsidRPr="00FA5ADB">
        <w:t>Cronograma de Actividades en Jira</w:t>
      </w:r>
      <w:bookmarkEnd w:id="105"/>
    </w:p>
    <w:p w:rsidR="00374539" w:rsidP="00C25022" w:rsidRDefault="006C4E45" w14:paraId="1CA95D6B" w14:textId="7A45654B">
      <w:pPr>
        <w:pStyle w:val="Ttulo2"/>
      </w:pPr>
      <w:bookmarkStart w:name="_Toc215652940" w:id="106"/>
      <w:r w:rsidRPr="006C4E45">
        <w:t>Gráfica de trabajo pendiente en el sprint</w:t>
      </w:r>
      <w:r>
        <w:t xml:space="preserve"> </w:t>
      </w:r>
      <w:r w:rsidRPr="00374539" w:rsidR="00374539">
        <w:t>– Jira</w:t>
      </w:r>
      <w:bookmarkEnd w:id="106"/>
    </w:p>
    <w:p w:rsidR="00D6170E" w:rsidP="00D6170E" w:rsidRDefault="0088458C" w14:paraId="7999775C" w14:textId="77777777">
      <w:pPr>
        <w:pStyle w:val="Parrafo2"/>
        <w:ind w:left="720"/>
      </w:pPr>
      <w:r>
        <w:rPr>
          <w:lang w:val="es-ES"/>
        </w:rPr>
        <w:t xml:space="preserve">Link: </w:t>
      </w:r>
      <w:hyperlink w:history="1" r:id="rId36">
        <w:r w:rsidRPr="00007E41" w:rsidR="00D6170E">
          <w:rPr>
            <w:rStyle w:val="Hipervnculo"/>
          </w:rPr>
          <w:t>https://continental-team-y46ixntg.atlassian.net/jira/software/projects/SCRUM/boards/1/reports/burndown?source=overview&amp;atlOrigin=eyJpIjoiZTU1YmM2MWIzNWQyNDkwMmFjOTY2OWFiZDQ4ODQzNTIiLCJwIjoiaiJ9</w:t>
        </w:r>
      </w:hyperlink>
      <w:r w:rsidR="00D6170E">
        <w:t xml:space="preserve"> </w:t>
      </w:r>
    </w:p>
    <w:p w:rsidRPr="00374539" w:rsidR="00374539" w:rsidP="00D6170E" w:rsidRDefault="00374539" w14:paraId="28718E31" w14:textId="7E4B71A4">
      <w:pPr>
        <w:pStyle w:val="Parrafo2"/>
        <w:ind w:left="720"/>
        <w:rPr>
          <w:lang w:val="es-ES"/>
        </w:rPr>
      </w:pPr>
      <w:r w:rsidRPr="00374539">
        <w:rPr>
          <w:lang w:val="es-ES"/>
        </w:rPr>
        <w:t>Para la gestión operativa y ágil del proyecto, se utilizó la plataforma Jira. En ella se registraron las historias de usuario, se organizaron en sprints y se hizo el seguimiento mediante un tablero Kanban.</w:t>
      </w:r>
    </w:p>
    <w:p w:rsidRPr="00374539" w:rsidR="00374539" w:rsidP="00FA2979" w:rsidRDefault="00374539" w14:paraId="2768A9BF" w14:textId="77777777">
      <w:pPr>
        <w:pStyle w:val="Parrafo2"/>
        <w:numPr>
          <w:ilvl w:val="0"/>
          <w:numId w:val="5"/>
        </w:numPr>
        <w:tabs>
          <w:tab w:val="clear" w:pos="720"/>
          <w:tab w:val="num" w:pos="1068"/>
        </w:tabs>
        <w:ind w:left="1068"/>
        <w:rPr>
          <w:lang w:val="es-ES"/>
        </w:rPr>
      </w:pPr>
      <w:r w:rsidRPr="00374539">
        <w:rPr>
          <w:lang w:val="es-ES"/>
        </w:rPr>
        <w:t>Las columnas configuradas fueron: Backlog, To Do, In Progress, Done.</w:t>
      </w:r>
    </w:p>
    <w:p w:rsidRPr="00374539" w:rsidR="00374539" w:rsidP="00FA2979" w:rsidRDefault="00374539" w14:paraId="7544C3D9" w14:textId="77777777">
      <w:pPr>
        <w:pStyle w:val="Parrafo2"/>
        <w:numPr>
          <w:ilvl w:val="0"/>
          <w:numId w:val="5"/>
        </w:numPr>
        <w:tabs>
          <w:tab w:val="clear" w:pos="720"/>
          <w:tab w:val="num" w:pos="1068"/>
        </w:tabs>
        <w:ind w:left="1068"/>
        <w:rPr>
          <w:lang w:val="es-ES"/>
        </w:rPr>
      </w:pPr>
      <w:r w:rsidRPr="00374539">
        <w:rPr>
          <w:lang w:val="es-ES"/>
        </w:rPr>
        <w:t>Cada historia de usuario fue desglosada en tareas específicas asignadas por responsable.</w:t>
      </w:r>
    </w:p>
    <w:p w:rsidR="00374539" w:rsidP="00FA2979" w:rsidRDefault="00374539" w14:paraId="6A1A5643" w14:textId="77777777">
      <w:pPr>
        <w:pStyle w:val="Parrafo2"/>
        <w:numPr>
          <w:ilvl w:val="0"/>
          <w:numId w:val="5"/>
        </w:numPr>
        <w:tabs>
          <w:tab w:val="clear" w:pos="720"/>
          <w:tab w:val="num" w:pos="1068"/>
        </w:tabs>
        <w:ind w:left="1068"/>
        <w:rPr>
          <w:lang w:val="es-ES"/>
        </w:rPr>
      </w:pPr>
      <w:r w:rsidRPr="00374539">
        <w:rPr>
          <w:lang w:val="es-ES"/>
        </w:rPr>
        <w:t>Aunque no se visualizaron las flechas de dependencia entre tareas (propias de diagramas Gantt), el flujo de avance por estado y por sprint fue claro y efectivo.</w:t>
      </w:r>
    </w:p>
    <w:p w:rsidR="00946FA2" w:rsidP="00946FA2" w:rsidRDefault="002C77E8" w14:paraId="0044ACDF" w14:textId="77777777">
      <w:pPr>
        <w:pStyle w:val="Parrafo2"/>
        <w:keepNext/>
        <w:ind w:left="708"/>
      </w:pPr>
      <w:r w:rsidRPr="002C77E8">
        <w:rPr>
          <w:noProof/>
          <w:lang w:val="es-ES"/>
        </w:rPr>
        <w:drawing>
          <wp:inline distT="0" distB="0" distL="0" distR="0" wp14:anchorId="66E860F2" wp14:editId="650463FD">
            <wp:extent cx="5731510" cy="2973070"/>
            <wp:effectExtent l="0" t="0" r="2540" b="0"/>
            <wp:docPr id="1206414839" name="Imagen 1" descr="Interfaz de usuario gráfica,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14839" name="Imagen 1" descr="Interfaz de usuario gráfica, Texto&#10;&#10;El contenido generado por IA puede ser incorrecto."/>
                    <pic:cNvPicPr/>
                  </pic:nvPicPr>
                  <pic:blipFill>
                    <a:blip r:embed="rId37"/>
                    <a:stretch>
                      <a:fillRect/>
                    </a:stretch>
                  </pic:blipFill>
                  <pic:spPr>
                    <a:xfrm>
                      <a:off x="0" y="0"/>
                      <a:ext cx="5731510" cy="2973070"/>
                    </a:xfrm>
                    <a:prstGeom prst="rect">
                      <a:avLst/>
                    </a:prstGeom>
                  </pic:spPr>
                </pic:pic>
              </a:graphicData>
            </a:graphic>
          </wp:inline>
        </w:drawing>
      </w:r>
    </w:p>
    <w:p w:rsidRPr="00374539" w:rsidR="00E77AFE" w:rsidP="00946FA2" w:rsidRDefault="00946FA2" w14:paraId="34AF8526" w14:textId="1A508F87">
      <w:pPr>
        <w:pStyle w:val="Descripcin"/>
      </w:pPr>
      <w:bookmarkStart w:name="_Toc215653042" w:id="107"/>
      <w:r>
        <w:t xml:space="preserve">Figura </w:t>
      </w:r>
      <w:r>
        <w:fldChar w:fldCharType="begin"/>
      </w:r>
      <w:r>
        <w:instrText> STYLEREF 1 \s </w:instrText>
      </w:r>
      <w:r>
        <w:fldChar w:fldCharType="separate"/>
      </w:r>
      <w:r>
        <w:rPr>
          <w:noProof/>
        </w:rPr>
        <w:t>6</w:t>
      </w:r>
      <w:r>
        <w:fldChar w:fldCharType="end"/>
      </w:r>
      <w:r>
        <w:t>.</w:t>
      </w:r>
      <w:r>
        <w:fldChar w:fldCharType="begin"/>
      </w:r>
      <w:r>
        <w:instrText> SEQ Figura \* ARABIC \s 1 </w:instrText>
      </w:r>
      <w:r>
        <w:fldChar w:fldCharType="separate"/>
      </w:r>
      <w:r>
        <w:rPr>
          <w:noProof/>
        </w:rPr>
        <w:t>12</w:t>
      </w:r>
      <w:r>
        <w:fldChar w:fldCharType="end"/>
      </w:r>
      <w:r>
        <w:t xml:space="preserve"> </w:t>
      </w:r>
      <w:r w:rsidRPr="00C10F47">
        <w:t>Trabajos Pendientes</w:t>
      </w:r>
      <w:bookmarkEnd w:id="107"/>
    </w:p>
    <w:p w:rsidR="008F7456" w:rsidP="008F7456" w:rsidRDefault="008F7456" w14:paraId="650B9E54" w14:textId="08C912EF">
      <w:pPr>
        <w:pStyle w:val="Parrafo2"/>
        <w:rPr>
          <w:lang w:val="es-ES"/>
        </w:rPr>
      </w:pPr>
    </w:p>
    <w:p w:rsidR="00B907E1" w:rsidP="008F7456" w:rsidRDefault="00B907E1" w14:paraId="4569BFD4" w14:textId="77777777">
      <w:pPr>
        <w:pStyle w:val="Parrafo2"/>
        <w:rPr>
          <w:lang w:val="es-ES"/>
        </w:rPr>
      </w:pPr>
    </w:p>
    <w:p w:rsidR="00B907E1" w:rsidP="008F7456" w:rsidRDefault="00B907E1" w14:paraId="2C6E0568" w14:textId="77777777">
      <w:pPr>
        <w:pStyle w:val="Parrafo2"/>
        <w:rPr>
          <w:lang w:val="es-ES"/>
        </w:rPr>
      </w:pPr>
    </w:p>
    <w:p w:rsidR="00B907E1" w:rsidP="008F7456" w:rsidRDefault="00B907E1" w14:paraId="3564FCBF" w14:textId="77777777">
      <w:pPr>
        <w:pStyle w:val="Parrafo2"/>
        <w:rPr>
          <w:lang w:val="es-ES"/>
        </w:rPr>
      </w:pPr>
    </w:p>
    <w:p w:rsidR="00B907E1" w:rsidP="008F7456" w:rsidRDefault="00B907E1" w14:paraId="59CFDD5D" w14:textId="77777777">
      <w:pPr>
        <w:pStyle w:val="Parrafo2"/>
        <w:rPr>
          <w:lang w:val="es-ES"/>
        </w:rPr>
      </w:pPr>
    </w:p>
    <w:p w:rsidR="00B907E1" w:rsidP="008F7456" w:rsidRDefault="00B907E1" w14:paraId="1605FB50" w14:textId="77777777">
      <w:pPr>
        <w:pStyle w:val="Parrafo2"/>
        <w:rPr>
          <w:lang w:val="es-ES"/>
        </w:rPr>
      </w:pPr>
    </w:p>
    <w:p w:rsidR="00B907E1" w:rsidP="008F7456" w:rsidRDefault="00B907E1" w14:paraId="47A15C05" w14:textId="77777777">
      <w:pPr>
        <w:pStyle w:val="Parrafo2"/>
        <w:rPr>
          <w:lang w:val="es-ES"/>
        </w:rPr>
      </w:pPr>
    </w:p>
    <w:p w:rsidR="00B907E1" w:rsidP="008F7456" w:rsidRDefault="00B907E1" w14:paraId="0A6E3AF3" w14:textId="77777777">
      <w:pPr>
        <w:pStyle w:val="Parrafo2"/>
        <w:rPr>
          <w:lang w:val="es-ES"/>
        </w:rPr>
      </w:pPr>
    </w:p>
    <w:p w:rsidR="00B907E1" w:rsidP="008F7456" w:rsidRDefault="00B907E1" w14:paraId="188DC558" w14:textId="77777777">
      <w:pPr>
        <w:pStyle w:val="Parrafo2"/>
        <w:rPr>
          <w:lang w:val="es-ES"/>
        </w:rPr>
      </w:pPr>
    </w:p>
    <w:p w:rsidR="00B907E1" w:rsidP="008F7456" w:rsidRDefault="00B907E1" w14:paraId="0A1E9BD8" w14:textId="77777777">
      <w:pPr>
        <w:pStyle w:val="Parrafo2"/>
        <w:rPr>
          <w:lang w:val="es-ES"/>
        </w:rPr>
      </w:pPr>
    </w:p>
    <w:p w:rsidR="00B907E1" w:rsidP="008F7456" w:rsidRDefault="00B907E1" w14:paraId="1F12213A" w14:textId="77777777">
      <w:pPr>
        <w:pStyle w:val="Parrafo2"/>
        <w:rPr>
          <w:lang w:val="es-ES"/>
        </w:rPr>
      </w:pPr>
    </w:p>
    <w:p w:rsidR="00B907E1" w:rsidP="008F7456" w:rsidRDefault="00B907E1" w14:paraId="4A4B71E5" w14:textId="77777777">
      <w:pPr>
        <w:pStyle w:val="Parrafo2"/>
        <w:rPr>
          <w:lang w:val="es-ES"/>
        </w:rPr>
      </w:pPr>
    </w:p>
    <w:p w:rsidR="00B907E1" w:rsidP="008F7456" w:rsidRDefault="00B907E1" w14:paraId="0DB1B575" w14:textId="77777777">
      <w:pPr>
        <w:pStyle w:val="Parrafo2"/>
        <w:rPr>
          <w:lang w:val="es-ES"/>
        </w:rPr>
      </w:pPr>
    </w:p>
    <w:p w:rsidR="00B907E1" w:rsidP="008F7456" w:rsidRDefault="00B907E1" w14:paraId="572E0CB2" w14:textId="77777777">
      <w:pPr>
        <w:pStyle w:val="Parrafo2"/>
        <w:rPr>
          <w:lang w:val="es-ES"/>
        </w:rPr>
      </w:pPr>
    </w:p>
    <w:p w:rsidR="00B907E1" w:rsidP="008F7456" w:rsidRDefault="00B907E1" w14:paraId="7D89DAD6" w14:textId="77777777">
      <w:pPr>
        <w:pStyle w:val="Parrafo2"/>
        <w:rPr>
          <w:lang w:val="es-ES"/>
        </w:rPr>
      </w:pPr>
    </w:p>
    <w:p w:rsidR="00B907E1" w:rsidP="008F7456" w:rsidRDefault="00B907E1" w14:paraId="390CB841" w14:textId="77777777">
      <w:pPr>
        <w:pStyle w:val="Parrafo2"/>
        <w:rPr>
          <w:lang w:val="es-ES"/>
        </w:rPr>
      </w:pPr>
    </w:p>
    <w:p w:rsidR="00B907E1" w:rsidP="008F7456" w:rsidRDefault="00B907E1" w14:paraId="327BCFA4" w14:textId="77777777">
      <w:pPr>
        <w:pStyle w:val="Parrafo2"/>
        <w:rPr>
          <w:lang w:val="es-ES"/>
        </w:rPr>
      </w:pPr>
    </w:p>
    <w:p w:rsidR="00B907E1" w:rsidP="008F7456" w:rsidRDefault="00B907E1" w14:paraId="362DDE3A" w14:textId="77777777">
      <w:pPr>
        <w:pStyle w:val="Parrafo2"/>
        <w:rPr>
          <w:lang w:val="es-ES"/>
        </w:rPr>
      </w:pPr>
    </w:p>
    <w:p w:rsidR="00B907E1" w:rsidP="008F7456" w:rsidRDefault="00B907E1" w14:paraId="0EF311C6" w14:textId="77777777">
      <w:pPr>
        <w:pStyle w:val="Parrafo2"/>
        <w:rPr>
          <w:lang w:val="es-ES"/>
        </w:rPr>
      </w:pPr>
    </w:p>
    <w:p w:rsidR="00B907E1" w:rsidP="008F7456" w:rsidRDefault="00B907E1" w14:paraId="5898F8B6" w14:textId="77777777">
      <w:pPr>
        <w:pStyle w:val="Parrafo2"/>
        <w:rPr>
          <w:lang w:val="es-ES"/>
        </w:rPr>
      </w:pPr>
    </w:p>
    <w:p w:rsidR="00B907E1" w:rsidP="008F7456" w:rsidRDefault="00B907E1" w14:paraId="41BCA19C" w14:textId="77777777">
      <w:pPr>
        <w:pStyle w:val="Parrafo2"/>
        <w:rPr>
          <w:lang w:val="es-ES"/>
        </w:rPr>
      </w:pPr>
    </w:p>
    <w:p w:rsidRPr="00374539" w:rsidR="00B907E1" w:rsidP="008F7456" w:rsidRDefault="00B907E1" w14:paraId="5E3C76BF" w14:textId="77777777">
      <w:pPr>
        <w:pStyle w:val="Parrafo2"/>
        <w:rPr>
          <w:lang w:val="es-ES"/>
        </w:rPr>
      </w:pPr>
    </w:p>
    <w:p w:rsidR="006206C9" w:rsidP="00C25022" w:rsidRDefault="00043921" w14:paraId="3E1C76A0" w14:textId="5AB34F88">
      <w:pPr>
        <w:pStyle w:val="Ttulo1"/>
      </w:pPr>
      <w:bookmarkStart w:name="_Toc215582364" w:id="108"/>
      <w:bookmarkStart w:name="_Toc215652941" w:id="109"/>
      <w:r>
        <w:t>PRUEBAS, RESULTADOS Y DISCUSIÓN</w:t>
      </w:r>
      <w:bookmarkEnd w:id="108"/>
      <w:bookmarkEnd w:id="109"/>
    </w:p>
    <w:p w:rsidR="00043921" w:rsidP="009F76D5" w:rsidRDefault="00DD41D6" w14:paraId="140EAC32" w14:textId="18BD8519">
      <w:pPr>
        <w:pStyle w:val="Parrafo1"/>
      </w:pPr>
      <w:r w:rsidRPr="00DD41D6">
        <w:t>Durante el proceso de desarrollo e implementación de la aplicación web, se realizaron diversas pruebas por cada PMV a fin de validar la funcionalidad, estabilidad, usabilidad y capacidad de respuesta de la solución. A continuación, se describen las pruebas aplicadas, los resultados obtenidos y el análisis comparativo con estudios previos</w:t>
      </w:r>
    </w:p>
    <w:p w:rsidRPr="00793471" w:rsidR="006D41C4" w:rsidP="009F76D5" w:rsidRDefault="006D41C4" w14:paraId="64A861C3" w14:textId="77777777">
      <w:pPr>
        <w:pStyle w:val="Parrafo1"/>
      </w:pPr>
      <w:r w:rsidRPr="00793471">
        <w:t>PMV 1 – Módulo de Autenticación y Control de Acceso</w:t>
      </w:r>
    </w:p>
    <w:p w:rsidRPr="00793471" w:rsidR="006D41C4" w:rsidP="009F76D5" w:rsidRDefault="006D41C4" w14:paraId="2ABB6CFA" w14:textId="77777777">
      <w:pPr>
        <w:pStyle w:val="Parrafo1"/>
      </w:pPr>
      <w:r w:rsidRPr="00793471">
        <w:t>Pruebas realizadas</w:t>
      </w:r>
    </w:p>
    <w:p w:rsidRPr="00793471" w:rsidR="006D41C4" w:rsidP="009F76D5" w:rsidRDefault="006D41C4" w14:paraId="73508550" w14:textId="77777777">
      <w:pPr>
        <w:pStyle w:val="Parrafo1"/>
      </w:pPr>
      <w:r w:rsidRPr="00793471">
        <w:rPr>
          <w:b/>
          <w:bCs/>
        </w:rPr>
        <w:t>Pruebas funcionales:</w:t>
      </w:r>
      <w:r w:rsidRPr="00793471">
        <w:br/>
      </w:r>
      <w:r w:rsidRPr="00793471">
        <w:t>Validación del inicio de sesión, recuperación de contraseña y cierre de sesión. Se verificó la correcta aceptación de credenciales válidas y la seguridad ante credenciales erróneas.</w:t>
      </w:r>
    </w:p>
    <w:p w:rsidRPr="00793471" w:rsidR="006D41C4" w:rsidP="009F76D5" w:rsidRDefault="006D41C4" w14:paraId="73174DBD" w14:textId="77777777">
      <w:pPr>
        <w:pStyle w:val="Parrafo1"/>
      </w:pPr>
      <w:r w:rsidRPr="00793471">
        <w:rPr>
          <w:b/>
          <w:bCs/>
        </w:rPr>
        <w:t>Pruebas de roles y permisos:</w:t>
      </w:r>
      <w:r w:rsidRPr="00793471">
        <w:br/>
      </w:r>
      <w:r w:rsidRPr="00793471">
        <w:t>Comprobación de que un turista, administrador o agente solo pueda visualizar las funcionalidades asignadas a su perfil.</w:t>
      </w:r>
    </w:p>
    <w:p w:rsidRPr="00793471" w:rsidR="006D41C4" w:rsidP="009F76D5" w:rsidRDefault="006D41C4" w14:paraId="600E3947" w14:textId="77777777">
      <w:pPr>
        <w:pStyle w:val="Parrafo1"/>
      </w:pPr>
      <w:r w:rsidRPr="00793471">
        <w:rPr>
          <w:b/>
          <w:bCs/>
        </w:rPr>
        <w:t>Pruebas de seguridad de formularios:</w:t>
      </w:r>
      <w:r w:rsidRPr="00793471">
        <w:br/>
      </w:r>
      <w:r w:rsidRPr="00793471">
        <w:t>Ensayos contra intentos de ingreso repetitivos, inputs no válidos y campos vacíos.</w:t>
      </w:r>
    </w:p>
    <w:p w:rsidRPr="00793471" w:rsidR="006D41C4" w:rsidP="009F76D5" w:rsidRDefault="006D41C4" w14:paraId="1CB84F1B" w14:textId="77777777">
      <w:pPr>
        <w:pStyle w:val="Parrafo1"/>
      </w:pPr>
      <w:r w:rsidRPr="00793471">
        <w:rPr>
          <w:b/>
          <w:bCs/>
        </w:rPr>
        <w:t>Pruebas de experiencia de usuario:</w:t>
      </w:r>
      <w:r w:rsidRPr="00793471">
        <w:br/>
      </w:r>
      <w:r w:rsidRPr="00793471">
        <w:t>Verificación de la claridad de mensajes de error, redirecciones y usabilidad del formulario.</w:t>
      </w:r>
    </w:p>
    <w:p w:rsidRPr="00793471" w:rsidR="006D41C4" w:rsidP="009F76D5" w:rsidRDefault="006D41C4" w14:paraId="65BF9161" w14:textId="77777777">
      <w:pPr>
        <w:pStyle w:val="Parrafo1"/>
      </w:pPr>
      <w:r w:rsidRPr="00793471">
        <w:t>Resultados</w:t>
      </w:r>
    </w:p>
    <w:p w:rsidRPr="00793471" w:rsidR="006D41C4" w:rsidP="009F76D5" w:rsidRDefault="006D41C4" w14:paraId="01391686" w14:textId="77777777">
      <w:pPr>
        <w:pStyle w:val="Parrafo1"/>
        <w:numPr>
          <w:ilvl w:val="0"/>
          <w:numId w:val="16"/>
        </w:numPr>
      </w:pPr>
      <w:r w:rsidRPr="00793471">
        <w:t>El login funcionó correctamente en el 100% de las pruebas con credenciales válidas.</w:t>
      </w:r>
    </w:p>
    <w:p w:rsidRPr="00793471" w:rsidR="006D41C4" w:rsidP="009F76D5" w:rsidRDefault="006D41C4" w14:paraId="0621D5D2" w14:textId="77777777">
      <w:pPr>
        <w:pStyle w:val="Parrafo1"/>
        <w:numPr>
          <w:ilvl w:val="0"/>
          <w:numId w:val="16"/>
        </w:numPr>
      </w:pPr>
      <w:r w:rsidRPr="00793471">
        <w:t>Se bloquearon eficazmente ingresos con datos incorrectos.</w:t>
      </w:r>
    </w:p>
    <w:p w:rsidRPr="00793471" w:rsidR="006D41C4" w:rsidP="009F76D5" w:rsidRDefault="006D41C4" w14:paraId="5B14832C" w14:textId="77777777">
      <w:pPr>
        <w:pStyle w:val="Parrafo1"/>
        <w:numPr>
          <w:ilvl w:val="0"/>
          <w:numId w:val="16"/>
        </w:numPr>
      </w:pPr>
      <w:r w:rsidRPr="00793471">
        <w:t>Los permisos se aplicaron correctamente en todos los roles del sistema.</w:t>
      </w:r>
    </w:p>
    <w:p w:rsidRPr="00793471" w:rsidR="006D41C4" w:rsidP="009F76D5" w:rsidRDefault="006D41C4" w14:paraId="3CF928ED" w14:textId="77777777">
      <w:pPr>
        <w:pStyle w:val="Parrafo1"/>
        <w:numPr>
          <w:ilvl w:val="0"/>
          <w:numId w:val="16"/>
        </w:numPr>
      </w:pPr>
      <w:r w:rsidRPr="00793471">
        <w:t>Se identificó la necesidad de mejorar el mensaje de error por credenciales incorrectas para hacerlo más descriptivo.</w:t>
      </w:r>
    </w:p>
    <w:p w:rsidRPr="00793471" w:rsidR="006D41C4" w:rsidP="009F76D5" w:rsidRDefault="006D41C4" w14:paraId="3DA3E2F1" w14:textId="77777777">
      <w:pPr>
        <w:pStyle w:val="Parrafo1"/>
      </w:pPr>
      <w:r w:rsidRPr="00793471">
        <w:t>Evidencias</w:t>
      </w:r>
    </w:p>
    <w:p w:rsidR="00946FA2" w:rsidP="00946FA2" w:rsidRDefault="006D41C4" w14:paraId="349D2F56" w14:textId="77777777">
      <w:pPr>
        <w:pStyle w:val="Parrafo1"/>
        <w:keepNext/>
        <w:jc w:val="center"/>
      </w:pPr>
      <w:r>
        <w:rPr>
          <w:noProof/>
        </w:rPr>
        <w:drawing>
          <wp:inline distT="0" distB="0" distL="0" distR="0" wp14:anchorId="5B5A3EB6" wp14:editId="5CFE3FD0">
            <wp:extent cx="1805940" cy="2508021"/>
            <wp:effectExtent l="0" t="0" r="3810" b="6985"/>
            <wp:docPr id="1692183142" name="Imagen 10"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83142" name="Imagen 10" descr="Interfaz de usuario gráfica, Aplicación&#10;&#10;El contenido generado por IA puede ser incorrecto."/>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17907" cy="2524640"/>
                    </a:xfrm>
                    <a:prstGeom prst="rect">
                      <a:avLst/>
                    </a:prstGeom>
                    <a:noFill/>
                    <a:ln>
                      <a:noFill/>
                    </a:ln>
                  </pic:spPr>
                </pic:pic>
              </a:graphicData>
            </a:graphic>
          </wp:inline>
        </w:drawing>
      </w:r>
    </w:p>
    <w:p w:rsidR="006D41C4" w:rsidP="00946FA2" w:rsidRDefault="00946FA2" w14:paraId="5345FF08" w14:textId="4B628CC3">
      <w:pPr>
        <w:pStyle w:val="Descripcin"/>
        <w:rPr>
          <w:lang w:val="es-MX"/>
        </w:rPr>
      </w:pPr>
      <w:bookmarkStart w:name="_Toc215653043" w:id="110"/>
      <w:r>
        <w:t xml:space="preserve">Figura </w:t>
      </w:r>
      <w:r>
        <w:fldChar w:fldCharType="begin"/>
      </w:r>
      <w:r>
        <w:instrText> STYLEREF 1 \s </w:instrText>
      </w:r>
      <w:r>
        <w:fldChar w:fldCharType="separate"/>
      </w:r>
      <w:r>
        <w:rPr>
          <w:noProof/>
        </w:rPr>
        <w:t>6</w:t>
      </w:r>
      <w:r>
        <w:fldChar w:fldCharType="end"/>
      </w:r>
      <w:r>
        <w:t>.</w:t>
      </w:r>
      <w:r>
        <w:fldChar w:fldCharType="begin"/>
      </w:r>
      <w:r>
        <w:instrText> SEQ Figura \* ARABIC \s 1 </w:instrText>
      </w:r>
      <w:r>
        <w:fldChar w:fldCharType="separate"/>
      </w:r>
      <w:r>
        <w:rPr>
          <w:noProof/>
        </w:rPr>
        <w:t>13</w:t>
      </w:r>
      <w:r>
        <w:fldChar w:fldCharType="end"/>
      </w:r>
      <w:r>
        <w:t xml:space="preserve"> </w:t>
      </w:r>
      <w:r w:rsidRPr="00B4576B">
        <w:t>Inicio de Sesión</w:t>
      </w:r>
      <w:bookmarkEnd w:id="110"/>
    </w:p>
    <w:p w:rsidR="006D41C4" w:rsidP="009F76D5" w:rsidRDefault="006D41C4" w14:paraId="56E7B12D" w14:textId="77777777">
      <w:pPr>
        <w:pStyle w:val="Parrafo1"/>
      </w:pPr>
    </w:p>
    <w:p w:rsidRPr="00793471" w:rsidR="006D41C4" w:rsidP="009F76D5" w:rsidRDefault="006D41C4" w14:paraId="1184F0E1" w14:textId="77777777">
      <w:pPr>
        <w:pStyle w:val="Parrafo1"/>
      </w:pPr>
      <w:r w:rsidRPr="00793471">
        <w:t>PMV 2 – Módulo de Gestión de Turistas</w:t>
      </w:r>
    </w:p>
    <w:p w:rsidRPr="00793471" w:rsidR="006D41C4" w:rsidP="009F76D5" w:rsidRDefault="006D41C4" w14:paraId="34199FF0" w14:textId="77777777">
      <w:pPr>
        <w:pStyle w:val="Parrafo1"/>
      </w:pPr>
      <w:r w:rsidRPr="00793471">
        <w:t>Pruebas realizadas</w:t>
      </w:r>
    </w:p>
    <w:p w:rsidRPr="00793471" w:rsidR="006D41C4" w:rsidP="009F76D5" w:rsidRDefault="006D41C4" w14:paraId="56197681" w14:textId="77777777">
      <w:pPr>
        <w:pStyle w:val="Parrafo1"/>
      </w:pPr>
      <w:r w:rsidRPr="00793471">
        <w:rPr>
          <w:b/>
          <w:bCs/>
        </w:rPr>
        <w:t>Pruebas de registro y edición:</w:t>
      </w:r>
      <w:r w:rsidRPr="00793471">
        <w:br/>
      </w:r>
      <w:r w:rsidRPr="00793471">
        <w:t>Validación del registro de nuevos turistas, edición de datos personales y verificación de campos obligatorios.</w:t>
      </w:r>
    </w:p>
    <w:p w:rsidRPr="00793471" w:rsidR="006D41C4" w:rsidP="009F76D5" w:rsidRDefault="006D41C4" w14:paraId="29E4152C" w14:textId="77777777">
      <w:pPr>
        <w:pStyle w:val="Parrafo1"/>
      </w:pPr>
      <w:r w:rsidRPr="00793471">
        <w:rPr>
          <w:b/>
          <w:bCs/>
        </w:rPr>
        <w:t>Pruebas de consulta:</w:t>
      </w:r>
      <w:r w:rsidRPr="00793471">
        <w:br/>
      </w:r>
      <w:r w:rsidRPr="00793471">
        <w:t>Evaluación del listado general, filtrado por nombre y búsqueda por documento de identidad.</w:t>
      </w:r>
    </w:p>
    <w:p w:rsidRPr="00793471" w:rsidR="006D41C4" w:rsidP="009F76D5" w:rsidRDefault="006D41C4" w14:paraId="2E0CF873" w14:textId="77777777">
      <w:pPr>
        <w:pStyle w:val="Parrafo1"/>
      </w:pPr>
      <w:r w:rsidRPr="00793471">
        <w:rPr>
          <w:b/>
          <w:bCs/>
        </w:rPr>
        <w:t>Pruebas de integridad:</w:t>
      </w:r>
      <w:r w:rsidRPr="00793471">
        <w:br/>
      </w:r>
      <w:r w:rsidRPr="00793471">
        <w:t>Comprobación de que todos los datos se almacenen correctamente en la base MySQL sin duplicados.</w:t>
      </w:r>
    </w:p>
    <w:p w:rsidRPr="00793471" w:rsidR="006D41C4" w:rsidP="009F76D5" w:rsidRDefault="006D41C4" w14:paraId="42A427D9" w14:textId="77777777">
      <w:pPr>
        <w:pStyle w:val="Parrafo1"/>
      </w:pPr>
      <w:r w:rsidRPr="00793471">
        <w:rPr>
          <w:b/>
          <w:bCs/>
        </w:rPr>
        <w:t>Pruebas de historial:</w:t>
      </w:r>
      <w:r w:rsidRPr="00793471">
        <w:br/>
      </w:r>
      <w:r w:rsidRPr="00793471">
        <w:t>Verificación de la correcta visualización del historial del turista para futuras asignaciones.</w:t>
      </w:r>
    </w:p>
    <w:p w:rsidRPr="00793471" w:rsidR="006D41C4" w:rsidP="009F76D5" w:rsidRDefault="006D41C4" w14:paraId="2E998208" w14:textId="77777777">
      <w:pPr>
        <w:pStyle w:val="Parrafo1"/>
      </w:pPr>
      <w:r w:rsidRPr="00793471">
        <w:t>Resultados</w:t>
      </w:r>
    </w:p>
    <w:p w:rsidRPr="00793471" w:rsidR="006D41C4" w:rsidP="009F76D5" w:rsidRDefault="006D41C4" w14:paraId="521E2A59" w14:textId="77777777">
      <w:pPr>
        <w:pStyle w:val="Parrafo1"/>
        <w:numPr>
          <w:ilvl w:val="0"/>
          <w:numId w:val="17"/>
        </w:numPr>
      </w:pPr>
      <w:r w:rsidRPr="00793471">
        <w:t>El registro funcionó correctamente en el 95% de las pruebas.</w:t>
      </w:r>
    </w:p>
    <w:p w:rsidRPr="00793471" w:rsidR="006D41C4" w:rsidP="009F76D5" w:rsidRDefault="006D41C4" w14:paraId="6A4B7012" w14:textId="77777777">
      <w:pPr>
        <w:pStyle w:val="Parrafo1"/>
        <w:numPr>
          <w:ilvl w:val="0"/>
          <w:numId w:val="17"/>
        </w:numPr>
      </w:pPr>
      <w:r w:rsidRPr="00793471">
        <w:t>Las consultas y filtros respondieron en menos de 1 segundo.</w:t>
      </w:r>
    </w:p>
    <w:p w:rsidRPr="00793471" w:rsidR="006D41C4" w:rsidP="009F76D5" w:rsidRDefault="006D41C4" w14:paraId="6B175746" w14:textId="77777777">
      <w:pPr>
        <w:pStyle w:val="Parrafo1"/>
        <w:numPr>
          <w:ilvl w:val="0"/>
          <w:numId w:val="17"/>
        </w:numPr>
      </w:pPr>
      <w:r w:rsidRPr="00793471">
        <w:t>No se encontraron errores de duplicidad en la base de datos.</w:t>
      </w:r>
    </w:p>
    <w:p w:rsidRPr="00793471" w:rsidR="006D41C4" w:rsidP="009F76D5" w:rsidRDefault="006D41C4" w14:paraId="797C187B" w14:textId="77777777">
      <w:pPr>
        <w:pStyle w:val="Parrafo1"/>
        <w:numPr>
          <w:ilvl w:val="0"/>
          <w:numId w:val="17"/>
        </w:numPr>
      </w:pPr>
      <w:r w:rsidRPr="00793471">
        <w:t>El historial se mostró correctamente en el 100% de los casos evaluados.</w:t>
      </w:r>
    </w:p>
    <w:p w:rsidRPr="00793471" w:rsidR="006D41C4" w:rsidP="009F76D5" w:rsidRDefault="006D41C4" w14:paraId="28C410DC" w14:textId="77777777">
      <w:pPr>
        <w:pStyle w:val="Parrafo1"/>
      </w:pPr>
      <w:r w:rsidRPr="00793471">
        <w:t>Evidencias</w:t>
      </w:r>
    </w:p>
    <w:p w:rsidR="00946FA2" w:rsidP="00946FA2" w:rsidRDefault="006D41C4" w14:paraId="2E827AB8" w14:textId="77777777">
      <w:pPr>
        <w:pStyle w:val="Parrafo1"/>
        <w:keepNext/>
        <w:jc w:val="center"/>
      </w:pPr>
      <w:r w:rsidRPr="00BA2B8C">
        <w:rPr>
          <w:noProof/>
        </w:rPr>
        <w:drawing>
          <wp:inline distT="0" distB="0" distL="0" distR="0" wp14:anchorId="09641527" wp14:editId="5F8C3569">
            <wp:extent cx="3662179" cy="4440382"/>
            <wp:effectExtent l="0" t="0" r="0" b="0"/>
            <wp:docPr id="320684158"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84158" name="Imagen 1" descr="Interfaz de usuario gráfica, Aplicación&#10;&#10;El contenido generado por IA puede ser incorrecto."/>
                    <pic:cNvPicPr/>
                  </pic:nvPicPr>
                  <pic:blipFill>
                    <a:blip r:embed="rId39"/>
                    <a:stretch>
                      <a:fillRect/>
                    </a:stretch>
                  </pic:blipFill>
                  <pic:spPr>
                    <a:xfrm>
                      <a:off x="0" y="0"/>
                      <a:ext cx="3664377" cy="4443046"/>
                    </a:xfrm>
                    <a:prstGeom prst="rect">
                      <a:avLst/>
                    </a:prstGeom>
                  </pic:spPr>
                </pic:pic>
              </a:graphicData>
            </a:graphic>
          </wp:inline>
        </w:drawing>
      </w:r>
    </w:p>
    <w:p w:rsidRPr="00793471" w:rsidR="006D41C4" w:rsidP="00946FA2" w:rsidRDefault="00946FA2" w14:paraId="04C78A3D" w14:textId="5B5382A7">
      <w:pPr>
        <w:pStyle w:val="Descripcin"/>
      </w:pPr>
      <w:bookmarkStart w:name="_Toc215653044" w:id="111"/>
      <w:r>
        <w:t xml:space="preserve">Figura </w:t>
      </w:r>
      <w:r>
        <w:fldChar w:fldCharType="begin"/>
      </w:r>
      <w:r>
        <w:instrText> STYLEREF 1 \s </w:instrText>
      </w:r>
      <w:r>
        <w:fldChar w:fldCharType="separate"/>
      </w:r>
      <w:r>
        <w:rPr>
          <w:noProof/>
        </w:rPr>
        <w:t>6</w:t>
      </w:r>
      <w:r>
        <w:fldChar w:fldCharType="end"/>
      </w:r>
      <w:r>
        <w:t>.</w:t>
      </w:r>
      <w:r>
        <w:fldChar w:fldCharType="begin"/>
      </w:r>
      <w:r>
        <w:instrText> SEQ Figura \* ARABIC \s 1 </w:instrText>
      </w:r>
      <w:r>
        <w:fldChar w:fldCharType="separate"/>
      </w:r>
      <w:r>
        <w:rPr>
          <w:noProof/>
        </w:rPr>
        <w:t>14</w:t>
      </w:r>
      <w:r>
        <w:fldChar w:fldCharType="end"/>
      </w:r>
      <w:r>
        <w:t xml:space="preserve"> </w:t>
      </w:r>
      <w:r w:rsidRPr="008E7DDC">
        <w:t>Registro de Usuario y Turista</w:t>
      </w:r>
      <w:bookmarkEnd w:id="111"/>
    </w:p>
    <w:p w:rsidRPr="00793471" w:rsidR="006D41C4" w:rsidP="009F76D5" w:rsidRDefault="006D41C4" w14:paraId="760EF01E" w14:textId="77777777">
      <w:pPr>
        <w:pStyle w:val="Parrafo1"/>
      </w:pPr>
      <w:r w:rsidRPr="00793471">
        <w:t>PMV 3 – Gestión de Itinerarios Turísticos Predefinidos</w:t>
      </w:r>
    </w:p>
    <w:p w:rsidRPr="00793471" w:rsidR="006D41C4" w:rsidP="009F76D5" w:rsidRDefault="006D41C4" w14:paraId="361EA450" w14:textId="77777777">
      <w:pPr>
        <w:pStyle w:val="Parrafo1"/>
      </w:pPr>
      <w:r w:rsidRPr="00793471">
        <w:t>Pruebas realizadas</w:t>
      </w:r>
    </w:p>
    <w:p w:rsidRPr="00793471" w:rsidR="006D41C4" w:rsidP="009F76D5" w:rsidRDefault="006D41C4" w14:paraId="50925CD0" w14:textId="77777777">
      <w:pPr>
        <w:pStyle w:val="Parrafo1"/>
      </w:pPr>
      <w:r w:rsidRPr="00793471">
        <w:rPr>
          <w:b/>
          <w:bCs/>
        </w:rPr>
        <w:t>Pruebas CRUD:</w:t>
      </w:r>
      <w:r w:rsidRPr="00793471">
        <w:br/>
      </w:r>
      <w:r w:rsidRPr="00793471">
        <w:t>Creación, edición, eliminación y consulta de itinerarios, verificando consistencia y obligatoriedad de datos.</w:t>
      </w:r>
    </w:p>
    <w:p w:rsidRPr="00793471" w:rsidR="006D41C4" w:rsidP="009F76D5" w:rsidRDefault="006D41C4" w14:paraId="19FF89E8" w14:textId="77777777">
      <w:pPr>
        <w:pStyle w:val="Parrafo1"/>
      </w:pPr>
      <w:r w:rsidRPr="00793471">
        <w:rPr>
          <w:b/>
          <w:bCs/>
        </w:rPr>
        <w:t>Pruebas de vinculación de actividades:</w:t>
      </w:r>
      <w:r w:rsidRPr="00793471">
        <w:br/>
      </w:r>
      <w:r w:rsidRPr="00793471">
        <w:t>Revisión de la correcta asociación entre itinerarios y actividades disponibles.</w:t>
      </w:r>
    </w:p>
    <w:p w:rsidRPr="00793471" w:rsidR="006D41C4" w:rsidP="009F76D5" w:rsidRDefault="006D41C4" w14:paraId="7B5A43CC" w14:textId="77777777">
      <w:pPr>
        <w:pStyle w:val="Parrafo1"/>
      </w:pPr>
      <w:r w:rsidRPr="00793471">
        <w:rPr>
          <w:b/>
          <w:bCs/>
        </w:rPr>
        <w:t>Pruebas de carga:</w:t>
      </w:r>
      <w:r w:rsidRPr="00793471">
        <w:br/>
      </w:r>
      <w:r w:rsidRPr="00793471">
        <w:t>Ensayo del tiempo de respuesta para visualizar itinerarios con diferentes números de actividades.</w:t>
      </w:r>
    </w:p>
    <w:p w:rsidRPr="00793471" w:rsidR="006D41C4" w:rsidP="009F76D5" w:rsidRDefault="006D41C4" w14:paraId="50E7E3FE" w14:textId="77777777">
      <w:pPr>
        <w:pStyle w:val="Parrafo1"/>
      </w:pPr>
      <w:r w:rsidRPr="00793471">
        <w:t>Resultados</w:t>
      </w:r>
    </w:p>
    <w:p w:rsidRPr="00793471" w:rsidR="006D41C4" w:rsidP="009F76D5" w:rsidRDefault="006D41C4" w14:paraId="6B225CEA" w14:textId="77777777">
      <w:pPr>
        <w:pStyle w:val="Parrafo1"/>
        <w:numPr>
          <w:ilvl w:val="0"/>
          <w:numId w:val="19"/>
        </w:numPr>
      </w:pPr>
      <w:r w:rsidRPr="00793471">
        <w:t>Las operaciones CRUD funcionaron sin errores en todas las pruebas.</w:t>
      </w:r>
    </w:p>
    <w:p w:rsidRPr="00793471" w:rsidR="006D41C4" w:rsidP="009F76D5" w:rsidRDefault="006D41C4" w14:paraId="20536E74" w14:textId="77777777">
      <w:pPr>
        <w:pStyle w:val="Parrafo1"/>
        <w:numPr>
          <w:ilvl w:val="0"/>
          <w:numId w:val="19"/>
        </w:numPr>
      </w:pPr>
      <w:r w:rsidRPr="00793471">
        <w:t>La carga promedio de itinerarios fue de 1.2 segundos.</w:t>
      </w:r>
    </w:p>
    <w:p w:rsidRPr="00793471" w:rsidR="006D41C4" w:rsidP="009F76D5" w:rsidRDefault="006D41C4" w14:paraId="3BC10BEB" w14:textId="77777777">
      <w:pPr>
        <w:pStyle w:val="Parrafo1"/>
        <w:numPr>
          <w:ilvl w:val="0"/>
          <w:numId w:val="19"/>
        </w:numPr>
      </w:pPr>
      <w:r w:rsidRPr="00793471">
        <w:t>La estructura de actividades por itinerario se visualizó sin inconsistencias.</w:t>
      </w:r>
    </w:p>
    <w:p w:rsidRPr="00793471" w:rsidR="006D41C4" w:rsidP="009F76D5" w:rsidRDefault="006D41C4" w14:paraId="77F2FD8D" w14:textId="77777777">
      <w:pPr>
        <w:pStyle w:val="Parrafo1"/>
        <w:numPr>
          <w:ilvl w:val="0"/>
          <w:numId w:val="19"/>
        </w:numPr>
      </w:pPr>
      <w:r w:rsidRPr="00793471">
        <w:t>Se recomendó mejorar la validación para impedir eliminar itinerarios asignados.</w:t>
      </w:r>
    </w:p>
    <w:p w:rsidR="00275D0E" w:rsidP="009F76D5" w:rsidRDefault="00275D0E" w14:paraId="20766FEA" w14:textId="77777777">
      <w:pPr>
        <w:pStyle w:val="Parrafo1"/>
      </w:pPr>
    </w:p>
    <w:p w:rsidR="00275D0E" w:rsidP="009F76D5" w:rsidRDefault="00275D0E" w14:paraId="51DD9212" w14:textId="77777777">
      <w:pPr>
        <w:pStyle w:val="Parrafo1"/>
      </w:pPr>
    </w:p>
    <w:p w:rsidRPr="00793471" w:rsidR="006D41C4" w:rsidP="009F76D5" w:rsidRDefault="006D41C4" w14:paraId="3FF5F97E" w14:textId="7AB0208C">
      <w:pPr>
        <w:pStyle w:val="Parrafo1"/>
      </w:pPr>
      <w:r w:rsidRPr="00793471">
        <w:t>Evidencias</w:t>
      </w:r>
    </w:p>
    <w:p w:rsidR="00946FA2" w:rsidP="00946FA2" w:rsidRDefault="006D41C4" w14:paraId="72779FE1" w14:textId="77777777">
      <w:pPr>
        <w:pStyle w:val="Parrafo1"/>
        <w:keepNext/>
        <w:jc w:val="center"/>
      </w:pPr>
      <w:r>
        <w:rPr>
          <w:noProof/>
        </w:rPr>
        <w:drawing>
          <wp:inline distT="0" distB="0" distL="0" distR="0" wp14:anchorId="20E9D87C" wp14:editId="220DD4F6">
            <wp:extent cx="5731510" cy="3354705"/>
            <wp:effectExtent l="0" t="0" r="2540" b="0"/>
            <wp:docPr id="2124194497" name="Imagen 12"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194497" name="Imagen 12" descr="Interfaz de usuario gráfica, Aplicación, Teams&#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354705"/>
                    </a:xfrm>
                    <a:prstGeom prst="rect">
                      <a:avLst/>
                    </a:prstGeom>
                    <a:noFill/>
                    <a:ln>
                      <a:noFill/>
                    </a:ln>
                  </pic:spPr>
                </pic:pic>
              </a:graphicData>
            </a:graphic>
          </wp:inline>
        </w:drawing>
      </w:r>
    </w:p>
    <w:p w:rsidRPr="00793471" w:rsidR="006D41C4" w:rsidP="00946FA2" w:rsidRDefault="00946FA2" w14:paraId="5A712692" w14:textId="1D8F48B8">
      <w:pPr>
        <w:pStyle w:val="Descripcin"/>
        <w:rPr>
          <w:lang w:val="es-MX"/>
        </w:rPr>
      </w:pPr>
      <w:bookmarkStart w:name="_Toc215653045" w:id="112"/>
      <w:r>
        <w:t xml:space="preserve">Figura </w:t>
      </w:r>
      <w:r>
        <w:fldChar w:fldCharType="begin"/>
      </w:r>
      <w:r>
        <w:instrText> STYLEREF 1 \s </w:instrText>
      </w:r>
      <w:r>
        <w:fldChar w:fldCharType="separate"/>
      </w:r>
      <w:r>
        <w:rPr>
          <w:noProof/>
        </w:rPr>
        <w:t>6</w:t>
      </w:r>
      <w:r>
        <w:fldChar w:fldCharType="end"/>
      </w:r>
      <w:r>
        <w:t>.</w:t>
      </w:r>
      <w:r>
        <w:fldChar w:fldCharType="begin"/>
      </w:r>
      <w:r>
        <w:instrText> SEQ Figura \* ARABIC \s 1 </w:instrText>
      </w:r>
      <w:r>
        <w:fldChar w:fldCharType="separate"/>
      </w:r>
      <w:r>
        <w:rPr>
          <w:noProof/>
        </w:rPr>
        <w:t>15</w:t>
      </w:r>
      <w:r>
        <w:fldChar w:fldCharType="end"/>
      </w:r>
      <w:r>
        <w:t xml:space="preserve"> </w:t>
      </w:r>
      <w:r w:rsidRPr="008B4BDC">
        <w:t>Gestión de Itinerarios</w:t>
      </w:r>
      <w:bookmarkEnd w:id="112"/>
    </w:p>
    <w:p w:rsidRPr="00793471" w:rsidR="006D41C4" w:rsidP="009F76D5" w:rsidRDefault="006D41C4" w14:paraId="41E19A09" w14:textId="77777777">
      <w:pPr>
        <w:pStyle w:val="Parrafo1"/>
      </w:pPr>
      <w:r w:rsidRPr="00793471">
        <w:t>PMV 4 – Asignación Personalizada de Itinerarios a Turistas</w:t>
      </w:r>
    </w:p>
    <w:p w:rsidRPr="00793471" w:rsidR="006D41C4" w:rsidP="009F76D5" w:rsidRDefault="006D41C4" w14:paraId="06DF33CC" w14:textId="77777777">
      <w:pPr>
        <w:pStyle w:val="Parrafo1"/>
      </w:pPr>
      <w:r w:rsidRPr="00793471">
        <w:t>Pruebas realizadas</w:t>
      </w:r>
    </w:p>
    <w:p w:rsidRPr="00793471" w:rsidR="006D41C4" w:rsidP="009F76D5" w:rsidRDefault="006D41C4" w14:paraId="3BD2DB7F" w14:textId="77777777">
      <w:pPr>
        <w:pStyle w:val="Parrafo1"/>
      </w:pPr>
      <w:r w:rsidRPr="00793471">
        <w:rPr>
          <w:b/>
          <w:bCs/>
        </w:rPr>
        <w:t>Pruebas funcionales:</w:t>
      </w:r>
      <w:r w:rsidRPr="00793471">
        <w:br/>
      </w:r>
      <w:r w:rsidRPr="00793471">
        <w:t>Validación del proceso de selección de un turista y asignación de itinerarios predefinidos.</w:t>
      </w:r>
    </w:p>
    <w:p w:rsidRPr="00793471" w:rsidR="006D41C4" w:rsidP="009F76D5" w:rsidRDefault="006D41C4" w14:paraId="233B6E6E" w14:textId="77777777">
      <w:pPr>
        <w:pStyle w:val="Parrafo1"/>
      </w:pPr>
      <w:r w:rsidRPr="00793471">
        <w:rPr>
          <w:b/>
          <w:bCs/>
        </w:rPr>
        <w:t>Pruebas de coincidencia con preferencias:</w:t>
      </w:r>
      <w:r w:rsidRPr="00793471">
        <w:br/>
      </w:r>
      <w:r w:rsidRPr="00793471">
        <w:t>Ensayos de recomendación basada en duración, tipo de actividad, temporada y presupuesto.</w:t>
      </w:r>
    </w:p>
    <w:p w:rsidRPr="00793471" w:rsidR="006D41C4" w:rsidP="009F76D5" w:rsidRDefault="006D41C4" w14:paraId="3A083CE4" w14:textId="77777777">
      <w:pPr>
        <w:pStyle w:val="Parrafo1"/>
      </w:pPr>
      <w:r w:rsidRPr="00793471">
        <w:rPr>
          <w:b/>
          <w:bCs/>
        </w:rPr>
        <w:t>Pruebas de actualización:</w:t>
      </w:r>
      <w:r w:rsidRPr="00793471">
        <w:br/>
      </w:r>
      <w:r w:rsidRPr="00793471">
        <w:t>Revisión de la edición y re-asignación de itinerarios ya otorgados.</w:t>
      </w:r>
    </w:p>
    <w:p w:rsidRPr="00793471" w:rsidR="006D41C4" w:rsidP="009F76D5" w:rsidRDefault="006D41C4" w14:paraId="6914C2E1" w14:textId="77777777">
      <w:pPr>
        <w:pStyle w:val="Parrafo1"/>
      </w:pPr>
      <w:r w:rsidRPr="00793471">
        <w:rPr>
          <w:b/>
          <w:bCs/>
        </w:rPr>
        <w:t>Pruebas de trazabilidad:</w:t>
      </w:r>
      <w:r w:rsidRPr="00793471">
        <w:br/>
      </w:r>
      <w:r w:rsidRPr="00793471">
        <w:t>Comprobación del historial de asignaciones por fecha y agente responsable.</w:t>
      </w:r>
    </w:p>
    <w:p w:rsidRPr="00793471" w:rsidR="006D41C4" w:rsidP="009F76D5" w:rsidRDefault="006D41C4" w14:paraId="5C851996" w14:textId="77777777">
      <w:pPr>
        <w:pStyle w:val="Parrafo1"/>
      </w:pPr>
      <w:r w:rsidRPr="00793471">
        <w:t>Resultados</w:t>
      </w:r>
    </w:p>
    <w:p w:rsidRPr="00793471" w:rsidR="006D41C4" w:rsidP="009F76D5" w:rsidRDefault="006D41C4" w14:paraId="79338640" w14:textId="0277EB92">
      <w:pPr>
        <w:pStyle w:val="Parrafo1"/>
        <w:numPr>
          <w:ilvl w:val="0"/>
          <w:numId w:val="21"/>
        </w:numPr>
      </w:pPr>
      <w:r w:rsidRPr="00793471">
        <w:t xml:space="preserve">El sistema </w:t>
      </w:r>
      <w:r w:rsidR="00427445">
        <w:t>mostró</w:t>
      </w:r>
      <w:r w:rsidRPr="00793471">
        <w:t xml:space="preserve"> correctamente itinerarios según filtros aplicados.</w:t>
      </w:r>
    </w:p>
    <w:p w:rsidRPr="00793471" w:rsidR="006D41C4" w:rsidP="009F76D5" w:rsidRDefault="006D41C4" w14:paraId="48B241A1" w14:textId="77777777">
      <w:pPr>
        <w:pStyle w:val="Parrafo1"/>
        <w:numPr>
          <w:ilvl w:val="0"/>
          <w:numId w:val="21"/>
        </w:numPr>
      </w:pPr>
      <w:r w:rsidRPr="00793471">
        <w:t>La asignación se ejecutó sin inconsistencias en el 97% de los casos probados.</w:t>
      </w:r>
    </w:p>
    <w:p w:rsidRPr="00793471" w:rsidR="006D41C4" w:rsidP="009F76D5" w:rsidRDefault="006D41C4" w14:paraId="798CAB68" w14:textId="77777777">
      <w:pPr>
        <w:pStyle w:val="Parrafo1"/>
        <w:numPr>
          <w:ilvl w:val="0"/>
          <w:numId w:val="21"/>
        </w:numPr>
      </w:pPr>
      <w:r w:rsidRPr="00793471">
        <w:t>El historial mostró correctamente cada cambio realizado.</w:t>
      </w:r>
    </w:p>
    <w:p w:rsidRPr="00793471" w:rsidR="006D41C4" w:rsidP="009F76D5" w:rsidRDefault="006D41C4" w14:paraId="2498A088" w14:textId="77777777">
      <w:pPr>
        <w:pStyle w:val="Parrafo1"/>
        <w:numPr>
          <w:ilvl w:val="0"/>
          <w:numId w:val="21"/>
        </w:numPr>
      </w:pPr>
      <w:r w:rsidRPr="00793471">
        <w:t>Se identificó la necesidad de optimizar el filtrado para preferencias múltiples simultáneas.</w:t>
      </w:r>
    </w:p>
    <w:p w:rsidR="00275D0E" w:rsidP="009F76D5" w:rsidRDefault="00275D0E" w14:paraId="16B0DE8A" w14:textId="77777777">
      <w:pPr>
        <w:pStyle w:val="Parrafo1"/>
      </w:pPr>
    </w:p>
    <w:p w:rsidR="00275D0E" w:rsidP="009F76D5" w:rsidRDefault="00275D0E" w14:paraId="7088C7B0" w14:textId="77777777">
      <w:pPr>
        <w:pStyle w:val="Parrafo1"/>
      </w:pPr>
    </w:p>
    <w:p w:rsidR="00275D0E" w:rsidP="009F76D5" w:rsidRDefault="00275D0E" w14:paraId="1D883181" w14:textId="77777777">
      <w:pPr>
        <w:pStyle w:val="Parrafo1"/>
      </w:pPr>
    </w:p>
    <w:p w:rsidR="00275D0E" w:rsidP="009F76D5" w:rsidRDefault="00275D0E" w14:paraId="02F111CE" w14:textId="77777777">
      <w:pPr>
        <w:pStyle w:val="Parrafo1"/>
      </w:pPr>
    </w:p>
    <w:p w:rsidR="00275D0E" w:rsidP="009F76D5" w:rsidRDefault="00275D0E" w14:paraId="6B12BEB9" w14:textId="77777777">
      <w:pPr>
        <w:pStyle w:val="Parrafo1"/>
      </w:pPr>
    </w:p>
    <w:p w:rsidRPr="00793471" w:rsidR="006D41C4" w:rsidP="009F76D5" w:rsidRDefault="006D41C4" w14:paraId="0E533CAE" w14:textId="7544CA53">
      <w:pPr>
        <w:pStyle w:val="Parrafo1"/>
      </w:pPr>
      <w:r w:rsidRPr="00793471">
        <w:t>Evidencias</w:t>
      </w:r>
    </w:p>
    <w:p w:rsidR="00946FA2" w:rsidP="00946FA2" w:rsidRDefault="00626CC5" w14:paraId="64D4115F" w14:textId="77777777">
      <w:pPr>
        <w:pStyle w:val="Parrafo1"/>
        <w:keepNext/>
        <w:jc w:val="center"/>
      </w:pPr>
      <w:r>
        <w:rPr>
          <w:noProof/>
        </w:rPr>
        <w:drawing>
          <wp:inline distT="0" distB="0" distL="0" distR="0" wp14:anchorId="6FB81262" wp14:editId="4A470814">
            <wp:extent cx="5731510" cy="3354705"/>
            <wp:effectExtent l="0" t="0" r="2540" b="0"/>
            <wp:docPr id="1473402811" name="Imagen 12"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194497" name="Imagen 12" descr="Interfaz de usuario gráfica, Aplicación, Teams&#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354705"/>
                    </a:xfrm>
                    <a:prstGeom prst="rect">
                      <a:avLst/>
                    </a:prstGeom>
                    <a:noFill/>
                    <a:ln>
                      <a:noFill/>
                    </a:ln>
                  </pic:spPr>
                </pic:pic>
              </a:graphicData>
            </a:graphic>
          </wp:inline>
        </w:drawing>
      </w:r>
    </w:p>
    <w:p w:rsidRPr="00793471" w:rsidR="006D41C4" w:rsidP="00946FA2" w:rsidRDefault="00946FA2" w14:paraId="2A4B8653" w14:textId="7287684A">
      <w:pPr>
        <w:pStyle w:val="Descripcin"/>
        <w:rPr>
          <w:lang w:val="es-MX"/>
        </w:rPr>
      </w:pPr>
      <w:bookmarkStart w:name="_Toc215653046" w:id="113"/>
      <w:r>
        <w:t xml:space="preserve">Figura </w:t>
      </w:r>
      <w:r>
        <w:fldChar w:fldCharType="begin"/>
      </w:r>
      <w:r>
        <w:instrText> STYLEREF 1 \s </w:instrText>
      </w:r>
      <w:r>
        <w:fldChar w:fldCharType="separate"/>
      </w:r>
      <w:r>
        <w:rPr>
          <w:noProof/>
        </w:rPr>
        <w:t>6</w:t>
      </w:r>
      <w:r>
        <w:fldChar w:fldCharType="end"/>
      </w:r>
      <w:r>
        <w:t>.</w:t>
      </w:r>
      <w:r>
        <w:fldChar w:fldCharType="begin"/>
      </w:r>
      <w:r>
        <w:instrText> SEQ Figura \* ARABIC \s 1 </w:instrText>
      </w:r>
      <w:r>
        <w:fldChar w:fldCharType="separate"/>
      </w:r>
      <w:r>
        <w:rPr>
          <w:noProof/>
        </w:rPr>
        <w:t>16</w:t>
      </w:r>
      <w:r>
        <w:fldChar w:fldCharType="end"/>
      </w:r>
      <w:r>
        <w:t xml:space="preserve"> </w:t>
      </w:r>
      <w:r w:rsidRPr="008C1682">
        <w:t>Gestión de Itinerarios</w:t>
      </w:r>
      <w:bookmarkEnd w:id="113"/>
    </w:p>
    <w:p w:rsidRPr="00793471" w:rsidR="006D41C4" w:rsidP="009F76D5" w:rsidRDefault="006D41C4" w14:paraId="2E6CF0F3" w14:textId="77777777">
      <w:pPr>
        <w:pStyle w:val="Parrafo1"/>
      </w:pPr>
      <w:r w:rsidRPr="00793471">
        <w:t>PMV 5 – Módulo de Gestión de Actividades Turísticas</w:t>
      </w:r>
    </w:p>
    <w:p w:rsidRPr="00793471" w:rsidR="006D41C4" w:rsidP="009F76D5" w:rsidRDefault="006D41C4" w14:paraId="2464691B" w14:textId="77777777">
      <w:pPr>
        <w:pStyle w:val="Parrafo1"/>
      </w:pPr>
      <w:r w:rsidRPr="00793471">
        <w:t>Pruebas realizadas</w:t>
      </w:r>
    </w:p>
    <w:p w:rsidRPr="00793471" w:rsidR="006D41C4" w:rsidP="009F76D5" w:rsidRDefault="006D41C4" w14:paraId="3B20E795" w14:textId="77777777">
      <w:pPr>
        <w:pStyle w:val="Parrafo1"/>
      </w:pPr>
      <w:r w:rsidRPr="00793471">
        <w:rPr>
          <w:b/>
          <w:bCs/>
        </w:rPr>
        <w:t>Pruebas CRUD:</w:t>
      </w:r>
      <w:r w:rsidRPr="00793471">
        <w:br/>
      </w:r>
      <w:r w:rsidRPr="00793471">
        <w:t>Creación, modificación, eliminación y consulta de actividades turísticas.</w:t>
      </w:r>
    </w:p>
    <w:p w:rsidRPr="00793471" w:rsidR="006D41C4" w:rsidP="009F76D5" w:rsidRDefault="006D41C4" w14:paraId="7861107F" w14:textId="77777777">
      <w:pPr>
        <w:pStyle w:val="Parrafo1"/>
      </w:pPr>
      <w:r w:rsidRPr="00793471">
        <w:rPr>
          <w:b/>
          <w:bCs/>
        </w:rPr>
        <w:t>Pruebas de dependencias:</w:t>
      </w:r>
      <w:r w:rsidRPr="00793471">
        <w:br/>
      </w:r>
      <w:r w:rsidRPr="00793471">
        <w:t>Validación de que una actividad no pueda eliminarse si está asociada a un itinerario vigente.</w:t>
      </w:r>
    </w:p>
    <w:p w:rsidRPr="00793471" w:rsidR="006D41C4" w:rsidP="009F76D5" w:rsidRDefault="006D41C4" w14:paraId="3EC2E261" w14:textId="77777777">
      <w:pPr>
        <w:pStyle w:val="Parrafo1"/>
      </w:pPr>
      <w:r w:rsidRPr="00793471">
        <w:rPr>
          <w:b/>
          <w:bCs/>
        </w:rPr>
        <w:t>Pruebas de campos obligatorios:</w:t>
      </w:r>
      <w:r w:rsidRPr="00793471">
        <w:br/>
      </w:r>
      <w:r w:rsidRPr="00793471">
        <w:t>Verificación de horarios, descripciones, restricciones y ubicación.</w:t>
      </w:r>
    </w:p>
    <w:p w:rsidRPr="00793471" w:rsidR="006D41C4" w:rsidP="009F76D5" w:rsidRDefault="006D41C4" w14:paraId="55738206" w14:textId="77777777">
      <w:pPr>
        <w:pStyle w:val="Parrafo1"/>
      </w:pPr>
      <w:r w:rsidRPr="00793471">
        <w:rPr>
          <w:b/>
          <w:bCs/>
        </w:rPr>
        <w:t>Pruebas de consistencia:</w:t>
      </w:r>
      <w:r w:rsidRPr="00793471">
        <w:br/>
      </w:r>
      <w:r w:rsidRPr="00793471">
        <w:t>Revisión de la correcta visualización de actividades dentro de los itinerarios.</w:t>
      </w:r>
    </w:p>
    <w:p w:rsidRPr="00793471" w:rsidR="006D41C4" w:rsidP="009F76D5" w:rsidRDefault="006D41C4" w14:paraId="4B4FF167" w14:textId="77777777">
      <w:pPr>
        <w:pStyle w:val="Parrafo1"/>
      </w:pPr>
      <w:r w:rsidRPr="00793471">
        <w:t>Resultados</w:t>
      </w:r>
    </w:p>
    <w:p w:rsidRPr="00793471" w:rsidR="006D41C4" w:rsidP="009F76D5" w:rsidRDefault="006D41C4" w14:paraId="54ECD25C" w14:textId="77777777">
      <w:pPr>
        <w:pStyle w:val="Parrafo1"/>
        <w:numPr>
          <w:ilvl w:val="0"/>
          <w:numId w:val="23"/>
        </w:numPr>
      </w:pPr>
      <w:r w:rsidRPr="00793471">
        <w:t>Las actividades se registraron correctamente en el 100% de las pruebas.</w:t>
      </w:r>
    </w:p>
    <w:p w:rsidRPr="00793471" w:rsidR="006D41C4" w:rsidP="009F76D5" w:rsidRDefault="006D41C4" w14:paraId="1C4EFA60" w14:textId="77777777">
      <w:pPr>
        <w:pStyle w:val="Parrafo1"/>
        <w:numPr>
          <w:ilvl w:val="0"/>
          <w:numId w:val="23"/>
        </w:numPr>
      </w:pPr>
      <w:r w:rsidRPr="00793471">
        <w:t>Las dependencias entre actividades e itinerarios funcionaron adecuadamente.</w:t>
      </w:r>
    </w:p>
    <w:p w:rsidRPr="00793471" w:rsidR="006D41C4" w:rsidP="009F76D5" w:rsidRDefault="006D41C4" w14:paraId="1CE7FE62" w14:textId="77777777">
      <w:pPr>
        <w:pStyle w:val="Parrafo1"/>
        <w:numPr>
          <w:ilvl w:val="0"/>
          <w:numId w:val="23"/>
        </w:numPr>
      </w:pPr>
      <w:r w:rsidRPr="00793471">
        <w:t>No se detectaron errores al momento de vincular actividades.</w:t>
      </w:r>
    </w:p>
    <w:p w:rsidRPr="00793471" w:rsidR="006D41C4" w:rsidP="009F76D5" w:rsidRDefault="006D41C4" w14:paraId="0B16B059" w14:textId="77777777">
      <w:pPr>
        <w:pStyle w:val="Parrafo1"/>
        <w:numPr>
          <w:ilvl w:val="0"/>
          <w:numId w:val="23"/>
        </w:numPr>
      </w:pPr>
      <w:r w:rsidRPr="00793471">
        <w:t>Se recomendó incluir un mapa o coordenadas para mejorar la precisión de ubicación.</w:t>
      </w:r>
    </w:p>
    <w:p w:rsidR="00275D0E" w:rsidP="009F76D5" w:rsidRDefault="00275D0E" w14:paraId="2D2FFE58" w14:textId="77777777">
      <w:pPr>
        <w:pStyle w:val="Parrafo1"/>
      </w:pPr>
    </w:p>
    <w:p w:rsidR="00275D0E" w:rsidP="009F76D5" w:rsidRDefault="00275D0E" w14:paraId="3862D574" w14:textId="77777777">
      <w:pPr>
        <w:pStyle w:val="Parrafo1"/>
      </w:pPr>
    </w:p>
    <w:p w:rsidR="00275D0E" w:rsidP="009F76D5" w:rsidRDefault="00275D0E" w14:paraId="1AE0EE50" w14:textId="77777777">
      <w:pPr>
        <w:pStyle w:val="Parrafo1"/>
      </w:pPr>
    </w:p>
    <w:p w:rsidR="00275D0E" w:rsidP="009F76D5" w:rsidRDefault="00275D0E" w14:paraId="5CCEC82B" w14:textId="77777777">
      <w:pPr>
        <w:pStyle w:val="Parrafo1"/>
      </w:pPr>
    </w:p>
    <w:p w:rsidR="00275D0E" w:rsidP="009F76D5" w:rsidRDefault="00275D0E" w14:paraId="1275F74E" w14:textId="77777777">
      <w:pPr>
        <w:pStyle w:val="Parrafo1"/>
      </w:pPr>
    </w:p>
    <w:p w:rsidRPr="00793471" w:rsidR="006D41C4" w:rsidP="009F76D5" w:rsidRDefault="006D41C4" w14:paraId="00780966" w14:textId="03E20F6A">
      <w:pPr>
        <w:pStyle w:val="Parrafo1"/>
      </w:pPr>
      <w:r w:rsidRPr="00793471">
        <w:t>Evidencias</w:t>
      </w:r>
    </w:p>
    <w:p w:rsidR="00946FA2" w:rsidP="00946FA2" w:rsidRDefault="006D41C4" w14:paraId="49A8DF05" w14:textId="77777777">
      <w:pPr>
        <w:pStyle w:val="Parrafo1"/>
        <w:keepNext/>
        <w:jc w:val="center"/>
      </w:pPr>
      <w:r w:rsidRPr="00240F3C">
        <w:rPr>
          <w:noProof/>
        </w:rPr>
        <w:drawing>
          <wp:inline distT="0" distB="0" distL="0" distR="0" wp14:anchorId="16CD09D1" wp14:editId="52FE4681">
            <wp:extent cx="5731510" cy="2722245"/>
            <wp:effectExtent l="0" t="0" r="2540" b="1905"/>
            <wp:docPr id="2112137811"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37811" name="Imagen 1" descr="Interfaz de usuario gráfica, Aplicación&#10;&#10;El contenido generado por IA puede ser incorrecto."/>
                    <pic:cNvPicPr/>
                  </pic:nvPicPr>
                  <pic:blipFill>
                    <a:blip r:embed="rId41"/>
                    <a:stretch>
                      <a:fillRect/>
                    </a:stretch>
                  </pic:blipFill>
                  <pic:spPr>
                    <a:xfrm>
                      <a:off x="0" y="0"/>
                      <a:ext cx="5731510" cy="2722245"/>
                    </a:xfrm>
                    <a:prstGeom prst="rect">
                      <a:avLst/>
                    </a:prstGeom>
                  </pic:spPr>
                </pic:pic>
              </a:graphicData>
            </a:graphic>
          </wp:inline>
        </w:drawing>
      </w:r>
    </w:p>
    <w:p w:rsidRPr="00793471" w:rsidR="006D41C4" w:rsidP="00946FA2" w:rsidRDefault="00946FA2" w14:paraId="180D30F9" w14:textId="6E942EDE">
      <w:pPr>
        <w:pStyle w:val="Descripcin"/>
      </w:pPr>
      <w:bookmarkStart w:name="_Toc215653047" w:id="114"/>
      <w:r>
        <w:t xml:space="preserve">Figura </w:t>
      </w:r>
      <w:r>
        <w:fldChar w:fldCharType="begin"/>
      </w:r>
      <w:r>
        <w:instrText> STYLEREF 1 \s </w:instrText>
      </w:r>
      <w:r>
        <w:fldChar w:fldCharType="separate"/>
      </w:r>
      <w:r>
        <w:rPr>
          <w:noProof/>
        </w:rPr>
        <w:t>6</w:t>
      </w:r>
      <w:r>
        <w:fldChar w:fldCharType="end"/>
      </w:r>
      <w:r>
        <w:t>.</w:t>
      </w:r>
      <w:r>
        <w:fldChar w:fldCharType="begin"/>
      </w:r>
      <w:r>
        <w:instrText> SEQ Figura \* ARABIC \s 1 </w:instrText>
      </w:r>
      <w:r>
        <w:fldChar w:fldCharType="separate"/>
      </w:r>
      <w:r>
        <w:rPr>
          <w:noProof/>
        </w:rPr>
        <w:t>17</w:t>
      </w:r>
      <w:r>
        <w:fldChar w:fldCharType="end"/>
      </w:r>
      <w:r>
        <w:t xml:space="preserve"> </w:t>
      </w:r>
      <w:r w:rsidRPr="00E63CFF">
        <w:t>Lista de Turistas</w:t>
      </w:r>
      <w:bookmarkEnd w:id="114"/>
    </w:p>
    <w:p w:rsidRPr="00793471" w:rsidR="006D41C4" w:rsidP="009F76D5" w:rsidRDefault="006D41C4" w14:paraId="4D1C8CA9" w14:textId="77777777">
      <w:pPr>
        <w:pStyle w:val="Parrafo1"/>
      </w:pPr>
      <w:r w:rsidRPr="00793471">
        <w:t>PMV 6 – Generación de Itinerarios en Formato PDF</w:t>
      </w:r>
    </w:p>
    <w:p w:rsidRPr="00793471" w:rsidR="006D41C4" w:rsidP="009F76D5" w:rsidRDefault="006D41C4" w14:paraId="5B4D0A52" w14:textId="77777777">
      <w:pPr>
        <w:pStyle w:val="Parrafo1"/>
      </w:pPr>
      <w:r w:rsidRPr="00793471">
        <w:t>Pruebas realizadas</w:t>
      </w:r>
    </w:p>
    <w:p w:rsidRPr="00793471" w:rsidR="006D41C4" w:rsidP="009F76D5" w:rsidRDefault="006D41C4" w14:paraId="3591C28F" w14:textId="77777777">
      <w:pPr>
        <w:pStyle w:val="Parrafo1"/>
      </w:pPr>
      <w:r w:rsidRPr="00793471">
        <w:rPr>
          <w:b/>
          <w:bCs/>
        </w:rPr>
        <w:t>Pruebas de generación:</w:t>
      </w:r>
      <w:r w:rsidRPr="00793471">
        <w:br/>
      </w:r>
      <w:r w:rsidRPr="00793471">
        <w:t>Ensayos para validar que el sistema genere PDF con datos del turista, itinerario, fechas y actividades.</w:t>
      </w:r>
    </w:p>
    <w:p w:rsidRPr="00793471" w:rsidR="006D41C4" w:rsidP="009F76D5" w:rsidRDefault="006D41C4" w14:paraId="33E1A877" w14:textId="77777777">
      <w:pPr>
        <w:pStyle w:val="Parrafo1"/>
      </w:pPr>
      <w:r w:rsidRPr="00793471">
        <w:rPr>
          <w:b/>
          <w:bCs/>
        </w:rPr>
        <w:t>Pruebas de formato:</w:t>
      </w:r>
      <w:r w:rsidRPr="00793471">
        <w:br/>
      </w:r>
      <w:r w:rsidRPr="00793471">
        <w:t>Revisión del estilo, encabezado, pie de página, exportación y orden de la información.</w:t>
      </w:r>
    </w:p>
    <w:p w:rsidRPr="00793471" w:rsidR="006D41C4" w:rsidP="009F76D5" w:rsidRDefault="006D41C4" w14:paraId="73089FC4" w14:textId="77777777">
      <w:pPr>
        <w:pStyle w:val="Parrafo1"/>
      </w:pPr>
      <w:r w:rsidRPr="00793471">
        <w:rPr>
          <w:b/>
          <w:bCs/>
        </w:rPr>
        <w:t>Pruebas de compatibilidad:</w:t>
      </w:r>
      <w:r w:rsidRPr="00793471">
        <w:br/>
      </w:r>
      <w:r w:rsidRPr="00793471">
        <w:t>Pruebas de apertura del PDF en dispositivos móviles, navegadores y lectores estándar.</w:t>
      </w:r>
    </w:p>
    <w:p w:rsidRPr="00793471" w:rsidR="006D41C4" w:rsidP="009F76D5" w:rsidRDefault="006D41C4" w14:paraId="2CE6076F" w14:textId="77777777">
      <w:pPr>
        <w:pStyle w:val="Parrafo1"/>
      </w:pPr>
      <w:r w:rsidRPr="00793471">
        <w:t>Resultados</w:t>
      </w:r>
    </w:p>
    <w:p w:rsidRPr="00793471" w:rsidR="006D41C4" w:rsidP="009F76D5" w:rsidRDefault="006D41C4" w14:paraId="0FB7F017" w14:textId="77777777">
      <w:pPr>
        <w:pStyle w:val="Parrafo1"/>
        <w:numPr>
          <w:ilvl w:val="0"/>
          <w:numId w:val="25"/>
        </w:numPr>
      </w:pPr>
      <w:r w:rsidRPr="00793471">
        <w:t>La generación del PDF funcionó correctamente en el 100% de las pruebas.</w:t>
      </w:r>
    </w:p>
    <w:p w:rsidRPr="00793471" w:rsidR="006D41C4" w:rsidP="009F76D5" w:rsidRDefault="006D41C4" w14:paraId="1E824FC4" w14:textId="77777777">
      <w:pPr>
        <w:pStyle w:val="Parrafo1"/>
        <w:numPr>
          <w:ilvl w:val="0"/>
          <w:numId w:val="25"/>
        </w:numPr>
      </w:pPr>
      <w:r w:rsidRPr="00793471">
        <w:t>El diseño fue claro, legible y con los elementos solicitados por la agencia.</w:t>
      </w:r>
    </w:p>
    <w:p w:rsidRPr="00793471" w:rsidR="006D41C4" w:rsidP="009F76D5" w:rsidRDefault="006D41C4" w14:paraId="083AC888" w14:textId="77777777">
      <w:pPr>
        <w:pStyle w:val="Parrafo1"/>
        <w:numPr>
          <w:ilvl w:val="0"/>
          <w:numId w:val="25"/>
        </w:numPr>
      </w:pPr>
      <w:r w:rsidRPr="00793471">
        <w:t>El archivo fue compatible con dispositivos Android, iOS y Windows.</w:t>
      </w:r>
    </w:p>
    <w:p w:rsidRPr="00793471" w:rsidR="006D41C4" w:rsidP="009F76D5" w:rsidRDefault="006D41C4" w14:paraId="522BB0F8" w14:textId="77777777">
      <w:pPr>
        <w:pStyle w:val="Parrafo1"/>
        <w:numPr>
          <w:ilvl w:val="0"/>
          <w:numId w:val="25"/>
        </w:numPr>
      </w:pPr>
      <w:r w:rsidRPr="00793471">
        <w:t>Se sugirió incluir QR opcional para validación del viaje.</w:t>
      </w:r>
    </w:p>
    <w:p w:rsidR="00275D0E" w:rsidP="009F76D5" w:rsidRDefault="00275D0E" w14:paraId="703E0889" w14:textId="77777777">
      <w:pPr>
        <w:pStyle w:val="Parrafo1"/>
      </w:pPr>
    </w:p>
    <w:p w:rsidR="00275D0E" w:rsidP="009F76D5" w:rsidRDefault="00275D0E" w14:paraId="51887D59" w14:textId="77777777">
      <w:pPr>
        <w:pStyle w:val="Parrafo1"/>
      </w:pPr>
    </w:p>
    <w:p w:rsidR="00275D0E" w:rsidP="009F76D5" w:rsidRDefault="00275D0E" w14:paraId="64718467" w14:textId="77777777">
      <w:pPr>
        <w:pStyle w:val="Parrafo1"/>
      </w:pPr>
    </w:p>
    <w:p w:rsidR="00275D0E" w:rsidP="009F76D5" w:rsidRDefault="00275D0E" w14:paraId="4FD6127E" w14:textId="77777777">
      <w:pPr>
        <w:pStyle w:val="Parrafo1"/>
      </w:pPr>
    </w:p>
    <w:p w:rsidR="00275D0E" w:rsidP="009F76D5" w:rsidRDefault="00275D0E" w14:paraId="532A70F3" w14:textId="77777777">
      <w:pPr>
        <w:pStyle w:val="Parrafo1"/>
      </w:pPr>
    </w:p>
    <w:p w:rsidR="00275D0E" w:rsidP="009F76D5" w:rsidRDefault="00275D0E" w14:paraId="7D16B44F" w14:textId="77777777">
      <w:pPr>
        <w:pStyle w:val="Parrafo1"/>
      </w:pPr>
    </w:p>
    <w:p w:rsidR="00275D0E" w:rsidP="009F76D5" w:rsidRDefault="00275D0E" w14:paraId="676310AA" w14:textId="77777777">
      <w:pPr>
        <w:pStyle w:val="Parrafo1"/>
      </w:pPr>
    </w:p>
    <w:p w:rsidR="00275D0E" w:rsidP="009F76D5" w:rsidRDefault="00275D0E" w14:paraId="6B9CCC5A" w14:textId="77777777">
      <w:pPr>
        <w:pStyle w:val="Parrafo1"/>
      </w:pPr>
    </w:p>
    <w:p w:rsidR="00275D0E" w:rsidP="009F76D5" w:rsidRDefault="00275D0E" w14:paraId="523CF75C" w14:textId="77777777">
      <w:pPr>
        <w:pStyle w:val="Parrafo1"/>
      </w:pPr>
    </w:p>
    <w:p w:rsidRPr="00793471" w:rsidR="006D41C4" w:rsidP="009F76D5" w:rsidRDefault="006D41C4" w14:paraId="7130F055" w14:textId="79587993">
      <w:pPr>
        <w:pStyle w:val="Parrafo1"/>
      </w:pPr>
      <w:r w:rsidRPr="00793471">
        <w:t>Evidencias</w:t>
      </w:r>
    </w:p>
    <w:p w:rsidR="00946FA2" w:rsidP="00946FA2" w:rsidRDefault="006D41C4" w14:paraId="0AA8A4BB" w14:textId="77777777">
      <w:pPr>
        <w:pStyle w:val="Parrafo1"/>
        <w:keepNext/>
        <w:jc w:val="center"/>
      </w:pPr>
      <w:r w:rsidRPr="00075B1F">
        <w:rPr>
          <w:noProof/>
        </w:rPr>
        <w:drawing>
          <wp:inline distT="0" distB="0" distL="0" distR="0" wp14:anchorId="7FE3A9D0" wp14:editId="5BF6806E">
            <wp:extent cx="4842164" cy="2299840"/>
            <wp:effectExtent l="0" t="0" r="0" b="5715"/>
            <wp:docPr id="1619604985"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04985" name="Imagen 1" descr="Interfaz de usuario gráfica, Texto, Aplicación&#10;&#10;El contenido generado por IA puede ser incorrecto."/>
                    <pic:cNvPicPr/>
                  </pic:nvPicPr>
                  <pic:blipFill>
                    <a:blip r:embed="rId42"/>
                    <a:stretch>
                      <a:fillRect/>
                    </a:stretch>
                  </pic:blipFill>
                  <pic:spPr>
                    <a:xfrm>
                      <a:off x="0" y="0"/>
                      <a:ext cx="4851285" cy="2304172"/>
                    </a:xfrm>
                    <a:prstGeom prst="rect">
                      <a:avLst/>
                    </a:prstGeom>
                  </pic:spPr>
                </pic:pic>
              </a:graphicData>
            </a:graphic>
          </wp:inline>
        </w:drawing>
      </w:r>
    </w:p>
    <w:p w:rsidRPr="00793471" w:rsidR="006D41C4" w:rsidP="00946FA2" w:rsidRDefault="00946FA2" w14:paraId="7D80EFB3" w14:textId="17CF1CF0">
      <w:pPr>
        <w:pStyle w:val="Descripcin"/>
      </w:pPr>
      <w:bookmarkStart w:name="_Toc215653048" w:id="115"/>
      <w:r>
        <w:t xml:space="preserve">Figura </w:t>
      </w:r>
      <w:r>
        <w:fldChar w:fldCharType="begin"/>
      </w:r>
      <w:r>
        <w:instrText> STYLEREF 1 \s </w:instrText>
      </w:r>
      <w:r>
        <w:fldChar w:fldCharType="separate"/>
      </w:r>
      <w:r>
        <w:rPr>
          <w:noProof/>
        </w:rPr>
        <w:t>6</w:t>
      </w:r>
      <w:r>
        <w:fldChar w:fldCharType="end"/>
      </w:r>
      <w:r>
        <w:t>.</w:t>
      </w:r>
      <w:r>
        <w:fldChar w:fldCharType="begin"/>
      </w:r>
      <w:r>
        <w:instrText> SEQ Figura \* ARABIC \s 1 </w:instrText>
      </w:r>
      <w:r>
        <w:fldChar w:fldCharType="separate"/>
      </w:r>
      <w:r>
        <w:rPr>
          <w:noProof/>
        </w:rPr>
        <w:t>18</w:t>
      </w:r>
      <w:r>
        <w:fldChar w:fldCharType="end"/>
      </w:r>
      <w:r>
        <w:t xml:space="preserve"> </w:t>
      </w:r>
      <w:r w:rsidRPr="0093750B">
        <w:t>Itinerario en PDF</w:t>
      </w:r>
      <w:bookmarkEnd w:id="115"/>
    </w:p>
    <w:p w:rsidRPr="00793471" w:rsidR="006D41C4" w:rsidP="009F76D5" w:rsidRDefault="006D41C4" w14:paraId="5678ABEC" w14:textId="77777777">
      <w:pPr>
        <w:pStyle w:val="Parrafo1"/>
      </w:pPr>
      <w:r w:rsidRPr="00793471">
        <w:t>PMV 7 – Dashboard de Indicadores del Sistema</w:t>
      </w:r>
    </w:p>
    <w:p w:rsidRPr="00793471" w:rsidR="006D41C4" w:rsidP="009F76D5" w:rsidRDefault="006D41C4" w14:paraId="6E686D59" w14:textId="77777777">
      <w:pPr>
        <w:pStyle w:val="Parrafo1"/>
      </w:pPr>
      <w:r w:rsidRPr="00793471">
        <w:t>Pruebas realizadas</w:t>
      </w:r>
    </w:p>
    <w:p w:rsidRPr="00793471" w:rsidR="006D41C4" w:rsidP="009F76D5" w:rsidRDefault="006D41C4" w14:paraId="3737EFC3" w14:textId="77777777">
      <w:pPr>
        <w:pStyle w:val="Parrafo1"/>
      </w:pPr>
      <w:r w:rsidRPr="00793471">
        <w:rPr>
          <w:b/>
          <w:bCs/>
        </w:rPr>
        <w:t>Pruebas de visualización:</w:t>
      </w:r>
      <w:r w:rsidRPr="00793471">
        <w:br/>
      </w:r>
      <w:r w:rsidRPr="00793471">
        <w:t>Verificación de la correcta carga de métricas y estadísticas en el panel del administrador.</w:t>
      </w:r>
    </w:p>
    <w:p w:rsidRPr="00793471" w:rsidR="006D41C4" w:rsidP="009F76D5" w:rsidRDefault="006D41C4" w14:paraId="77F5CC33" w14:textId="77777777">
      <w:pPr>
        <w:pStyle w:val="Parrafo1"/>
      </w:pPr>
      <w:r w:rsidRPr="00793471">
        <w:rPr>
          <w:b/>
          <w:bCs/>
        </w:rPr>
        <w:t>Pruebas de actualización automática:</w:t>
      </w:r>
      <w:r w:rsidRPr="00793471">
        <w:br/>
      </w:r>
      <w:r w:rsidRPr="00793471">
        <w:t>Ensayo del refresco de datos tras nuevos registros, asignaciones o itinerarios creados.</w:t>
      </w:r>
    </w:p>
    <w:p w:rsidRPr="00793471" w:rsidR="006D41C4" w:rsidP="009F76D5" w:rsidRDefault="006D41C4" w14:paraId="2BA7C1DB" w14:textId="77777777">
      <w:pPr>
        <w:pStyle w:val="Parrafo1"/>
      </w:pPr>
      <w:r w:rsidRPr="00793471">
        <w:rPr>
          <w:b/>
          <w:bCs/>
        </w:rPr>
        <w:t>Pruebas de integridad:</w:t>
      </w:r>
      <w:r w:rsidRPr="00793471">
        <w:br/>
      </w:r>
      <w:r w:rsidRPr="00793471">
        <w:t>Validación de que las cifras mostradas coincidan con la base de datos.</w:t>
      </w:r>
    </w:p>
    <w:p w:rsidRPr="00793471" w:rsidR="006D41C4" w:rsidP="009F76D5" w:rsidRDefault="006D41C4" w14:paraId="5DC4B5D0" w14:textId="77777777">
      <w:pPr>
        <w:pStyle w:val="Parrafo1"/>
      </w:pPr>
      <w:r w:rsidRPr="00793471">
        <w:rPr>
          <w:b/>
          <w:bCs/>
        </w:rPr>
        <w:t>Pruebas de rendimiento:</w:t>
      </w:r>
      <w:r w:rsidRPr="00793471">
        <w:br/>
      </w:r>
      <w:r w:rsidRPr="00793471">
        <w:t>Medición del tiempo de carga de gráficos y widgets.</w:t>
      </w:r>
    </w:p>
    <w:p w:rsidRPr="00793471" w:rsidR="006D41C4" w:rsidP="009F76D5" w:rsidRDefault="006D41C4" w14:paraId="5E7FE2CC" w14:textId="77777777">
      <w:pPr>
        <w:pStyle w:val="Parrafo1"/>
      </w:pPr>
      <w:r w:rsidRPr="00793471">
        <w:t>Resultados</w:t>
      </w:r>
    </w:p>
    <w:p w:rsidRPr="00793471" w:rsidR="006D41C4" w:rsidP="009F76D5" w:rsidRDefault="006D41C4" w14:paraId="6B2C9E13" w14:textId="77777777">
      <w:pPr>
        <w:pStyle w:val="Parrafo1"/>
        <w:numPr>
          <w:ilvl w:val="0"/>
          <w:numId w:val="27"/>
        </w:numPr>
      </w:pPr>
      <w:r w:rsidRPr="00793471">
        <w:t>El dashboard cargó correctamente en un promedio de 1.4 segundos.</w:t>
      </w:r>
    </w:p>
    <w:p w:rsidRPr="00793471" w:rsidR="006D41C4" w:rsidP="009F76D5" w:rsidRDefault="006D41C4" w14:paraId="29B9234F" w14:textId="77777777">
      <w:pPr>
        <w:pStyle w:val="Parrafo1"/>
        <w:numPr>
          <w:ilvl w:val="0"/>
          <w:numId w:val="27"/>
        </w:numPr>
      </w:pPr>
      <w:r w:rsidRPr="00793471">
        <w:t>Las métricas coincidieron con los datos registrados en el sistema.</w:t>
      </w:r>
    </w:p>
    <w:p w:rsidRPr="00793471" w:rsidR="006D41C4" w:rsidP="009F76D5" w:rsidRDefault="006D41C4" w14:paraId="3E8C5076" w14:textId="77777777">
      <w:pPr>
        <w:pStyle w:val="Parrafo1"/>
        <w:numPr>
          <w:ilvl w:val="0"/>
          <w:numId w:val="27"/>
        </w:numPr>
      </w:pPr>
      <w:r w:rsidRPr="00793471">
        <w:t>Los gráficos se actualizaron automáticamente después de cada operación.</w:t>
      </w:r>
    </w:p>
    <w:p w:rsidRPr="00793471" w:rsidR="006D41C4" w:rsidP="009F76D5" w:rsidRDefault="006D41C4" w14:paraId="27F792A4" w14:textId="77777777">
      <w:pPr>
        <w:pStyle w:val="Parrafo1"/>
        <w:numPr>
          <w:ilvl w:val="0"/>
          <w:numId w:val="27"/>
        </w:numPr>
      </w:pPr>
      <w:r w:rsidRPr="00793471">
        <w:t>Se observó que la carga puede aumentar con volúmenes grandes de datos; se recomendó aplicar paginación en estadísticas detalladas.</w:t>
      </w:r>
    </w:p>
    <w:p w:rsidR="00275D0E" w:rsidP="009F76D5" w:rsidRDefault="00275D0E" w14:paraId="459C3D19" w14:textId="77777777">
      <w:pPr>
        <w:pStyle w:val="Parrafo1"/>
      </w:pPr>
    </w:p>
    <w:p w:rsidR="00275D0E" w:rsidP="009F76D5" w:rsidRDefault="00275D0E" w14:paraId="69F2529D" w14:textId="77777777">
      <w:pPr>
        <w:pStyle w:val="Parrafo1"/>
      </w:pPr>
    </w:p>
    <w:p w:rsidR="00275D0E" w:rsidP="009F76D5" w:rsidRDefault="00275D0E" w14:paraId="22465B7B" w14:textId="77777777">
      <w:pPr>
        <w:pStyle w:val="Parrafo1"/>
      </w:pPr>
    </w:p>
    <w:p w:rsidR="00275D0E" w:rsidP="009F76D5" w:rsidRDefault="00275D0E" w14:paraId="541440FB" w14:textId="77777777">
      <w:pPr>
        <w:pStyle w:val="Parrafo1"/>
      </w:pPr>
    </w:p>
    <w:p w:rsidR="00275D0E" w:rsidP="009F76D5" w:rsidRDefault="00275D0E" w14:paraId="30478BD8" w14:textId="77777777">
      <w:pPr>
        <w:pStyle w:val="Parrafo1"/>
      </w:pPr>
    </w:p>
    <w:p w:rsidR="00275D0E" w:rsidP="009F76D5" w:rsidRDefault="00275D0E" w14:paraId="1DBE391A" w14:textId="77777777">
      <w:pPr>
        <w:pStyle w:val="Parrafo1"/>
      </w:pPr>
    </w:p>
    <w:p w:rsidR="00275D0E" w:rsidP="009F76D5" w:rsidRDefault="00275D0E" w14:paraId="386AE614" w14:textId="77777777">
      <w:pPr>
        <w:pStyle w:val="Parrafo1"/>
      </w:pPr>
    </w:p>
    <w:p w:rsidR="00275D0E" w:rsidP="009F76D5" w:rsidRDefault="00275D0E" w14:paraId="1C15C4DD" w14:textId="77777777">
      <w:pPr>
        <w:pStyle w:val="Parrafo1"/>
      </w:pPr>
    </w:p>
    <w:p w:rsidRPr="00793471" w:rsidR="006D41C4" w:rsidP="009F76D5" w:rsidRDefault="006D41C4" w14:paraId="5FC153E6" w14:textId="0A2E052A">
      <w:pPr>
        <w:pStyle w:val="Parrafo1"/>
      </w:pPr>
      <w:r w:rsidRPr="00793471">
        <w:t>Evidencias</w:t>
      </w:r>
    </w:p>
    <w:p w:rsidR="00946FA2" w:rsidP="00946FA2" w:rsidRDefault="006D41C4" w14:paraId="630687D7" w14:textId="77777777">
      <w:pPr>
        <w:pStyle w:val="Parrafo1"/>
        <w:keepNext/>
        <w:jc w:val="center"/>
      </w:pPr>
      <w:r>
        <w:rPr>
          <w:noProof/>
        </w:rPr>
        <w:drawing>
          <wp:inline distT="0" distB="0" distL="0" distR="0" wp14:anchorId="1AA9DD25" wp14:editId="01959E7A">
            <wp:extent cx="4523641" cy="2334491"/>
            <wp:effectExtent l="0" t="0" r="0" b="8890"/>
            <wp:docPr id="355964289" name="Imagen 13"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64289" name="Imagen 13" descr="Una captura de pantalla de una red social&#10;&#10;El contenido generado por IA puede ser incorrecto."/>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5613" cy="2345830"/>
                    </a:xfrm>
                    <a:prstGeom prst="rect">
                      <a:avLst/>
                    </a:prstGeom>
                    <a:noFill/>
                    <a:ln>
                      <a:noFill/>
                    </a:ln>
                  </pic:spPr>
                </pic:pic>
              </a:graphicData>
            </a:graphic>
          </wp:inline>
        </w:drawing>
      </w:r>
    </w:p>
    <w:p w:rsidR="006D41C4" w:rsidP="00946FA2" w:rsidRDefault="00946FA2" w14:paraId="16BC92D9" w14:textId="4658854C">
      <w:pPr>
        <w:pStyle w:val="Descripcin"/>
      </w:pPr>
      <w:bookmarkStart w:name="_Toc215653049" w:id="116"/>
      <w:r>
        <w:t xml:space="preserve">Figura </w:t>
      </w:r>
      <w:r>
        <w:fldChar w:fldCharType="begin"/>
      </w:r>
      <w:r>
        <w:instrText> STYLEREF 1 \s </w:instrText>
      </w:r>
      <w:r>
        <w:fldChar w:fldCharType="separate"/>
      </w:r>
      <w:r>
        <w:rPr>
          <w:noProof/>
        </w:rPr>
        <w:t>6</w:t>
      </w:r>
      <w:r>
        <w:fldChar w:fldCharType="end"/>
      </w:r>
      <w:r>
        <w:t>.</w:t>
      </w:r>
      <w:r>
        <w:fldChar w:fldCharType="begin"/>
      </w:r>
      <w:r>
        <w:instrText> SEQ Figura \* ARABIC \s 1 </w:instrText>
      </w:r>
      <w:r>
        <w:fldChar w:fldCharType="separate"/>
      </w:r>
      <w:r>
        <w:rPr>
          <w:noProof/>
        </w:rPr>
        <w:t>19</w:t>
      </w:r>
      <w:r>
        <w:fldChar w:fldCharType="end"/>
      </w:r>
      <w:r>
        <w:t xml:space="preserve"> </w:t>
      </w:r>
      <w:r w:rsidRPr="002B5CAA">
        <w:t>Panel de Control del Administrador</w:t>
      </w:r>
      <w:bookmarkEnd w:id="116"/>
    </w:p>
    <w:p w:rsidRPr="004C6736" w:rsidR="004C6736" w:rsidP="009F76D5" w:rsidRDefault="004C6736" w14:paraId="16419D34" w14:textId="77777777">
      <w:pPr>
        <w:pStyle w:val="Parrafo1"/>
      </w:pPr>
    </w:p>
    <w:p w:rsidRPr="00E45A2B" w:rsidR="004C6736" w:rsidP="009F76D5" w:rsidRDefault="004C6736" w14:paraId="09C4F1CA" w14:textId="55300B20">
      <w:pPr>
        <w:pStyle w:val="Parrafo1"/>
      </w:pPr>
      <w:r w:rsidRPr="00E45A2B">
        <w:t>Discusión: comparación con estudios previos</w:t>
      </w:r>
    </w:p>
    <w:p w:rsidRPr="004C6736" w:rsidR="004C6736" w:rsidP="009F76D5" w:rsidRDefault="004C6736" w14:paraId="637C8AF4" w14:textId="3B344A37">
      <w:pPr>
        <w:pStyle w:val="Parrafo1"/>
      </w:pPr>
      <w:r w:rsidRPr="004C6736">
        <w:t xml:space="preserve">Los resultados obtenidos coinciden con los hallazgos de López Zavaleta et al. </w:t>
      </w:r>
      <w:sdt>
        <w:sdtPr>
          <w:id w:val="286015590"/>
          <w:citation/>
        </w:sdtPr>
        <w:sdtContent>
          <w:r w:rsidR="009856D6">
            <w:fldChar w:fldCharType="begin"/>
          </w:r>
          <w:r w:rsidR="009856D6">
            <w:instrText xml:space="preserve"> CITATION Lóp23 \l 10250 </w:instrText>
          </w:r>
          <w:r w:rsidR="009856D6">
            <w:fldChar w:fldCharType="separate"/>
          </w:r>
          <w:r w:rsidR="009856D6">
            <w:rPr>
              <w:noProof/>
            </w:rPr>
            <w:t>(3)</w:t>
          </w:r>
          <w:r w:rsidR="009856D6">
            <w:fldChar w:fldCharType="end"/>
          </w:r>
        </w:sdtContent>
      </w:sdt>
      <w:r w:rsidRPr="004C6736">
        <w:t xml:space="preserve"> y Ramos De Santis</w:t>
      </w:r>
      <w:sdt>
        <w:sdtPr>
          <w:id w:val="1414819638"/>
          <w:citation/>
        </w:sdtPr>
        <w:sdtContent>
          <w:r w:rsidR="009856D6">
            <w:fldChar w:fldCharType="begin"/>
          </w:r>
          <w:r w:rsidR="009856D6">
            <w:instrText xml:space="preserve"> CITATION Ram24 \l 10250 </w:instrText>
          </w:r>
          <w:r w:rsidR="009856D6">
            <w:fldChar w:fldCharType="separate"/>
          </w:r>
          <w:r w:rsidR="009856D6">
            <w:rPr>
              <w:noProof/>
            </w:rPr>
            <w:t xml:space="preserve"> (4)</w:t>
          </w:r>
          <w:r w:rsidR="009856D6">
            <w:fldChar w:fldCharType="end"/>
          </w:r>
        </w:sdtContent>
      </w:sdt>
      <w:r w:rsidRPr="004C6736">
        <w:t>, quienes señalaron que los asistentes conversacionales y sistemas inteligentes en turismo aumentan la satisfacción del cliente al ofrecer servicios personalizados. Asimismo, estudios como el de Párraga Burgos et al.</w:t>
      </w:r>
      <w:sdt>
        <w:sdtPr>
          <w:id w:val="-1666778916"/>
          <w:citation/>
        </w:sdtPr>
        <w:sdtContent>
          <w:r w:rsidR="009856D6">
            <w:fldChar w:fldCharType="begin"/>
          </w:r>
          <w:r w:rsidR="009856D6">
            <w:instrText xml:space="preserve"> CITATION Pár25 \l 10250 </w:instrText>
          </w:r>
          <w:r w:rsidR="009856D6">
            <w:fldChar w:fldCharType="separate"/>
          </w:r>
          <w:r w:rsidR="009856D6">
            <w:rPr>
              <w:noProof/>
            </w:rPr>
            <w:t xml:space="preserve"> (5)</w:t>
          </w:r>
          <w:r w:rsidR="009856D6">
            <w:fldChar w:fldCharType="end"/>
          </w:r>
        </w:sdtContent>
      </w:sdt>
      <w:r w:rsidR="009856D6">
        <w:t xml:space="preserve"> </w:t>
      </w:r>
      <w:r w:rsidRPr="004C6736">
        <w:t>destacan el impacto positivo de la inteligencia artificial en la personalización de itinerarios y la automatización de respuestas.</w:t>
      </w:r>
    </w:p>
    <w:p w:rsidRPr="004C6736" w:rsidR="004C6736" w:rsidP="009F76D5" w:rsidRDefault="004C6736" w14:paraId="3BEB91CD" w14:textId="77777777">
      <w:pPr>
        <w:pStyle w:val="Parrafo1"/>
      </w:pPr>
    </w:p>
    <w:p w:rsidR="00DD41D6" w:rsidP="009F76D5" w:rsidRDefault="004C6736" w14:paraId="06512F26" w14:textId="3026327D">
      <w:pPr>
        <w:pStyle w:val="Parrafo1"/>
      </w:pPr>
      <w:r w:rsidRPr="004C6736">
        <w:t>El tiempo de respuesta y la calidad de las recomendaciones están alineadas con los estándares propuestos por MINCETUR y prácticas globales de Smart Tourism Destinations</w:t>
      </w:r>
      <w:sdt>
        <w:sdtPr>
          <w:id w:val="-1114891746"/>
          <w:citation/>
        </w:sdtPr>
        <w:sdtContent>
          <w:r w:rsidR="009856D6">
            <w:fldChar w:fldCharType="begin"/>
          </w:r>
          <w:r w:rsidR="009856D6">
            <w:instrText xml:space="preserve"> CITATION Buh15 \l 10250 </w:instrText>
          </w:r>
          <w:r w:rsidR="009856D6">
            <w:fldChar w:fldCharType="separate"/>
          </w:r>
          <w:r w:rsidR="009856D6">
            <w:rPr>
              <w:noProof/>
            </w:rPr>
            <w:t xml:space="preserve"> (6)</w:t>
          </w:r>
          <w:r w:rsidR="009856D6">
            <w:fldChar w:fldCharType="end"/>
          </w:r>
        </w:sdtContent>
      </w:sdt>
      <w:r w:rsidRPr="004C6736">
        <w:t>. Esto refuerza la viabilidad de soluciones como la presente para destinos culturales de alta demanda como Cusco.</w:t>
      </w:r>
    </w:p>
    <w:p w:rsidR="009856D6" w:rsidP="00C25022" w:rsidRDefault="00DF776C" w14:paraId="728103D8" w14:textId="19910473">
      <w:pPr>
        <w:pStyle w:val="Ttulo1"/>
      </w:pPr>
      <w:bookmarkStart w:name="_Toc215582365" w:id="117"/>
      <w:bookmarkStart w:name="_Toc215652942" w:id="118"/>
      <w:r>
        <w:t>LECCIONES APRENDIDAS</w:t>
      </w:r>
      <w:bookmarkEnd w:id="117"/>
      <w:bookmarkEnd w:id="118"/>
    </w:p>
    <w:p w:rsidRPr="00553CAA" w:rsidR="00553CAA" w:rsidP="00553CAA" w:rsidRDefault="00553CAA" w14:paraId="294CF0E5" w14:textId="77777777">
      <w:pPr>
        <w:ind w:left="360"/>
        <w:rPr>
          <w:rFonts w:ascii="Times New Roman" w:hAnsi="Times New Roman" w:cs="Times New Roman"/>
        </w:rPr>
      </w:pPr>
      <w:r w:rsidRPr="00553CAA">
        <w:rPr>
          <w:rFonts w:ascii="Times New Roman" w:hAnsi="Times New Roman" w:cs="Times New Roman"/>
        </w:rPr>
        <w:t>PMV 1 – Módulo de Autenticación y Control de Acceso</w:t>
      </w:r>
    </w:p>
    <w:p w:rsidRPr="00553CAA" w:rsidR="00553CAA" w:rsidP="00553CAA" w:rsidRDefault="00553CAA" w14:paraId="07C241DC" w14:textId="77777777">
      <w:pPr>
        <w:ind w:left="360"/>
        <w:rPr>
          <w:rFonts w:ascii="Times New Roman" w:hAnsi="Times New Roman" w:cs="Times New Roman"/>
        </w:rPr>
      </w:pPr>
      <w:r w:rsidRPr="00553CAA">
        <w:rPr>
          <w:rFonts w:ascii="Times New Roman" w:hAnsi="Times New Roman" w:cs="Times New Roman"/>
        </w:rPr>
        <w:t>Una de las principales lecciones aprendidas fue la importancia de diseñar mensajes de error claros, ya que se evidenció que algunos usuarios no comprendían por qué su ingreso era rechazado. La validación temprana de roles y permisos resultó esencial para evitar accesos no autorizados, demostrando que las pruebas de seguridad deben planificarse desde las primeras iteraciones. Asimismo, se aprendió que los formularios de inicio de sesión requieren una protección estricta contra intentos repetitivos e inputs erróneos, por lo que se reforzaron los mecanismos de control para garantizar la seguridad del sistema. Finalmente, se identificó que la simplicidad del flujo de autenticación mejora significativamente la experiencia del usuario, reduciendo errores y aumentando la tasa de accesos exitosos.</w:t>
      </w:r>
    </w:p>
    <w:p w:rsidRPr="00553CAA" w:rsidR="00553CAA" w:rsidP="00553CAA" w:rsidRDefault="00553CAA" w14:paraId="412FF2E4" w14:textId="77777777">
      <w:pPr>
        <w:ind w:left="360"/>
        <w:rPr>
          <w:rFonts w:ascii="Times New Roman" w:hAnsi="Times New Roman" w:cs="Times New Roman"/>
        </w:rPr>
      </w:pPr>
      <w:r w:rsidRPr="00553CAA">
        <w:rPr>
          <w:rFonts w:ascii="Times New Roman" w:hAnsi="Times New Roman" w:cs="Times New Roman"/>
        </w:rPr>
        <w:t>PMV 2 – Módulo de Gestión de Turistas</w:t>
      </w:r>
    </w:p>
    <w:p w:rsidRPr="00553CAA" w:rsidR="00553CAA" w:rsidP="00553CAA" w:rsidRDefault="00553CAA" w14:paraId="6785FEA0" w14:textId="77777777">
      <w:pPr>
        <w:ind w:left="360"/>
        <w:rPr>
          <w:rFonts w:ascii="Times New Roman" w:hAnsi="Times New Roman" w:cs="Times New Roman"/>
        </w:rPr>
      </w:pPr>
      <w:r w:rsidRPr="00553CAA">
        <w:rPr>
          <w:rFonts w:ascii="Times New Roman" w:hAnsi="Times New Roman" w:cs="Times New Roman"/>
        </w:rPr>
        <w:t>El desarrollo de este módulo mostró la relevancia de implementar validaciones sólidas de campos obligatorios desde el inicio, ya que pequeños errores en los registros podían propagarse a otros PMV como la asignación de itinerarios. Se aprendió que los filtros de búsqueda necesitan ser altamente eficientes, pues los usuarios esperan una respuesta inmediata incluso con bases de datos más grandes. Adicionalmente, la gestión del historial reveló que la trazabilidad es clave para decisiones futuras dentro de la agencia, por lo que debe diseñarse desde el comienzo y no añadirse como complemento. Una lección relevante fue la necesidad de prever reglas estrictas que eviten duplicidades, garantizando consistencia en la información almacenada.</w:t>
      </w:r>
    </w:p>
    <w:p w:rsidRPr="00553CAA" w:rsidR="00553CAA" w:rsidP="00553CAA" w:rsidRDefault="00553CAA" w14:paraId="285C4AD9" w14:textId="77777777">
      <w:pPr>
        <w:ind w:left="360"/>
        <w:rPr>
          <w:rFonts w:ascii="Times New Roman" w:hAnsi="Times New Roman" w:cs="Times New Roman"/>
        </w:rPr>
      </w:pPr>
      <w:r w:rsidRPr="00553CAA">
        <w:rPr>
          <w:rFonts w:ascii="Times New Roman" w:hAnsi="Times New Roman" w:cs="Times New Roman"/>
        </w:rPr>
        <w:t>PMV 3 – Gestión de Itinerarios Turísticos Predefinidos</w:t>
      </w:r>
    </w:p>
    <w:p w:rsidRPr="00553CAA" w:rsidR="00553CAA" w:rsidP="00553CAA" w:rsidRDefault="00553CAA" w14:paraId="77B03820" w14:textId="77777777">
      <w:pPr>
        <w:ind w:left="360"/>
        <w:rPr>
          <w:rFonts w:ascii="Times New Roman" w:hAnsi="Times New Roman" w:cs="Times New Roman"/>
        </w:rPr>
      </w:pPr>
      <w:r w:rsidRPr="00553CAA">
        <w:rPr>
          <w:rFonts w:ascii="Times New Roman" w:hAnsi="Times New Roman" w:cs="Times New Roman"/>
        </w:rPr>
        <w:t>Este PMV permitió aprender que la estructura interna de los itinerarios debe ser lo suficientemente flexible para permitir cambios frecuentes sin comprometer la integridad de los datos vinculados. Se evidenció también que las validaciones para evitar la eliminación de itinerarios asignados deben fortalecerse y configurarse como restricciones críticas. Otro aprendizaje fue la importancia de optimizar la carga de información, ya que los tiempos de respuesta influyen directamente en la percepción del usuario sobre la eficiencia del sistema. Finalmente, se concluyó que la relación entre actividades e itinerarios requiere una arquitectura clara para evitar inconsistencias durante la edición.</w:t>
      </w:r>
    </w:p>
    <w:p w:rsidRPr="00553CAA" w:rsidR="00553CAA" w:rsidP="00553CAA" w:rsidRDefault="00553CAA" w14:paraId="6FEF2862" w14:textId="77777777">
      <w:pPr>
        <w:ind w:left="360"/>
        <w:rPr>
          <w:rFonts w:ascii="Times New Roman" w:hAnsi="Times New Roman" w:cs="Times New Roman"/>
        </w:rPr>
      </w:pPr>
      <w:r w:rsidRPr="00553CAA">
        <w:rPr>
          <w:rFonts w:ascii="Times New Roman" w:hAnsi="Times New Roman" w:cs="Times New Roman"/>
        </w:rPr>
        <w:t>PMV 4 – Asignación Personalizada de Itinerarios a Turistas</w:t>
      </w:r>
    </w:p>
    <w:p w:rsidRPr="00553CAA" w:rsidR="00553CAA" w:rsidP="00553CAA" w:rsidRDefault="00553CAA" w14:paraId="44ED27D8" w14:textId="77777777">
      <w:pPr>
        <w:ind w:left="360"/>
        <w:rPr>
          <w:rFonts w:ascii="Times New Roman" w:hAnsi="Times New Roman" w:cs="Times New Roman"/>
        </w:rPr>
      </w:pPr>
      <w:r w:rsidRPr="00553CAA">
        <w:rPr>
          <w:rFonts w:ascii="Times New Roman" w:hAnsi="Times New Roman" w:cs="Times New Roman"/>
        </w:rPr>
        <w:t>Una de las principales lecciones aprendidas fue la necesidad de contar con filtros más complejos y combinables para obtener recomendaciones más precisas y alineadas a múltiples preferencias simultáneas. Durante las pruebas, se observó que la trazabilidad de asignaciones es fundamental tanto para el control interno como para la atención al cliente, por lo que debe registrarse automáticamente sin depender del usuario. También se aprendió que el proceso de reasignación debe ser fluido y sin pasos redundantes, ya que los agentes suelen realizar modificaciones continuas según cambios de planes del turista. La estabilidad del módulo demostró que una interfaz clara y un flujo definido facilitan la experiencia y reducen errores operativos.</w:t>
      </w:r>
    </w:p>
    <w:p w:rsidRPr="00553CAA" w:rsidR="00553CAA" w:rsidP="00553CAA" w:rsidRDefault="00553CAA" w14:paraId="7E6A18A5" w14:textId="77777777">
      <w:pPr>
        <w:ind w:left="360"/>
        <w:rPr>
          <w:rFonts w:ascii="Times New Roman" w:hAnsi="Times New Roman" w:cs="Times New Roman"/>
        </w:rPr>
      </w:pPr>
      <w:r w:rsidRPr="00553CAA">
        <w:rPr>
          <w:rFonts w:ascii="Times New Roman" w:hAnsi="Times New Roman" w:cs="Times New Roman"/>
        </w:rPr>
        <w:t>PMV 5 – Módulo de Gestión de Actividades Turísticas</w:t>
      </w:r>
    </w:p>
    <w:p w:rsidRPr="00553CAA" w:rsidR="00553CAA" w:rsidP="00553CAA" w:rsidRDefault="00553CAA" w14:paraId="47405B37" w14:textId="77777777">
      <w:pPr>
        <w:ind w:left="360"/>
        <w:rPr>
          <w:rFonts w:ascii="Times New Roman" w:hAnsi="Times New Roman" w:cs="Times New Roman"/>
        </w:rPr>
      </w:pPr>
      <w:r w:rsidRPr="00553CAA">
        <w:rPr>
          <w:rFonts w:ascii="Times New Roman" w:hAnsi="Times New Roman" w:cs="Times New Roman"/>
        </w:rPr>
        <w:t>El desarrollo de este módulo destacó la importancia de establecer reglas estrictas sobre las dependencias, evitando eliminar actividades que formen parte de itinerarios vigentes. Esta lección permitió reforzar la integridad de los datos en toda la plataforma. También se evidenció que los campos obligatorios deben ser más descriptivos, especialmente en cuanto a horarios, ubicación y restricciones, ya que la calidad de esta información influye directamente en la coherencia final de los itinerarios. Se aprendió asimismo que una mejor representación geográfica (mapas o coordenadas) ayudaría a incrementar la precisión de la información proporcionada a los turistas. Finalmente, la correcta vinculación entre actividades e itinerarios reafirmó la necesidad de un diseño modular bien estructurado.</w:t>
      </w:r>
    </w:p>
    <w:p w:rsidRPr="00553CAA" w:rsidR="00553CAA" w:rsidP="00553CAA" w:rsidRDefault="00553CAA" w14:paraId="6E26CA40" w14:textId="77777777">
      <w:pPr>
        <w:ind w:left="360"/>
        <w:rPr>
          <w:rFonts w:ascii="Times New Roman" w:hAnsi="Times New Roman" w:cs="Times New Roman"/>
        </w:rPr>
      </w:pPr>
      <w:r w:rsidRPr="00553CAA">
        <w:rPr>
          <w:rFonts w:ascii="Times New Roman" w:hAnsi="Times New Roman" w:cs="Times New Roman"/>
        </w:rPr>
        <w:t>PMV 6 – Generación de Itinerarios en Formato PDF</w:t>
      </w:r>
    </w:p>
    <w:p w:rsidRPr="00553CAA" w:rsidR="00553CAA" w:rsidP="00553CAA" w:rsidRDefault="00553CAA" w14:paraId="6129EA2A" w14:textId="77777777">
      <w:pPr>
        <w:ind w:left="360"/>
        <w:rPr>
          <w:rFonts w:ascii="Times New Roman" w:hAnsi="Times New Roman" w:cs="Times New Roman"/>
        </w:rPr>
      </w:pPr>
      <w:r w:rsidRPr="00553CAA">
        <w:rPr>
          <w:rFonts w:ascii="Times New Roman" w:hAnsi="Times New Roman" w:cs="Times New Roman"/>
        </w:rPr>
        <w:t>Una de las lecciones clave fue la importancia de definir con anticipación una plantilla estándar, ya que diferencias mínimas en estilo o formato pueden afectar la comprensión del usuario final. Las pruebas demostraron que el documento debe ser ligero y compatible con múltiples dispositivos, lo que reafirma la necesidad de optimizar el peso del archivo y evitar elementos excesivos. Asimismo, se aprendió que incluir funcionalidades complementarias, como un código QR, puede aumentar la profesionalidad del documento y facilitar la verificación del viaje. La correcta organización del contenido confirmó que la claridad visual es un factor decisivo para mejorar la experiencia del turista.</w:t>
      </w:r>
    </w:p>
    <w:p w:rsidRPr="00553CAA" w:rsidR="00553CAA" w:rsidP="00553CAA" w:rsidRDefault="00553CAA" w14:paraId="1E668B21" w14:textId="77777777">
      <w:pPr>
        <w:ind w:left="360"/>
        <w:rPr>
          <w:rFonts w:ascii="Times New Roman" w:hAnsi="Times New Roman" w:cs="Times New Roman"/>
        </w:rPr>
      </w:pPr>
      <w:r w:rsidRPr="00553CAA">
        <w:rPr>
          <w:rFonts w:ascii="Times New Roman" w:hAnsi="Times New Roman" w:cs="Times New Roman"/>
        </w:rPr>
        <w:t>PMV 7 – Dashboard de Indicadores del Sistema</w:t>
      </w:r>
    </w:p>
    <w:p w:rsidRPr="00553CAA" w:rsidR="00553CAA" w:rsidP="00553CAA" w:rsidRDefault="00553CAA" w14:paraId="5EF43B64" w14:textId="77777777">
      <w:pPr>
        <w:ind w:left="360"/>
      </w:pPr>
      <w:r w:rsidRPr="00553CAA">
        <w:rPr>
          <w:rFonts w:ascii="Times New Roman" w:hAnsi="Times New Roman" w:cs="Times New Roman"/>
        </w:rPr>
        <w:t>Este PMV permitió comprender que la visualización de datos debe ser sencilla y priorizar métricas relevantes para evitar saturación cognitiva. También se aprendió que el rendimiento del dashboard depende directamente del volumen de datos, lo que hace indispensable la implementación de paginación o carga diferenciada para mantener la fluidez del sistema. Otra lección importante fue que la precisión en la sincronización con la base de datos es crucial para evitar interpretaciones erróneas por parte del administrador. Finalmente, se observó que la actualización automática de gráficos mejora la eficiencia, pero debe optimizarse para no comprometer el rendimiento general.</w:t>
      </w:r>
    </w:p>
    <w:p w:rsidR="006D41C4" w:rsidP="00553CAA" w:rsidRDefault="006D41C4" w14:paraId="382987AF" w14:textId="77777777">
      <w:pPr>
        <w:pStyle w:val="Subtitulo1"/>
        <w:numPr>
          <w:ilvl w:val="0"/>
          <w:numId w:val="0"/>
        </w:numPr>
      </w:pPr>
    </w:p>
    <w:p w:rsidR="00553CAA" w:rsidP="00553CAA" w:rsidRDefault="00553CAA" w14:paraId="4B9A1C25" w14:textId="77777777">
      <w:pPr>
        <w:pStyle w:val="Subtitulo1"/>
        <w:numPr>
          <w:ilvl w:val="0"/>
          <w:numId w:val="0"/>
        </w:numPr>
      </w:pPr>
    </w:p>
    <w:p w:rsidR="00553CAA" w:rsidP="00553CAA" w:rsidRDefault="00553CAA" w14:paraId="3098DE0A" w14:textId="77777777">
      <w:pPr>
        <w:pStyle w:val="Subtitulo1"/>
        <w:numPr>
          <w:ilvl w:val="0"/>
          <w:numId w:val="0"/>
        </w:numPr>
      </w:pPr>
    </w:p>
    <w:p w:rsidR="00553CAA" w:rsidP="00553CAA" w:rsidRDefault="00553CAA" w14:paraId="3438B07F" w14:textId="77777777">
      <w:pPr>
        <w:pStyle w:val="Subtitulo1"/>
        <w:numPr>
          <w:ilvl w:val="0"/>
          <w:numId w:val="0"/>
        </w:numPr>
      </w:pPr>
    </w:p>
    <w:p w:rsidR="00275D0E" w:rsidP="00553CAA" w:rsidRDefault="00275D0E" w14:paraId="408A6748" w14:textId="77777777">
      <w:pPr>
        <w:pStyle w:val="Subtitulo1"/>
        <w:numPr>
          <w:ilvl w:val="0"/>
          <w:numId w:val="0"/>
        </w:numPr>
      </w:pPr>
    </w:p>
    <w:p w:rsidR="00275D0E" w:rsidP="00553CAA" w:rsidRDefault="00275D0E" w14:paraId="27806C05" w14:textId="77777777">
      <w:pPr>
        <w:pStyle w:val="Subtitulo1"/>
        <w:numPr>
          <w:ilvl w:val="0"/>
          <w:numId w:val="0"/>
        </w:numPr>
      </w:pPr>
    </w:p>
    <w:p w:rsidR="00275D0E" w:rsidP="00553CAA" w:rsidRDefault="00275D0E" w14:paraId="6BCA2488" w14:textId="77777777">
      <w:pPr>
        <w:pStyle w:val="Subtitulo1"/>
        <w:numPr>
          <w:ilvl w:val="0"/>
          <w:numId w:val="0"/>
        </w:numPr>
      </w:pPr>
    </w:p>
    <w:p w:rsidR="00275D0E" w:rsidP="00553CAA" w:rsidRDefault="00275D0E" w14:paraId="21F9475C" w14:textId="77777777">
      <w:pPr>
        <w:pStyle w:val="Subtitulo1"/>
        <w:numPr>
          <w:ilvl w:val="0"/>
          <w:numId w:val="0"/>
        </w:numPr>
      </w:pPr>
    </w:p>
    <w:p w:rsidR="00275D0E" w:rsidP="00553CAA" w:rsidRDefault="00275D0E" w14:paraId="753C5317" w14:textId="77777777">
      <w:pPr>
        <w:pStyle w:val="Subtitulo1"/>
        <w:numPr>
          <w:ilvl w:val="0"/>
          <w:numId w:val="0"/>
        </w:numPr>
      </w:pPr>
    </w:p>
    <w:p w:rsidR="00275D0E" w:rsidP="00553CAA" w:rsidRDefault="00275D0E" w14:paraId="74406D71" w14:textId="77777777">
      <w:pPr>
        <w:pStyle w:val="Subtitulo1"/>
        <w:numPr>
          <w:ilvl w:val="0"/>
          <w:numId w:val="0"/>
        </w:numPr>
      </w:pPr>
    </w:p>
    <w:p w:rsidR="00275D0E" w:rsidP="00553CAA" w:rsidRDefault="00275D0E" w14:paraId="5A82972C" w14:textId="77777777">
      <w:pPr>
        <w:pStyle w:val="Subtitulo1"/>
        <w:numPr>
          <w:ilvl w:val="0"/>
          <w:numId w:val="0"/>
        </w:numPr>
      </w:pPr>
    </w:p>
    <w:p w:rsidR="00275D0E" w:rsidP="00553CAA" w:rsidRDefault="00275D0E" w14:paraId="64FA5CA1" w14:textId="77777777">
      <w:pPr>
        <w:pStyle w:val="Subtitulo1"/>
        <w:numPr>
          <w:ilvl w:val="0"/>
          <w:numId w:val="0"/>
        </w:numPr>
      </w:pPr>
    </w:p>
    <w:p w:rsidR="00275D0E" w:rsidP="00553CAA" w:rsidRDefault="00275D0E" w14:paraId="61AE4098" w14:textId="77777777">
      <w:pPr>
        <w:pStyle w:val="Subtitulo1"/>
        <w:numPr>
          <w:ilvl w:val="0"/>
          <w:numId w:val="0"/>
        </w:numPr>
      </w:pPr>
    </w:p>
    <w:p w:rsidR="00275D0E" w:rsidP="00553CAA" w:rsidRDefault="00275D0E" w14:paraId="06B27B9C" w14:textId="77777777">
      <w:pPr>
        <w:pStyle w:val="Subtitulo1"/>
        <w:numPr>
          <w:ilvl w:val="0"/>
          <w:numId w:val="0"/>
        </w:numPr>
      </w:pPr>
    </w:p>
    <w:p w:rsidR="00275D0E" w:rsidP="00553CAA" w:rsidRDefault="00275D0E" w14:paraId="470090E9" w14:textId="77777777">
      <w:pPr>
        <w:pStyle w:val="Subtitulo1"/>
        <w:numPr>
          <w:ilvl w:val="0"/>
          <w:numId w:val="0"/>
        </w:numPr>
      </w:pPr>
    </w:p>
    <w:p w:rsidR="00275D0E" w:rsidP="00553CAA" w:rsidRDefault="00275D0E" w14:paraId="19927916" w14:textId="77777777">
      <w:pPr>
        <w:pStyle w:val="Subtitulo1"/>
        <w:numPr>
          <w:ilvl w:val="0"/>
          <w:numId w:val="0"/>
        </w:numPr>
      </w:pPr>
    </w:p>
    <w:p w:rsidR="00275D0E" w:rsidP="00553CAA" w:rsidRDefault="00275D0E" w14:paraId="3B4A991D" w14:textId="77777777">
      <w:pPr>
        <w:pStyle w:val="Subtitulo1"/>
        <w:numPr>
          <w:ilvl w:val="0"/>
          <w:numId w:val="0"/>
        </w:numPr>
      </w:pPr>
    </w:p>
    <w:p w:rsidR="00275D0E" w:rsidP="00553CAA" w:rsidRDefault="00275D0E" w14:paraId="71795496" w14:textId="77777777">
      <w:pPr>
        <w:pStyle w:val="Subtitulo1"/>
        <w:numPr>
          <w:ilvl w:val="0"/>
          <w:numId w:val="0"/>
        </w:numPr>
      </w:pPr>
    </w:p>
    <w:p w:rsidR="00275D0E" w:rsidP="00553CAA" w:rsidRDefault="00275D0E" w14:paraId="66702C75" w14:textId="77777777">
      <w:pPr>
        <w:pStyle w:val="Subtitulo1"/>
        <w:numPr>
          <w:ilvl w:val="0"/>
          <w:numId w:val="0"/>
        </w:numPr>
      </w:pPr>
    </w:p>
    <w:p w:rsidR="001658A3" w:rsidP="00C25022" w:rsidRDefault="001658A3" w14:paraId="7B08950C" w14:textId="62FF68BB">
      <w:pPr>
        <w:pStyle w:val="Ttulo1"/>
      </w:pPr>
      <w:bookmarkStart w:name="_Toc215582366" w:id="119"/>
      <w:bookmarkStart w:name="_Toc215652943" w:id="120"/>
      <w:r>
        <w:t>Conclusiones</w:t>
      </w:r>
      <w:bookmarkEnd w:id="119"/>
      <w:bookmarkEnd w:id="120"/>
    </w:p>
    <w:p w:rsidRPr="00DE2A44" w:rsidR="00DE2A44" w:rsidP="00DE2A44" w:rsidRDefault="00DE2A44" w14:paraId="5648E7E5" w14:textId="77777777">
      <w:pPr>
        <w:rPr>
          <w:rFonts w:ascii="Times New Roman" w:hAnsi="Times New Roman" w:cs="Times New Roman"/>
        </w:rPr>
      </w:pPr>
      <w:r w:rsidRPr="00DE2A44">
        <w:rPr>
          <w:rFonts w:ascii="Times New Roman" w:hAnsi="Times New Roman" w:cs="Times New Roman"/>
        </w:rPr>
        <w:t xml:space="preserve">El desarrollo de la aplicación web para la gestión personalizada de itinerarios turísticos permitió demostrar la viabilidad técnica y operativa de una solución integral orientada a optimizar los procesos internos de la agencia y mejorar la calidad del servicio brindado a los turistas. En primer lugar, la implementación del </w:t>
      </w:r>
      <w:r w:rsidRPr="00DE2A44">
        <w:rPr>
          <w:rFonts w:ascii="Times New Roman" w:hAnsi="Times New Roman" w:cs="Times New Roman"/>
          <w:b/>
          <w:bCs/>
        </w:rPr>
        <w:t>módulo de autenticación y control de acceso</w:t>
      </w:r>
      <w:r w:rsidRPr="00DE2A44">
        <w:rPr>
          <w:rFonts w:ascii="Times New Roman" w:hAnsi="Times New Roman" w:cs="Times New Roman"/>
        </w:rPr>
        <w:t xml:space="preserve"> aseguró un entorno confiable y seguro para los usuarios, garantizando la correcta protección de la información y una adecuada segmentación de permisos según roles. Las pruebas realizadas confirmaron su estabilidad y funcionalidad, estableciendo una base sólida para el uso del sistema.</w:t>
      </w:r>
    </w:p>
    <w:p w:rsidRPr="00DE2A44" w:rsidR="00DE2A44" w:rsidP="00DE2A44" w:rsidRDefault="00DE2A44" w14:paraId="45F52DA2" w14:textId="77777777">
      <w:pPr>
        <w:rPr>
          <w:rFonts w:ascii="Times New Roman" w:hAnsi="Times New Roman" w:cs="Times New Roman"/>
        </w:rPr>
      </w:pPr>
      <w:r w:rsidRPr="00DE2A44">
        <w:rPr>
          <w:rFonts w:ascii="Times New Roman" w:hAnsi="Times New Roman" w:cs="Times New Roman"/>
        </w:rPr>
        <w:t xml:space="preserve">Asimismo, la incorporación de los módulos de </w:t>
      </w:r>
      <w:r w:rsidRPr="00DE2A44">
        <w:rPr>
          <w:rFonts w:ascii="Times New Roman" w:hAnsi="Times New Roman" w:cs="Times New Roman"/>
          <w:b/>
          <w:bCs/>
        </w:rPr>
        <w:t>gestión de turistas</w:t>
      </w:r>
      <w:r w:rsidRPr="00DE2A44">
        <w:rPr>
          <w:rFonts w:ascii="Times New Roman" w:hAnsi="Times New Roman" w:cs="Times New Roman"/>
        </w:rPr>
        <w:t xml:space="preserve">, </w:t>
      </w:r>
      <w:r w:rsidRPr="00DE2A44">
        <w:rPr>
          <w:rFonts w:ascii="Times New Roman" w:hAnsi="Times New Roman" w:cs="Times New Roman"/>
          <w:b/>
          <w:bCs/>
        </w:rPr>
        <w:t>gestión de actividades</w:t>
      </w:r>
      <w:r w:rsidRPr="00DE2A44">
        <w:rPr>
          <w:rFonts w:ascii="Times New Roman" w:hAnsi="Times New Roman" w:cs="Times New Roman"/>
        </w:rPr>
        <w:t xml:space="preserve"> y </w:t>
      </w:r>
      <w:r w:rsidRPr="00DE2A44">
        <w:rPr>
          <w:rFonts w:ascii="Times New Roman" w:hAnsi="Times New Roman" w:cs="Times New Roman"/>
          <w:b/>
          <w:bCs/>
        </w:rPr>
        <w:t>gestión de itinerarios predefinidos</w:t>
      </w:r>
      <w:r w:rsidRPr="00DE2A44">
        <w:rPr>
          <w:rFonts w:ascii="Times New Roman" w:hAnsi="Times New Roman" w:cs="Times New Roman"/>
        </w:rPr>
        <w:t xml:space="preserve"> permitió centralizar la información esencial para la operación de la agencia, asegurando una administración ordenada, coherente y actualizada. Estos componentes facilitaron la trazabilidad de los turistas, la organización de actividades y la estructuración de itinerarios turísticos consistentes, contribuyendo a mejorar la eficiencia interna y la calidad de los datos registrados.</w:t>
      </w:r>
    </w:p>
    <w:p w:rsidRPr="00DE2A44" w:rsidR="00DE2A44" w:rsidP="00DE2A44" w:rsidRDefault="00DE2A44" w14:paraId="69E479D7" w14:textId="042759C7">
      <w:pPr>
        <w:rPr>
          <w:rFonts w:ascii="Times New Roman" w:hAnsi="Times New Roman" w:cs="Times New Roman"/>
        </w:rPr>
      </w:pPr>
      <w:r w:rsidRPr="00DE2A44">
        <w:rPr>
          <w:rFonts w:ascii="Times New Roman" w:hAnsi="Times New Roman" w:cs="Times New Roman"/>
        </w:rPr>
        <w:t xml:space="preserve">Por otro lado, el módulo de </w:t>
      </w:r>
      <w:r w:rsidRPr="00DE2A44">
        <w:rPr>
          <w:rFonts w:ascii="Times New Roman" w:hAnsi="Times New Roman" w:cs="Times New Roman"/>
          <w:b/>
          <w:bCs/>
        </w:rPr>
        <w:t>asignación de itinerarios</w:t>
      </w:r>
      <w:r w:rsidRPr="00DE2A44">
        <w:rPr>
          <w:rFonts w:ascii="Times New Roman" w:hAnsi="Times New Roman" w:cs="Times New Roman"/>
        </w:rPr>
        <w:t xml:space="preserve"> validó la capacidad del sistema para vincular de forma precisa los itinerarios disponibles con las preferencias y necesidades de cada turista. Las pruebas demostraron un alto nivel de precisión en la recomendación y asignación de planes de viaje, lo que permitió agilizar el proceso de atención y brindar un servicio más alineado a las características individuales de cada visitante.</w:t>
      </w:r>
    </w:p>
    <w:p w:rsidRPr="00DE2A44" w:rsidR="00DE2A44" w:rsidP="00DE2A44" w:rsidRDefault="00DE2A44" w14:paraId="7D230CB6" w14:textId="77777777">
      <w:pPr>
        <w:rPr>
          <w:rFonts w:ascii="Times New Roman" w:hAnsi="Times New Roman" w:cs="Times New Roman"/>
        </w:rPr>
      </w:pPr>
      <w:r w:rsidRPr="00DE2A44">
        <w:rPr>
          <w:rFonts w:ascii="Times New Roman" w:hAnsi="Times New Roman" w:cs="Times New Roman"/>
        </w:rPr>
        <w:t xml:space="preserve">Finalmente, la implementación del </w:t>
      </w:r>
      <w:r w:rsidRPr="00DE2A44">
        <w:rPr>
          <w:rFonts w:ascii="Times New Roman" w:hAnsi="Times New Roman" w:cs="Times New Roman"/>
          <w:b/>
          <w:bCs/>
        </w:rPr>
        <w:t>generador de itinerarios en formato PDF</w:t>
      </w:r>
      <w:r w:rsidRPr="00DE2A44">
        <w:rPr>
          <w:rFonts w:ascii="Times New Roman" w:hAnsi="Times New Roman" w:cs="Times New Roman"/>
        </w:rPr>
        <w:t xml:space="preserve"> y del </w:t>
      </w:r>
      <w:r w:rsidRPr="00DE2A44">
        <w:rPr>
          <w:rFonts w:ascii="Times New Roman" w:hAnsi="Times New Roman" w:cs="Times New Roman"/>
          <w:b/>
          <w:bCs/>
        </w:rPr>
        <w:t>dashboard de indicadores</w:t>
      </w:r>
      <w:r w:rsidRPr="00DE2A44">
        <w:rPr>
          <w:rFonts w:ascii="Times New Roman" w:hAnsi="Times New Roman" w:cs="Times New Roman"/>
        </w:rPr>
        <w:t xml:space="preserve"> fortaleció la utilidad práctica del sistema al ofrecer herramientas de apoyo administrativo. El PDF permitió entregar un documento formal, ordenado y de fácil consulta, mientras que el dashboard proporcionó información estadística en tiempo real para la toma de decisiones informadas. Ambos elementos contribuyeron a una gestión más profesional y estratégica dentro de la agencia.</w:t>
      </w:r>
    </w:p>
    <w:p w:rsidRPr="00DE2A44" w:rsidR="00DE2A44" w:rsidP="00DE2A44" w:rsidRDefault="00DE2A44" w14:paraId="44AB99A1" w14:textId="77777777">
      <w:pPr>
        <w:rPr>
          <w:rFonts w:ascii="Times New Roman" w:hAnsi="Times New Roman" w:cs="Times New Roman"/>
        </w:rPr>
      </w:pPr>
      <w:r w:rsidRPr="00DE2A44">
        <w:rPr>
          <w:rFonts w:ascii="Times New Roman" w:hAnsi="Times New Roman" w:cs="Times New Roman"/>
        </w:rPr>
        <w:t>En conjunto, los resultados obtenidos confirman que el sistema desarrollado es técnicamente viable, funcional y adecuado para su uso en agencias de viajes como Panorama, contribuyendo de manera significativa a la digitalización de procesos, a la mejora operativa y a la optimización de la experiencia de atención al turista en el contexto turístico del Cusco.</w:t>
      </w:r>
    </w:p>
    <w:p w:rsidR="00000168" w:rsidP="00850313" w:rsidRDefault="00000168" w14:paraId="3A58C9D5" w14:textId="77777777">
      <w:pPr>
        <w:pStyle w:val="Subtitulo2"/>
        <w:numPr>
          <w:ilvl w:val="0"/>
          <w:numId w:val="0"/>
        </w:numPr>
        <w:ind w:left="360"/>
      </w:pPr>
    </w:p>
    <w:p w:rsidR="00000168" w:rsidP="00850313" w:rsidRDefault="00000168" w14:paraId="7224BE5A" w14:textId="77777777">
      <w:pPr>
        <w:pStyle w:val="Subtitulo2"/>
        <w:numPr>
          <w:ilvl w:val="0"/>
          <w:numId w:val="0"/>
        </w:numPr>
        <w:ind w:left="360"/>
      </w:pPr>
    </w:p>
    <w:p w:rsidR="00000168" w:rsidP="00850313" w:rsidRDefault="00000168" w14:paraId="5F0B74B4" w14:textId="77777777">
      <w:pPr>
        <w:pStyle w:val="Subtitulo2"/>
        <w:numPr>
          <w:ilvl w:val="0"/>
          <w:numId w:val="0"/>
        </w:numPr>
        <w:ind w:left="360"/>
      </w:pPr>
    </w:p>
    <w:p w:rsidR="00000168" w:rsidP="00850313" w:rsidRDefault="00000168" w14:paraId="03AF3688" w14:textId="77777777">
      <w:pPr>
        <w:pStyle w:val="Subtitulo2"/>
        <w:numPr>
          <w:ilvl w:val="0"/>
          <w:numId w:val="0"/>
        </w:numPr>
        <w:ind w:left="360"/>
      </w:pPr>
    </w:p>
    <w:p w:rsidR="00000168" w:rsidP="00850313" w:rsidRDefault="00000168" w14:paraId="66EE0D0A" w14:textId="77777777">
      <w:pPr>
        <w:pStyle w:val="Subtitulo2"/>
        <w:numPr>
          <w:ilvl w:val="0"/>
          <w:numId w:val="0"/>
        </w:numPr>
        <w:ind w:left="360"/>
      </w:pPr>
    </w:p>
    <w:p w:rsidR="00000168" w:rsidP="00850313" w:rsidRDefault="00000168" w14:paraId="59C67BAC" w14:textId="77777777">
      <w:pPr>
        <w:pStyle w:val="Subtitulo2"/>
        <w:numPr>
          <w:ilvl w:val="0"/>
          <w:numId w:val="0"/>
        </w:numPr>
        <w:ind w:left="360"/>
      </w:pPr>
    </w:p>
    <w:p w:rsidR="00000168" w:rsidP="00850313" w:rsidRDefault="00000168" w14:paraId="3068F102" w14:textId="77777777">
      <w:pPr>
        <w:pStyle w:val="Subtitulo2"/>
        <w:numPr>
          <w:ilvl w:val="0"/>
          <w:numId w:val="0"/>
        </w:numPr>
      </w:pPr>
    </w:p>
    <w:p w:rsidRPr="00D84F55" w:rsidR="00D84F55" w:rsidP="00B907E1" w:rsidRDefault="00D84F55" w14:paraId="0744FD31" w14:textId="50A2933C">
      <w:pPr>
        <w:pStyle w:val="Ttulo1"/>
      </w:pPr>
      <w:bookmarkStart w:name="_Toc215652944" w:id="121"/>
      <w:r w:rsidRPr="00D84F55">
        <w:t>BIBLIOGRAFÍA</w:t>
      </w:r>
      <w:bookmarkEnd w:id="121"/>
    </w:p>
    <w:p w:rsidRPr="007E7AE2" w:rsidR="007E7AE2" w:rsidP="007E7AE2" w:rsidRDefault="007E7AE2" w14:paraId="1E96082B" w14:textId="77777777">
      <w:pPr>
        <w:pStyle w:val="Bibliografa"/>
        <w:rPr>
          <w:rFonts w:ascii="Times New Roman" w:hAnsi="Times New Roman" w:cs="Times New Roman"/>
        </w:rPr>
      </w:pPr>
      <w:r>
        <w:fldChar w:fldCharType="begin"/>
      </w:r>
      <w:r>
        <w:instrText xml:space="preserve"> ADDIN ZOTERO_BIBL {"uncited":[],"omitted":[],"custom":[]} CSL_BIBLIOGRAPHY </w:instrText>
      </w:r>
      <w:r>
        <w:fldChar w:fldCharType="separate"/>
      </w:r>
      <w:r w:rsidRPr="007E7AE2">
        <w:rPr>
          <w:rFonts w:ascii="Times New Roman" w:hAnsi="Times New Roman" w:cs="Times New Roman"/>
        </w:rPr>
        <w:t xml:space="preserve">1. </w:t>
      </w:r>
      <w:r w:rsidRPr="007E7AE2">
        <w:rPr>
          <w:rFonts w:ascii="Times New Roman" w:hAnsi="Times New Roman" w:cs="Times New Roman"/>
        </w:rPr>
        <w:tab/>
      </w:r>
      <w:r w:rsidRPr="007E7AE2">
        <w:rPr>
          <w:rFonts w:ascii="Times New Roman" w:hAnsi="Times New Roman" w:cs="Times New Roman"/>
        </w:rPr>
        <w:t xml:space="preserve">BUHALIS, Dimitrios and AMARANGGANA, Aditya. Smart Tourism Destinations Enhancing Tourism Experience Through Personalisation of Services. In : TUSSYADIAH, Iis and INVERSINI, Alessandro (eds.), </w:t>
      </w:r>
      <w:r w:rsidRPr="007E7AE2">
        <w:rPr>
          <w:rFonts w:ascii="Times New Roman" w:hAnsi="Times New Roman" w:cs="Times New Roman"/>
          <w:i/>
          <w:iCs/>
        </w:rPr>
        <w:t>Information and Communication Technologies in Tourism 2015</w:t>
      </w:r>
      <w:r w:rsidRPr="007E7AE2">
        <w:rPr>
          <w:rFonts w:ascii="Times New Roman" w:hAnsi="Times New Roman" w:cs="Times New Roman"/>
        </w:rPr>
        <w:t xml:space="preserve">. Online. Cham : Springer International Publishing, 2015. p. 377–389. [Accessed 6 October 2025]. ISBN 978-3-319-14342-2. </w:t>
      </w:r>
    </w:p>
    <w:p w:rsidRPr="007E7AE2" w:rsidR="007E7AE2" w:rsidP="007E7AE2" w:rsidRDefault="007E7AE2" w14:paraId="7CC41A95" w14:textId="77777777">
      <w:pPr>
        <w:pStyle w:val="Bibliografa"/>
        <w:rPr>
          <w:rFonts w:ascii="Times New Roman" w:hAnsi="Times New Roman" w:cs="Times New Roman"/>
        </w:rPr>
      </w:pPr>
      <w:r w:rsidRPr="007E7AE2">
        <w:rPr>
          <w:rFonts w:ascii="Times New Roman" w:hAnsi="Times New Roman" w:cs="Times New Roman"/>
        </w:rPr>
        <w:t xml:space="preserve">2. </w:t>
      </w:r>
      <w:r w:rsidRPr="007E7AE2">
        <w:rPr>
          <w:rFonts w:ascii="Times New Roman" w:hAnsi="Times New Roman" w:cs="Times New Roman"/>
        </w:rPr>
        <w:tab/>
      </w:r>
      <w:r w:rsidRPr="007E7AE2">
        <w:rPr>
          <w:rFonts w:ascii="Times New Roman" w:hAnsi="Times New Roman" w:cs="Times New Roman"/>
        </w:rPr>
        <w:t xml:space="preserve">BUONINCONTRI, Piera and MICERA, Roberto. The experience co-creation in smart tourism destinations: a multiple case analysis of European destinations. </w:t>
      </w:r>
      <w:r w:rsidRPr="007E7AE2">
        <w:rPr>
          <w:rFonts w:ascii="Times New Roman" w:hAnsi="Times New Roman" w:cs="Times New Roman"/>
          <w:i/>
          <w:iCs/>
        </w:rPr>
        <w:t>Information Technology &amp; Tourism</w:t>
      </w:r>
      <w:r w:rsidRPr="007E7AE2">
        <w:rPr>
          <w:rFonts w:ascii="Times New Roman" w:hAnsi="Times New Roman" w:cs="Times New Roman"/>
        </w:rPr>
        <w:t xml:space="preserve">. September 2016. Vol. 16, no. 3, p. 285–315. DOI 10.1007/s40558-016-0060-5. </w:t>
      </w:r>
    </w:p>
    <w:p w:rsidRPr="007E7AE2" w:rsidR="007E7AE2" w:rsidP="007E7AE2" w:rsidRDefault="007E7AE2" w14:paraId="0A3CB27B" w14:textId="77777777">
      <w:pPr>
        <w:pStyle w:val="Bibliografa"/>
        <w:rPr>
          <w:rFonts w:ascii="Times New Roman" w:hAnsi="Times New Roman" w:cs="Times New Roman"/>
        </w:rPr>
      </w:pPr>
      <w:r w:rsidRPr="007E7AE2">
        <w:rPr>
          <w:rFonts w:ascii="Times New Roman" w:hAnsi="Times New Roman" w:cs="Times New Roman"/>
        </w:rPr>
        <w:t xml:space="preserve">3. </w:t>
      </w:r>
      <w:r w:rsidRPr="007E7AE2">
        <w:rPr>
          <w:rFonts w:ascii="Times New Roman" w:hAnsi="Times New Roman" w:cs="Times New Roman"/>
        </w:rPr>
        <w:tab/>
      </w:r>
      <w:r w:rsidRPr="007E7AE2">
        <w:rPr>
          <w:rFonts w:ascii="Times New Roman" w:hAnsi="Times New Roman" w:cs="Times New Roman"/>
        </w:rPr>
        <w:t xml:space="preserve">ESPER, João Paulo, FRAGA, Luciano De S., VIANA, Aline C., CARDOSO, Kleber Vieira and CORREA, Sand Luz. +Tour: Recommending personalized itineraries for smart tourism. </w:t>
      </w:r>
      <w:r w:rsidRPr="007E7AE2">
        <w:rPr>
          <w:rFonts w:ascii="Times New Roman" w:hAnsi="Times New Roman" w:cs="Times New Roman"/>
          <w:i/>
          <w:iCs/>
        </w:rPr>
        <w:t>Computer Networks</w:t>
      </w:r>
      <w:r w:rsidRPr="007E7AE2">
        <w:rPr>
          <w:rFonts w:ascii="Times New Roman" w:hAnsi="Times New Roman" w:cs="Times New Roman"/>
        </w:rPr>
        <w:t xml:space="preserve">. April 2025. Vol. 260, p. 111118. DOI 10.1016/j.comnet.2025.111118. </w:t>
      </w:r>
    </w:p>
    <w:p w:rsidRPr="007E7AE2" w:rsidR="007E7AE2" w:rsidP="007E7AE2" w:rsidRDefault="007E7AE2" w14:paraId="5597BEF9" w14:textId="77777777">
      <w:pPr>
        <w:pStyle w:val="Bibliografa"/>
        <w:rPr>
          <w:rFonts w:ascii="Times New Roman" w:hAnsi="Times New Roman" w:cs="Times New Roman"/>
        </w:rPr>
      </w:pPr>
      <w:r w:rsidRPr="007E7AE2">
        <w:rPr>
          <w:rFonts w:ascii="Times New Roman" w:hAnsi="Times New Roman" w:cs="Times New Roman"/>
        </w:rPr>
        <w:t xml:space="preserve">4. </w:t>
      </w:r>
      <w:r w:rsidRPr="007E7AE2">
        <w:rPr>
          <w:rFonts w:ascii="Times New Roman" w:hAnsi="Times New Roman" w:cs="Times New Roman"/>
        </w:rPr>
        <w:tab/>
      </w:r>
      <w:r w:rsidRPr="007E7AE2">
        <w:rPr>
          <w:rFonts w:ascii="Times New Roman" w:hAnsi="Times New Roman" w:cs="Times New Roman"/>
        </w:rPr>
        <w:t xml:space="preserve">JANVI SOLANKI and SINGH, Suraj. </w:t>
      </w:r>
      <w:r w:rsidRPr="007E7AE2">
        <w:rPr>
          <w:rFonts w:ascii="Times New Roman" w:hAnsi="Times New Roman" w:cs="Times New Roman"/>
          <w:i/>
          <w:iCs/>
        </w:rPr>
        <w:t>How Web Applications are Transforming the Travel Industry</w:t>
      </w:r>
      <w:r w:rsidRPr="007E7AE2">
        <w:rPr>
          <w:rFonts w:ascii="Times New Roman" w:hAnsi="Times New Roman" w:cs="Times New Roman"/>
        </w:rPr>
        <w:t xml:space="preserve">. Online. 2025. Unpublished. [Accessed 6 October 2025]. </w:t>
      </w:r>
    </w:p>
    <w:p w:rsidRPr="007E7AE2" w:rsidR="007E7AE2" w:rsidP="007E7AE2" w:rsidRDefault="007E7AE2" w14:paraId="39862954" w14:textId="77777777">
      <w:pPr>
        <w:pStyle w:val="Bibliografa"/>
        <w:rPr>
          <w:rFonts w:ascii="Times New Roman" w:hAnsi="Times New Roman" w:cs="Times New Roman"/>
        </w:rPr>
      </w:pPr>
      <w:r w:rsidRPr="007E7AE2">
        <w:rPr>
          <w:rFonts w:ascii="Times New Roman" w:hAnsi="Times New Roman" w:cs="Times New Roman"/>
        </w:rPr>
        <w:t xml:space="preserve">5. </w:t>
      </w:r>
      <w:r w:rsidRPr="007E7AE2">
        <w:rPr>
          <w:rFonts w:ascii="Times New Roman" w:hAnsi="Times New Roman" w:cs="Times New Roman"/>
        </w:rPr>
        <w:tab/>
      </w:r>
      <w:r w:rsidRPr="007E7AE2">
        <w:rPr>
          <w:rFonts w:ascii="Times New Roman" w:hAnsi="Times New Roman" w:cs="Times New Roman"/>
        </w:rPr>
        <w:t xml:space="preserve">REYNA, Bach Gabriela Perdiz and VILLACORTA, Jimmy Max Ramirez. OPTIMIZACIÓN DE LA EXPERIENCIA DIGITAL EN EL PORTAL WEB DE LA EMPRESA DE TURISMO CAyTA JUNGLE TOURS. . </w:t>
      </w:r>
    </w:p>
    <w:p w:rsidRPr="007E7AE2" w:rsidR="007E7AE2" w:rsidP="007E7AE2" w:rsidRDefault="007E7AE2" w14:paraId="6AEC514E" w14:textId="77777777">
      <w:pPr>
        <w:pStyle w:val="Bibliografa"/>
        <w:rPr>
          <w:rFonts w:ascii="Times New Roman" w:hAnsi="Times New Roman" w:cs="Times New Roman"/>
        </w:rPr>
      </w:pPr>
      <w:r w:rsidRPr="007E7AE2">
        <w:rPr>
          <w:rFonts w:ascii="Times New Roman" w:hAnsi="Times New Roman" w:cs="Times New Roman"/>
        </w:rPr>
        <w:t xml:space="preserve">6. </w:t>
      </w:r>
      <w:r w:rsidRPr="007E7AE2">
        <w:rPr>
          <w:rFonts w:ascii="Times New Roman" w:hAnsi="Times New Roman" w:cs="Times New Roman"/>
        </w:rPr>
        <w:tab/>
      </w:r>
      <w:r w:rsidRPr="007E7AE2">
        <w:rPr>
          <w:rFonts w:ascii="Times New Roman" w:hAnsi="Times New Roman" w:cs="Times New Roman"/>
        </w:rPr>
        <w:t xml:space="preserve">VEGA, Llashag and EDITH, Gloria. RISTEMA WEB PARA MEJORAR EL TURISMO EN EL CALLEJÓN DE HUAYLAS REGIÓN ANCASH EN EL AÑO 2022. . </w:t>
      </w:r>
    </w:p>
    <w:p w:rsidRPr="007E7AE2" w:rsidR="007E7AE2" w:rsidP="007E7AE2" w:rsidRDefault="007E7AE2" w14:paraId="06F81CB8" w14:textId="77777777">
      <w:pPr>
        <w:pStyle w:val="Bibliografa"/>
        <w:rPr>
          <w:rFonts w:ascii="Times New Roman" w:hAnsi="Times New Roman" w:cs="Times New Roman"/>
        </w:rPr>
      </w:pPr>
      <w:r w:rsidRPr="007E7AE2">
        <w:rPr>
          <w:rFonts w:ascii="Times New Roman" w:hAnsi="Times New Roman" w:cs="Times New Roman"/>
        </w:rPr>
        <w:t xml:space="preserve">7. </w:t>
      </w:r>
      <w:r w:rsidRPr="007E7AE2">
        <w:rPr>
          <w:rFonts w:ascii="Times New Roman" w:hAnsi="Times New Roman" w:cs="Times New Roman"/>
        </w:rPr>
        <w:tab/>
      </w:r>
      <w:r w:rsidRPr="007E7AE2">
        <w:rPr>
          <w:rFonts w:ascii="Times New Roman" w:hAnsi="Times New Roman" w:cs="Times New Roman"/>
        </w:rPr>
        <w:t xml:space="preserve">RAYCO VALLES, Ivan Carlos. </w:t>
      </w:r>
      <w:r w:rsidRPr="007E7AE2">
        <w:rPr>
          <w:rFonts w:ascii="Times New Roman" w:hAnsi="Times New Roman" w:cs="Times New Roman"/>
          <w:i/>
          <w:iCs/>
        </w:rPr>
        <w:t>Sistema Web de atractivos turísticos de la región San Martín para mejorar la  planificación de visitas de los turistas</w:t>
      </w:r>
      <w:r w:rsidRPr="007E7AE2">
        <w:rPr>
          <w:rFonts w:ascii="Times New Roman" w:hAnsi="Times New Roman" w:cs="Times New Roman"/>
        </w:rPr>
        <w:t xml:space="preserve">. . Tarapoto : UNIVERSIDAD NACIONAL DE SAN MARTÍN - TARAPOTO, 2020. </w:t>
      </w:r>
    </w:p>
    <w:p w:rsidRPr="007E7AE2" w:rsidR="007E7AE2" w:rsidP="007E7AE2" w:rsidRDefault="007E7AE2" w14:paraId="77726A39" w14:textId="77777777">
      <w:pPr>
        <w:pStyle w:val="Bibliografa"/>
        <w:rPr>
          <w:rFonts w:ascii="Times New Roman" w:hAnsi="Times New Roman" w:cs="Times New Roman"/>
        </w:rPr>
      </w:pPr>
      <w:r w:rsidRPr="007E7AE2">
        <w:rPr>
          <w:rFonts w:ascii="Times New Roman" w:hAnsi="Times New Roman" w:cs="Times New Roman"/>
        </w:rPr>
        <w:t xml:space="preserve">8. </w:t>
      </w:r>
      <w:r w:rsidRPr="007E7AE2">
        <w:rPr>
          <w:rFonts w:ascii="Times New Roman" w:hAnsi="Times New Roman" w:cs="Times New Roman"/>
        </w:rPr>
        <w:tab/>
      </w:r>
      <w:r w:rsidRPr="007E7AE2">
        <w:rPr>
          <w:rFonts w:ascii="Times New Roman" w:hAnsi="Times New Roman" w:cs="Times New Roman"/>
        </w:rPr>
        <w:t xml:space="preserve">HUAMAN, Estefani. </w:t>
      </w:r>
      <w:r w:rsidRPr="007E7AE2">
        <w:rPr>
          <w:rFonts w:ascii="Times New Roman" w:hAnsi="Times New Roman" w:cs="Times New Roman"/>
          <w:i/>
          <w:iCs/>
        </w:rPr>
        <w:t>Sistema de información para la gestión de reserva  de paquetes turísticos en la agencia de viaje RAP TRAVEL</w:t>
      </w:r>
      <w:r w:rsidRPr="007E7AE2">
        <w:rPr>
          <w:rFonts w:ascii="Times New Roman" w:hAnsi="Times New Roman" w:cs="Times New Roman"/>
        </w:rPr>
        <w:t xml:space="preserve">. . [no date]. </w:t>
      </w:r>
    </w:p>
    <w:p w:rsidRPr="007E7AE2" w:rsidR="007E7AE2" w:rsidP="007E7AE2" w:rsidRDefault="007E7AE2" w14:paraId="7B62136D" w14:textId="77777777">
      <w:pPr>
        <w:pStyle w:val="Bibliografa"/>
        <w:rPr>
          <w:rFonts w:ascii="Times New Roman" w:hAnsi="Times New Roman" w:cs="Times New Roman"/>
        </w:rPr>
      </w:pPr>
      <w:r w:rsidRPr="007E7AE2">
        <w:rPr>
          <w:rFonts w:ascii="Times New Roman" w:hAnsi="Times New Roman" w:cs="Times New Roman"/>
        </w:rPr>
        <w:t xml:space="preserve">9. </w:t>
      </w:r>
      <w:r w:rsidRPr="007E7AE2">
        <w:rPr>
          <w:rFonts w:ascii="Times New Roman" w:hAnsi="Times New Roman" w:cs="Times New Roman"/>
        </w:rPr>
        <w:tab/>
      </w:r>
      <w:r w:rsidRPr="007E7AE2">
        <w:rPr>
          <w:rFonts w:ascii="Times New Roman" w:hAnsi="Times New Roman" w:cs="Times New Roman"/>
        </w:rPr>
        <w:t xml:space="preserve">GARRIDO CUSIPAUCAR, Brain Mijail. </w:t>
      </w:r>
      <w:r w:rsidRPr="007E7AE2">
        <w:rPr>
          <w:rFonts w:ascii="Times New Roman" w:hAnsi="Times New Roman" w:cs="Times New Roman"/>
          <w:i/>
          <w:iCs/>
        </w:rPr>
        <w:t>SOFTWARE PARA LA GESTION DE PAQUETES TURISTICOS DENOMINADO: TURISMO SMART VERSION 2.5 IMPLANTADO EN EL OPERADOR TURISTICO PERU JAMUY CUSCO-PERU</w:t>
      </w:r>
      <w:r w:rsidRPr="007E7AE2">
        <w:rPr>
          <w:rFonts w:ascii="Times New Roman" w:hAnsi="Times New Roman" w:cs="Times New Roman"/>
        </w:rPr>
        <w:t xml:space="preserve">. . Cusco : UNIVERSIDAD ANDINA DEL CUSCO, 2022. </w:t>
      </w:r>
    </w:p>
    <w:p w:rsidR="000D5607" w:rsidP="00850313" w:rsidRDefault="007E7AE2" w14:paraId="4C3C956B" w14:textId="64B77984">
      <w:pPr>
        <w:pStyle w:val="Subtitulo2"/>
        <w:numPr>
          <w:ilvl w:val="0"/>
          <w:numId w:val="0"/>
        </w:numPr>
        <w:ind w:left="360"/>
      </w:pPr>
      <w:r>
        <w:fldChar w:fldCharType="end"/>
      </w:r>
    </w:p>
    <w:p w:rsidR="000D5607" w:rsidP="00850313" w:rsidRDefault="000D5607" w14:paraId="7EF22CB7" w14:textId="77777777">
      <w:pPr>
        <w:pStyle w:val="Subtitulo2"/>
        <w:numPr>
          <w:ilvl w:val="0"/>
          <w:numId w:val="0"/>
        </w:numPr>
        <w:ind w:left="360"/>
      </w:pPr>
    </w:p>
    <w:p w:rsidR="00D84F55" w:rsidP="00850313" w:rsidRDefault="00D84F55" w14:paraId="355E2B8A" w14:textId="77777777">
      <w:pPr>
        <w:pStyle w:val="Subtitulo2"/>
        <w:numPr>
          <w:ilvl w:val="0"/>
          <w:numId w:val="0"/>
        </w:numPr>
        <w:ind w:left="360"/>
      </w:pPr>
    </w:p>
    <w:p w:rsidR="00D84F55" w:rsidP="00850313" w:rsidRDefault="00D84F55" w14:paraId="71B73486" w14:textId="77777777">
      <w:pPr>
        <w:pStyle w:val="Subtitulo2"/>
        <w:numPr>
          <w:ilvl w:val="0"/>
          <w:numId w:val="0"/>
        </w:numPr>
        <w:ind w:left="360"/>
      </w:pPr>
    </w:p>
    <w:p w:rsidR="00D84F55" w:rsidP="00850313" w:rsidRDefault="00D84F55" w14:paraId="3355DFA5" w14:textId="77777777">
      <w:pPr>
        <w:pStyle w:val="Subtitulo2"/>
        <w:numPr>
          <w:ilvl w:val="0"/>
          <w:numId w:val="0"/>
        </w:numPr>
        <w:ind w:left="360"/>
      </w:pPr>
    </w:p>
    <w:p w:rsidR="00D84F55" w:rsidP="00850313" w:rsidRDefault="00D84F55" w14:paraId="20536C99" w14:textId="77777777">
      <w:pPr>
        <w:pStyle w:val="Subtitulo2"/>
        <w:numPr>
          <w:ilvl w:val="0"/>
          <w:numId w:val="0"/>
        </w:numPr>
        <w:ind w:left="360"/>
      </w:pPr>
    </w:p>
    <w:p w:rsidRPr="008D43C2" w:rsidR="00D84F55" w:rsidP="00850313" w:rsidRDefault="00D84F55" w14:paraId="50332251" w14:textId="77777777">
      <w:pPr>
        <w:pStyle w:val="Subtitulo2"/>
        <w:numPr>
          <w:ilvl w:val="0"/>
          <w:numId w:val="0"/>
        </w:numPr>
        <w:ind w:left="360"/>
      </w:pPr>
    </w:p>
    <w:p w:rsidR="008D43C2" w:rsidP="00275D0E" w:rsidRDefault="003F3341" w14:paraId="404D9D87" w14:textId="43C555A0">
      <w:pPr>
        <w:pStyle w:val="Ttulo1"/>
      </w:pPr>
      <w:bookmarkStart w:name="_Toc215582367" w:id="122"/>
      <w:bookmarkStart w:name="_Toc215652945" w:id="123"/>
      <w:r>
        <w:t>Anexos</w:t>
      </w:r>
      <w:bookmarkEnd w:id="122"/>
      <w:bookmarkEnd w:id="123"/>
    </w:p>
    <w:p w:rsidR="003F3341" w:rsidP="009F76D5" w:rsidRDefault="00755B8C" w14:paraId="264130B7" w14:textId="5199046E">
      <w:pPr>
        <w:pStyle w:val="Parrafo1"/>
      </w:pPr>
      <w:r>
        <w:rPr>
          <w:noProof/>
        </w:rPr>
        <w:drawing>
          <wp:inline distT="0" distB="0" distL="0" distR="0" wp14:anchorId="1B3FFC37" wp14:editId="367BE683">
            <wp:extent cx="5731510" cy="2957830"/>
            <wp:effectExtent l="0" t="0" r="2540" b="0"/>
            <wp:docPr id="1816029778" name="Imagen 15"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029778" name="Imagen 15" descr="Una captura de pantalla de una red social&#10;&#10;El contenido generado por IA puede ser incorrecto."/>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957830"/>
                    </a:xfrm>
                    <a:prstGeom prst="rect">
                      <a:avLst/>
                    </a:prstGeom>
                    <a:noFill/>
                    <a:ln>
                      <a:noFill/>
                    </a:ln>
                  </pic:spPr>
                </pic:pic>
              </a:graphicData>
            </a:graphic>
          </wp:inline>
        </w:drawing>
      </w:r>
    </w:p>
    <w:p w:rsidR="00755B8C" w:rsidP="009F76D5" w:rsidRDefault="00755B8C" w14:paraId="4D929362" w14:textId="51003A8D">
      <w:pPr>
        <w:pStyle w:val="Parrafo1"/>
      </w:pPr>
      <w:r>
        <w:rPr>
          <w:noProof/>
        </w:rPr>
        <w:drawing>
          <wp:inline distT="0" distB="0" distL="0" distR="0" wp14:anchorId="2DB996FD" wp14:editId="064C4190">
            <wp:extent cx="5731510" cy="2494915"/>
            <wp:effectExtent l="0" t="0" r="2540" b="635"/>
            <wp:docPr id="282598579" name="Imagen 16"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598579" name="Imagen 16" descr="Interfaz de usuario gráfica, Aplicación&#10;&#10;El contenido generado por IA puede ser incorrecto."/>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2494915"/>
                    </a:xfrm>
                    <a:prstGeom prst="rect">
                      <a:avLst/>
                    </a:prstGeom>
                    <a:noFill/>
                    <a:ln>
                      <a:noFill/>
                    </a:ln>
                  </pic:spPr>
                </pic:pic>
              </a:graphicData>
            </a:graphic>
          </wp:inline>
        </w:drawing>
      </w:r>
    </w:p>
    <w:p w:rsidR="004573A0" w:rsidP="009F76D5" w:rsidRDefault="004573A0" w14:paraId="33AEBA84" w14:textId="61B3D502">
      <w:pPr>
        <w:pStyle w:val="Parrafo1"/>
      </w:pPr>
      <w:r>
        <w:rPr>
          <w:noProof/>
        </w:rPr>
        <w:drawing>
          <wp:inline distT="0" distB="0" distL="0" distR="0" wp14:anchorId="52104C0A" wp14:editId="52905651">
            <wp:extent cx="5731510" cy="3074670"/>
            <wp:effectExtent l="0" t="0" r="2540" b="0"/>
            <wp:docPr id="264206614" name="Imagen 17"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206614" name="Imagen 17" descr="Interfaz de usuario gráfica, Texto, Aplicación, Correo electrónico&#10;&#10;El contenido generado por IA puede ser incorrecto."/>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3074670"/>
                    </a:xfrm>
                    <a:prstGeom prst="rect">
                      <a:avLst/>
                    </a:prstGeom>
                    <a:noFill/>
                    <a:ln>
                      <a:noFill/>
                    </a:ln>
                  </pic:spPr>
                </pic:pic>
              </a:graphicData>
            </a:graphic>
          </wp:inline>
        </w:drawing>
      </w:r>
    </w:p>
    <w:p w:rsidR="004573A0" w:rsidP="009F76D5" w:rsidRDefault="004573A0" w14:paraId="76191192" w14:textId="29B82E5A">
      <w:pPr>
        <w:pStyle w:val="Parrafo1"/>
      </w:pPr>
      <w:r>
        <w:rPr>
          <w:noProof/>
        </w:rPr>
        <w:drawing>
          <wp:inline distT="0" distB="0" distL="0" distR="0" wp14:anchorId="1B22868A" wp14:editId="77FA25FD">
            <wp:extent cx="5731510" cy="3354705"/>
            <wp:effectExtent l="0" t="0" r="2540" b="0"/>
            <wp:docPr id="968197312" name="Imagen 18"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197312" name="Imagen 18" descr="Interfaz de usuario gráfica, Aplicación, Teams&#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354705"/>
                    </a:xfrm>
                    <a:prstGeom prst="rect">
                      <a:avLst/>
                    </a:prstGeom>
                    <a:noFill/>
                    <a:ln>
                      <a:noFill/>
                    </a:ln>
                  </pic:spPr>
                </pic:pic>
              </a:graphicData>
            </a:graphic>
          </wp:inline>
        </w:drawing>
      </w:r>
    </w:p>
    <w:p w:rsidR="00914B2F" w:rsidP="009F76D5" w:rsidRDefault="004C2751" w14:paraId="79BF7AD0" w14:textId="5217B974">
      <w:pPr>
        <w:pStyle w:val="Parrafo1"/>
      </w:pPr>
      <w:r w:rsidRPr="004C2751">
        <w:rPr>
          <w:noProof/>
        </w:rPr>
        <w:drawing>
          <wp:inline distT="0" distB="0" distL="0" distR="0" wp14:anchorId="7332758C" wp14:editId="45946CA2">
            <wp:extent cx="5731510" cy="2720975"/>
            <wp:effectExtent l="0" t="0" r="2540" b="3175"/>
            <wp:docPr id="42326680" name="Imagen 1"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6680" name="Imagen 1" descr="Interfaz de usuario gráfica, Aplicación, Teams&#10;&#10;El contenido generado por IA puede ser incorrecto."/>
                    <pic:cNvPicPr/>
                  </pic:nvPicPr>
                  <pic:blipFill>
                    <a:blip r:embed="rId47"/>
                    <a:stretch>
                      <a:fillRect/>
                    </a:stretch>
                  </pic:blipFill>
                  <pic:spPr>
                    <a:xfrm>
                      <a:off x="0" y="0"/>
                      <a:ext cx="5731510" cy="2720975"/>
                    </a:xfrm>
                    <a:prstGeom prst="rect">
                      <a:avLst/>
                    </a:prstGeom>
                  </pic:spPr>
                </pic:pic>
              </a:graphicData>
            </a:graphic>
          </wp:inline>
        </w:drawing>
      </w:r>
    </w:p>
    <w:p w:rsidR="00891458" w:rsidP="009F76D5" w:rsidRDefault="00891458" w14:paraId="657E0BB6" w14:textId="788CAE5A">
      <w:pPr>
        <w:pStyle w:val="Parrafo1"/>
      </w:pPr>
      <w:r w:rsidRPr="00891458">
        <w:rPr>
          <w:noProof/>
        </w:rPr>
        <w:drawing>
          <wp:inline distT="0" distB="0" distL="0" distR="0" wp14:anchorId="4809B200" wp14:editId="4DE1306D">
            <wp:extent cx="5731510" cy="2686050"/>
            <wp:effectExtent l="0" t="0" r="2540" b="0"/>
            <wp:docPr id="757786333" name="Imagen 1" descr="Interfaz de usuario gráfica, Texto,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86333" name="Imagen 1" descr="Interfaz de usuario gráfica, Texto, Aplicación, Teams&#10;&#10;El contenido generado por IA puede ser incorrecto."/>
                    <pic:cNvPicPr/>
                  </pic:nvPicPr>
                  <pic:blipFill>
                    <a:blip r:embed="rId48"/>
                    <a:stretch>
                      <a:fillRect/>
                    </a:stretch>
                  </pic:blipFill>
                  <pic:spPr>
                    <a:xfrm>
                      <a:off x="0" y="0"/>
                      <a:ext cx="5731510" cy="2686050"/>
                    </a:xfrm>
                    <a:prstGeom prst="rect">
                      <a:avLst/>
                    </a:prstGeom>
                  </pic:spPr>
                </pic:pic>
              </a:graphicData>
            </a:graphic>
          </wp:inline>
        </w:drawing>
      </w:r>
    </w:p>
    <w:p w:rsidR="00CF5D5B" w:rsidP="009F76D5" w:rsidRDefault="00CF5D5B" w14:paraId="7C6C2091" w14:textId="61912CE6">
      <w:pPr>
        <w:pStyle w:val="Parrafo1"/>
      </w:pPr>
      <w:r w:rsidRPr="00CF5D5B">
        <w:rPr>
          <w:noProof/>
        </w:rPr>
        <w:drawing>
          <wp:inline distT="0" distB="0" distL="0" distR="0" wp14:anchorId="197465F9" wp14:editId="598980E5">
            <wp:extent cx="5731510" cy="2702560"/>
            <wp:effectExtent l="0" t="0" r="2540" b="2540"/>
            <wp:docPr id="666471771"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71771" name="Imagen 1" descr="Interfaz de usuario gráfica, Texto, Aplicación, Correo electrónico&#10;&#10;El contenido generado por IA puede ser incorrecto."/>
                    <pic:cNvPicPr/>
                  </pic:nvPicPr>
                  <pic:blipFill>
                    <a:blip r:embed="rId49"/>
                    <a:stretch>
                      <a:fillRect/>
                    </a:stretch>
                  </pic:blipFill>
                  <pic:spPr>
                    <a:xfrm>
                      <a:off x="0" y="0"/>
                      <a:ext cx="5731510" cy="2702560"/>
                    </a:xfrm>
                    <a:prstGeom prst="rect">
                      <a:avLst/>
                    </a:prstGeom>
                  </pic:spPr>
                </pic:pic>
              </a:graphicData>
            </a:graphic>
          </wp:inline>
        </w:drawing>
      </w:r>
    </w:p>
    <w:p w:rsidR="00880BCF" w:rsidP="009F76D5" w:rsidRDefault="00880BCF" w14:paraId="34DD9E50" w14:textId="77777777">
      <w:pPr>
        <w:pStyle w:val="Parrafo1"/>
      </w:pPr>
    </w:p>
    <w:p w:rsidRPr="00F9635F" w:rsidR="003F3341" w:rsidP="009F76D5" w:rsidRDefault="003F3341" w14:paraId="480104F7" w14:textId="04D3F9A1">
      <w:pPr>
        <w:pStyle w:val="Parrafo1"/>
      </w:pPr>
    </w:p>
    <w:sectPr w:rsidRPr="00F9635F" w:rsidR="003F3341" w:rsidSect="0023397E">
      <w:footerReference w:type="default" r:id="rId50"/>
      <w:pgSz w:w="11906" w:h="16838"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F51148" w:rsidP="00F608DD" w:rsidRDefault="00F51148" w14:paraId="6CBACFE3" w14:textId="77777777">
      <w:pPr>
        <w:spacing w:after="0" w:line="240" w:lineRule="auto"/>
      </w:pPr>
      <w:r>
        <w:separator/>
      </w:r>
    </w:p>
  </w:endnote>
  <w:endnote w:type="continuationSeparator" w:id="0">
    <w:p w:rsidR="00F51148" w:rsidP="00F608DD" w:rsidRDefault="00F51148" w14:paraId="308BEA48"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6206CFB5" w:rsidTr="6206CFB5" w14:paraId="30A4F9E0" w14:textId="77777777">
      <w:trPr>
        <w:trHeight w:val="300"/>
      </w:trPr>
      <w:tc>
        <w:tcPr>
          <w:tcW w:w="3005" w:type="dxa"/>
        </w:tcPr>
        <w:p w:rsidR="6206CFB5" w:rsidP="6206CFB5" w:rsidRDefault="6206CFB5" w14:paraId="1A59FC24" w14:textId="396D7627">
          <w:pPr>
            <w:pStyle w:val="Encabezado"/>
            <w:ind w:left="-115"/>
          </w:pPr>
        </w:p>
      </w:tc>
      <w:tc>
        <w:tcPr>
          <w:tcW w:w="3005" w:type="dxa"/>
        </w:tcPr>
        <w:p w:rsidR="6206CFB5" w:rsidP="6206CFB5" w:rsidRDefault="6206CFB5" w14:paraId="412A8AA5" w14:textId="1C3328F0">
          <w:pPr>
            <w:pStyle w:val="Encabezado"/>
            <w:jc w:val="center"/>
          </w:pPr>
        </w:p>
      </w:tc>
      <w:tc>
        <w:tcPr>
          <w:tcW w:w="3005" w:type="dxa"/>
        </w:tcPr>
        <w:p w:rsidR="6206CFB5" w:rsidP="6206CFB5" w:rsidRDefault="6206CFB5" w14:paraId="4D479969" w14:textId="23C4CC17">
          <w:pPr>
            <w:pStyle w:val="Encabezado"/>
            <w:ind w:right="-115"/>
            <w:jc w:val="right"/>
          </w:pPr>
        </w:p>
      </w:tc>
    </w:tr>
  </w:tbl>
  <w:p w:rsidR="6206CFB5" w:rsidP="6206CFB5" w:rsidRDefault="6206CFB5" w14:paraId="74C6EE24" w14:textId="62DD0FA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8"/>
      <w:gridCol w:w="3009"/>
      <w:gridCol w:w="3009"/>
    </w:tblGrid>
    <w:tr w:rsidR="6206CFB5" w:rsidTr="6206CFB5" w14:paraId="510A3CC9" w14:textId="77777777">
      <w:trPr>
        <w:trHeight w:val="300"/>
      </w:trPr>
      <w:tc>
        <w:tcPr>
          <w:tcW w:w="4650" w:type="dxa"/>
        </w:tcPr>
        <w:p w:rsidR="6206CFB5" w:rsidP="6206CFB5" w:rsidRDefault="6206CFB5" w14:paraId="2EA4DC50" w14:textId="10701FE0">
          <w:pPr>
            <w:pStyle w:val="Encabezado"/>
            <w:ind w:left="-115"/>
          </w:pPr>
        </w:p>
      </w:tc>
      <w:tc>
        <w:tcPr>
          <w:tcW w:w="4650" w:type="dxa"/>
        </w:tcPr>
        <w:p w:rsidR="6206CFB5" w:rsidP="6206CFB5" w:rsidRDefault="6206CFB5" w14:paraId="17BC72DE" w14:textId="5660E352">
          <w:pPr>
            <w:pStyle w:val="Encabezado"/>
            <w:jc w:val="center"/>
          </w:pPr>
        </w:p>
      </w:tc>
      <w:tc>
        <w:tcPr>
          <w:tcW w:w="4650" w:type="dxa"/>
        </w:tcPr>
        <w:p w:rsidR="6206CFB5" w:rsidP="6206CFB5" w:rsidRDefault="6206CFB5" w14:paraId="72516359" w14:textId="02F503F1">
          <w:pPr>
            <w:pStyle w:val="Encabezado"/>
            <w:ind w:right="-115"/>
            <w:jc w:val="right"/>
          </w:pPr>
        </w:p>
      </w:tc>
    </w:tr>
  </w:tbl>
  <w:p w:rsidR="6206CFB5" w:rsidP="6206CFB5" w:rsidRDefault="6206CFB5" w14:paraId="695CD7FA" w14:textId="281356B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6206CFB5" w:rsidTr="6206CFB5" w14:paraId="64C537A4" w14:textId="77777777">
      <w:trPr>
        <w:trHeight w:val="300"/>
      </w:trPr>
      <w:tc>
        <w:tcPr>
          <w:tcW w:w="3005" w:type="dxa"/>
        </w:tcPr>
        <w:p w:rsidR="6206CFB5" w:rsidP="6206CFB5" w:rsidRDefault="6206CFB5" w14:paraId="2D412AAE" w14:textId="45B01618">
          <w:pPr>
            <w:pStyle w:val="Encabezado"/>
            <w:ind w:left="-115"/>
          </w:pPr>
        </w:p>
      </w:tc>
      <w:tc>
        <w:tcPr>
          <w:tcW w:w="3005" w:type="dxa"/>
        </w:tcPr>
        <w:p w:rsidR="6206CFB5" w:rsidP="6206CFB5" w:rsidRDefault="6206CFB5" w14:paraId="11E92BD3" w14:textId="2EF6B304">
          <w:pPr>
            <w:pStyle w:val="Encabezado"/>
            <w:jc w:val="center"/>
          </w:pPr>
        </w:p>
      </w:tc>
      <w:tc>
        <w:tcPr>
          <w:tcW w:w="3005" w:type="dxa"/>
        </w:tcPr>
        <w:p w:rsidR="6206CFB5" w:rsidP="6206CFB5" w:rsidRDefault="6206CFB5" w14:paraId="0B265881" w14:textId="10331FFE">
          <w:pPr>
            <w:pStyle w:val="Encabezado"/>
            <w:ind w:right="-115"/>
            <w:jc w:val="right"/>
          </w:pPr>
        </w:p>
      </w:tc>
    </w:tr>
  </w:tbl>
  <w:p w:rsidR="6206CFB5" w:rsidP="6206CFB5" w:rsidRDefault="6206CFB5" w14:paraId="2B7AD38C" w14:textId="2E215B5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F51148" w:rsidP="00F608DD" w:rsidRDefault="00F51148" w14:paraId="25FA0F63" w14:textId="77777777">
      <w:pPr>
        <w:spacing w:after="0" w:line="240" w:lineRule="auto"/>
      </w:pPr>
      <w:r>
        <w:separator/>
      </w:r>
    </w:p>
  </w:footnote>
  <w:footnote w:type="continuationSeparator" w:id="0">
    <w:p w:rsidR="00F51148" w:rsidP="00F608DD" w:rsidRDefault="00F51148" w14:paraId="2F1310B7"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A310BD" w:rsidR="00F608DD" w:rsidP="6206CFB5" w:rsidRDefault="00F608DD" w14:paraId="304387A8" w14:textId="0D584A3A">
    <w:pPr>
      <w:pStyle w:val="Encabezado"/>
      <w:jc w:val="right"/>
      <w:rPr>
        <w:sz w:val="22"/>
        <w:szCs w:val="22"/>
      </w:rPr>
    </w:pPr>
    <w:r>
      <w:rPr>
        <w:noProof/>
      </w:rPr>
      <w:drawing>
        <wp:anchor distT="0" distB="0" distL="114300" distR="114300" simplePos="0" relativeHeight="251658240" behindDoc="0" locked="0" layoutInCell="1" allowOverlap="1" wp14:anchorId="533F22A1" wp14:editId="50B1E39F">
          <wp:simplePos x="0" y="0"/>
          <wp:positionH relativeFrom="column">
            <wp:posOffset>0</wp:posOffset>
          </wp:positionH>
          <wp:positionV relativeFrom="paragraph">
            <wp:posOffset>-127000</wp:posOffset>
          </wp:positionV>
          <wp:extent cx="1895475" cy="543560"/>
          <wp:effectExtent l="0" t="0" r="9525" b="8890"/>
          <wp:wrapSquare wrapText="bothSides"/>
          <wp:docPr id="2" name="Imagen 1"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Forma&#10;&#10;El contenido generado por IA puede ser incorrecto."/>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895475" cy="543560"/>
                  </a:xfrm>
                  <a:prstGeom prst="rect">
                    <a:avLst/>
                  </a:prstGeom>
                </pic:spPr>
              </pic:pic>
            </a:graphicData>
          </a:graphic>
          <wp14:sizeRelH relativeFrom="page">
            <wp14:pctWidth>0</wp14:pctWidth>
          </wp14:sizeRelH>
          <wp14:sizeRelV relativeFrom="page">
            <wp14:pctHeight>0</wp14:pctHeight>
          </wp14:sizeRelV>
        </wp:anchor>
      </w:drawing>
    </w:r>
    <w:r w:rsidRPr="27B63019" w:rsidR="27B63019">
      <w:rPr>
        <w:sz w:val="22"/>
        <w:szCs w:val="22"/>
      </w:rPr>
      <w:t xml:space="preserve">Taller de Proyectos en Ingeniería de Sistemas e Informática  </w:t>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E1F87"/>
    <w:multiLevelType w:val="multilevel"/>
    <w:tmpl w:val="888CE5B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 w15:restartNumberingAfterBreak="0">
    <w:nsid w:val="03B738BC"/>
    <w:multiLevelType w:val="hybridMultilevel"/>
    <w:tmpl w:val="9784305E"/>
    <w:lvl w:ilvl="0" w:tplc="8A30C80C">
      <w:start w:val="1"/>
      <w:numFmt w:val="bullet"/>
      <w:lvlText w:val=""/>
      <w:lvlJc w:val="left"/>
      <w:pPr>
        <w:ind w:left="1080" w:hanging="360"/>
      </w:pPr>
      <w:rPr>
        <w:rFonts w:hint="default" w:ascii="Symbol" w:hAnsi="Symbol"/>
      </w:rPr>
    </w:lvl>
    <w:lvl w:ilvl="1" w:tplc="04CECD5C" w:tentative="1">
      <w:start w:val="1"/>
      <w:numFmt w:val="bullet"/>
      <w:lvlText w:val="o"/>
      <w:lvlJc w:val="left"/>
      <w:pPr>
        <w:ind w:left="1800" w:hanging="360"/>
      </w:pPr>
      <w:rPr>
        <w:rFonts w:hint="default" w:ascii="Courier New" w:hAnsi="Courier New"/>
      </w:rPr>
    </w:lvl>
    <w:lvl w:ilvl="2" w:tplc="DB640450" w:tentative="1">
      <w:start w:val="1"/>
      <w:numFmt w:val="bullet"/>
      <w:lvlText w:val=""/>
      <w:lvlJc w:val="left"/>
      <w:pPr>
        <w:ind w:left="2520" w:hanging="360"/>
      </w:pPr>
      <w:rPr>
        <w:rFonts w:hint="default" w:ascii="Wingdings" w:hAnsi="Wingdings"/>
      </w:rPr>
    </w:lvl>
    <w:lvl w:ilvl="3" w:tplc="AF04C77E" w:tentative="1">
      <w:start w:val="1"/>
      <w:numFmt w:val="bullet"/>
      <w:lvlText w:val=""/>
      <w:lvlJc w:val="left"/>
      <w:pPr>
        <w:ind w:left="3240" w:hanging="360"/>
      </w:pPr>
      <w:rPr>
        <w:rFonts w:hint="default" w:ascii="Symbol" w:hAnsi="Symbol"/>
      </w:rPr>
    </w:lvl>
    <w:lvl w:ilvl="4" w:tplc="E694655C" w:tentative="1">
      <w:start w:val="1"/>
      <w:numFmt w:val="bullet"/>
      <w:lvlText w:val="o"/>
      <w:lvlJc w:val="left"/>
      <w:pPr>
        <w:ind w:left="3960" w:hanging="360"/>
      </w:pPr>
      <w:rPr>
        <w:rFonts w:hint="default" w:ascii="Courier New" w:hAnsi="Courier New"/>
      </w:rPr>
    </w:lvl>
    <w:lvl w:ilvl="5" w:tplc="DB88AD48" w:tentative="1">
      <w:start w:val="1"/>
      <w:numFmt w:val="bullet"/>
      <w:lvlText w:val=""/>
      <w:lvlJc w:val="left"/>
      <w:pPr>
        <w:ind w:left="4680" w:hanging="360"/>
      </w:pPr>
      <w:rPr>
        <w:rFonts w:hint="default" w:ascii="Wingdings" w:hAnsi="Wingdings"/>
      </w:rPr>
    </w:lvl>
    <w:lvl w:ilvl="6" w:tplc="2432E784" w:tentative="1">
      <w:start w:val="1"/>
      <w:numFmt w:val="bullet"/>
      <w:lvlText w:val=""/>
      <w:lvlJc w:val="left"/>
      <w:pPr>
        <w:ind w:left="5400" w:hanging="360"/>
      </w:pPr>
      <w:rPr>
        <w:rFonts w:hint="default" w:ascii="Symbol" w:hAnsi="Symbol"/>
      </w:rPr>
    </w:lvl>
    <w:lvl w:ilvl="7" w:tplc="689CA2D4" w:tentative="1">
      <w:start w:val="1"/>
      <w:numFmt w:val="bullet"/>
      <w:lvlText w:val="o"/>
      <w:lvlJc w:val="left"/>
      <w:pPr>
        <w:ind w:left="6120" w:hanging="360"/>
      </w:pPr>
      <w:rPr>
        <w:rFonts w:hint="default" w:ascii="Courier New" w:hAnsi="Courier New"/>
      </w:rPr>
    </w:lvl>
    <w:lvl w:ilvl="8" w:tplc="2258E4EA" w:tentative="1">
      <w:start w:val="1"/>
      <w:numFmt w:val="bullet"/>
      <w:lvlText w:val=""/>
      <w:lvlJc w:val="left"/>
      <w:pPr>
        <w:ind w:left="6840" w:hanging="360"/>
      </w:pPr>
      <w:rPr>
        <w:rFonts w:hint="default" w:ascii="Wingdings" w:hAnsi="Wingdings"/>
      </w:rPr>
    </w:lvl>
  </w:abstractNum>
  <w:abstractNum w:abstractNumId="2" w15:restartNumberingAfterBreak="0">
    <w:nsid w:val="04F67F04"/>
    <w:multiLevelType w:val="multilevel"/>
    <w:tmpl w:val="FDCE844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 w15:restartNumberingAfterBreak="0">
    <w:nsid w:val="052FC45B"/>
    <w:multiLevelType w:val="hybridMultilevel"/>
    <w:tmpl w:val="9188904C"/>
    <w:lvl w:ilvl="0" w:tplc="2ECCC568">
      <w:start w:val="1"/>
      <w:numFmt w:val="bullet"/>
      <w:lvlText w:val=""/>
      <w:lvlJc w:val="left"/>
      <w:pPr>
        <w:ind w:left="1080" w:hanging="360"/>
      </w:pPr>
      <w:rPr>
        <w:rFonts w:hint="default" w:ascii="Symbol" w:hAnsi="Symbol"/>
      </w:rPr>
    </w:lvl>
    <w:lvl w:ilvl="1" w:tplc="C90455D0">
      <w:start w:val="1"/>
      <w:numFmt w:val="bullet"/>
      <w:lvlText w:val="o"/>
      <w:lvlJc w:val="left"/>
      <w:pPr>
        <w:ind w:left="1800" w:hanging="360"/>
      </w:pPr>
      <w:rPr>
        <w:rFonts w:hint="default" w:ascii="Courier New" w:hAnsi="Courier New"/>
      </w:rPr>
    </w:lvl>
    <w:lvl w:ilvl="2" w:tplc="A89CE9B8">
      <w:start w:val="1"/>
      <w:numFmt w:val="bullet"/>
      <w:lvlText w:val=""/>
      <w:lvlJc w:val="left"/>
      <w:pPr>
        <w:ind w:left="2520" w:hanging="360"/>
      </w:pPr>
      <w:rPr>
        <w:rFonts w:hint="default" w:ascii="Wingdings" w:hAnsi="Wingdings"/>
      </w:rPr>
    </w:lvl>
    <w:lvl w:ilvl="3" w:tplc="D0D4D154">
      <w:start w:val="1"/>
      <w:numFmt w:val="bullet"/>
      <w:lvlText w:val=""/>
      <w:lvlJc w:val="left"/>
      <w:pPr>
        <w:ind w:left="3240" w:hanging="360"/>
      </w:pPr>
      <w:rPr>
        <w:rFonts w:hint="default" w:ascii="Symbol" w:hAnsi="Symbol"/>
      </w:rPr>
    </w:lvl>
    <w:lvl w:ilvl="4" w:tplc="3ED01570">
      <w:start w:val="1"/>
      <w:numFmt w:val="bullet"/>
      <w:lvlText w:val="o"/>
      <w:lvlJc w:val="left"/>
      <w:pPr>
        <w:ind w:left="3960" w:hanging="360"/>
      </w:pPr>
      <w:rPr>
        <w:rFonts w:hint="default" w:ascii="Courier New" w:hAnsi="Courier New"/>
      </w:rPr>
    </w:lvl>
    <w:lvl w:ilvl="5" w:tplc="B034350A">
      <w:start w:val="1"/>
      <w:numFmt w:val="bullet"/>
      <w:lvlText w:val=""/>
      <w:lvlJc w:val="left"/>
      <w:pPr>
        <w:ind w:left="4680" w:hanging="360"/>
      </w:pPr>
      <w:rPr>
        <w:rFonts w:hint="default" w:ascii="Wingdings" w:hAnsi="Wingdings"/>
      </w:rPr>
    </w:lvl>
    <w:lvl w:ilvl="6" w:tplc="27E62C18">
      <w:start w:val="1"/>
      <w:numFmt w:val="bullet"/>
      <w:lvlText w:val=""/>
      <w:lvlJc w:val="left"/>
      <w:pPr>
        <w:ind w:left="5400" w:hanging="360"/>
      </w:pPr>
      <w:rPr>
        <w:rFonts w:hint="default" w:ascii="Symbol" w:hAnsi="Symbol"/>
      </w:rPr>
    </w:lvl>
    <w:lvl w:ilvl="7" w:tplc="FE64F114">
      <w:start w:val="1"/>
      <w:numFmt w:val="bullet"/>
      <w:lvlText w:val="o"/>
      <w:lvlJc w:val="left"/>
      <w:pPr>
        <w:ind w:left="6120" w:hanging="360"/>
      </w:pPr>
      <w:rPr>
        <w:rFonts w:hint="default" w:ascii="Courier New" w:hAnsi="Courier New"/>
      </w:rPr>
    </w:lvl>
    <w:lvl w:ilvl="8" w:tplc="0D7247EA">
      <w:start w:val="1"/>
      <w:numFmt w:val="bullet"/>
      <w:lvlText w:val=""/>
      <w:lvlJc w:val="left"/>
      <w:pPr>
        <w:ind w:left="6840" w:hanging="360"/>
      </w:pPr>
      <w:rPr>
        <w:rFonts w:hint="default" w:ascii="Wingdings" w:hAnsi="Wingdings"/>
      </w:rPr>
    </w:lvl>
  </w:abstractNum>
  <w:abstractNum w:abstractNumId="4" w15:restartNumberingAfterBreak="0">
    <w:nsid w:val="0F3D46FE"/>
    <w:multiLevelType w:val="multilevel"/>
    <w:tmpl w:val="C5D06734"/>
    <w:lvl w:ilvl="0">
      <w:start w:val="1"/>
      <w:numFmt w:val="decimal"/>
      <w:pStyle w:val="Subtitulo1"/>
      <w:lvlText w:val="%1."/>
      <w:lvlJc w:val="left"/>
      <w:pPr>
        <w:ind w:left="360" w:hanging="360"/>
      </w:pPr>
    </w:lvl>
    <w:lvl w:ilvl="1">
      <w:start w:val="1"/>
      <w:numFmt w:val="decimal"/>
      <w:pStyle w:val="Subtitulo2"/>
      <w:lvlText w:val="%1.%2."/>
      <w:lvlJc w:val="left"/>
      <w:pPr>
        <w:ind w:left="792" w:hanging="432"/>
      </w:pPr>
    </w:lvl>
    <w:lvl w:ilvl="2">
      <w:start w:val="1"/>
      <w:numFmt w:val="decimal"/>
      <w:pStyle w:val="Subtitulo3"/>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FE375B"/>
    <w:multiLevelType w:val="multilevel"/>
    <w:tmpl w:val="D8F02B7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 w15:restartNumberingAfterBreak="0">
    <w:nsid w:val="10606690"/>
    <w:multiLevelType w:val="hybridMultilevel"/>
    <w:tmpl w:val="6C0A1A8C"/>
    <w:lvl w:ilvl="0" w:tplc="D34A4E36">
      <w:start w:val="1"/>
      <w:numFmt w:val="bullet"/>
      <w:lvlText w:val=""/>
      <w:lvlJc w:val="left"/>
      <w:pPr>
        <w:ind w:left="1152" w:hanging="360"/>
      </w:pPr>
      <w:rPr>
        <w:rFonts w:hint="default" w:ascii="Symbol" w:hAnsi="Symbol"/>
      </w:rPr>
    </w:lvl>
    <w:lvl w:ilvl="1" w:tplc="C652D2BA">
      <w:start w:val="1"/>
      <w:numFmt w:val="bullet"/>
      <w:lvlText w:val="o"/>
      <w:lvlJc w:val="left"/>
      <w:pPr>
        <w:ind w:left="1872" w:hanging="360"/>
      </w:pPr>
      <w:rPr>
        <w:rFonts w:hint="default" w:ascii="Courier New" w:hAnsi="Courier New"/>
      </w:rPr>
    </w:lvl>
    <w:lvl w:ilvl="2" w:tplc="D584C20A">
      <w:start w:val="1"/>
      <w:numFmt w:val="bullet"/>
      <w:lvlText w:val=""/>
      <w:lvlJc w:val="left"/>
      <w:pPr>
        <w:ind w:left="2592" w:hanging="360"/>
      </w:pPr>
      <w:rPr>
        <w:rFonts w:hint="default" w:ascii="Wingdings" w:hAnsi="Wingdings"/>
      </w:rPr>
    </w:lvl>
    <w:lvl w:ilvl="3" w:tplc="70C4A834">
      <w:start w:val="1"/>
      <w:numFmt w:val="bullet"/>
      <w:lvlText w:val=""/>
      <w:lvlJc w:val="left"/>
      <w:pPr>
        <w:ind w:left="3312" w:hanging="360"/>
      </w:pPr>
      <w:rPr>
        <w:rFonts w:hint="default" w:ascii="Symbol" w:hAnsi="Symbol"/>
      </w:rPr>
    </w:lvl>
    <w:lvl w:ilvl="4" w:tplc="6EDECC86">
      <w:start w:val="1"/>
      <w:numFmt w:val="bullet"/>
      <w:lvlText w:val="o"/>
      <w:lvlJc w:val="left"/>
      <w:pPr>
        <w:ind w:left="4032" w:hanging="360"/>
      </w:pPr>
      <w:rPr>
        <w:rFonts w:hint="default" w:ascii="Courier New" w:hAnsi="Courier New"/>
      </w:rPr>
    </w:lvl>
    <w:lvl w:ilvl="5" w:tplc="D596530C">
      <w:start w:val="1"/>
      <w:numFmt w:val="bullet"/>
      <w:lvlText w:val=""/>
      <w:lvlJc w:val="left"/>
      <w:pPr>
        <w:ind w:left="4752" w:hanging="360"/>
      </w:pPr>
      <w:rPr>
        <w:rFonts w:hint="default" w:ascii="Wingdings" w:hAnsi="Wingdings"/>
      </w:rPr>
    </w:lvl>
    <w:lvl w:ilvl="6" w:tplc="742A089E">
      <w:start w:val="1"/>
      <w:numFmt w:val="bullet"/>
      <w:lvlText w:val=""/>
      <w:lvlJc w:val="left"/>
      <w:pPr>
        <w:ind w:left="5472" w:hanging="360"/>
      </w:pPr>
      <w:rPr>
        <w:rFonts w:hint="default" w:ascii="Symbol" w:hAnsi="Symbol"/>
      </w:rPr>
    </w:lvl>
    <w:lvl w:ilvl="7" w:tplc="FE56D812">
      <w:start w:val="1"/>
      <w:numFmt w:val="bullet"/>
      <w:lvlText w:val="o"/>
      <w:lvlJc w:val="left"/>
      <w:pPr>
        <w:ind w:left="6192" w:hanging="360"/>
      </w:pPr>
      <w:rPr>
        <w:rFonts w:hint="default" w:ascii="Courier New" w:hAnsi="Courier New"/>
      </w:rPr>
    </w:lvl>
    <w:lvl w:ilvl="8" w:tplc="A1802C4E">
      <w:start w:val="1"/>
      <w:numFmt w:val="bullet"/>
      <w:lvlText w:val=""/>
      <w:lvlJc w:val="left"/>
      <w:pPr>
        <w:ind w:left="6912" w:hanging="360"/>
      </w:pPr>
      <w:rPr>
        <w:rFonts w:hint="default" w:ascii="Wingdings" w:hAnsi="Wingdings"/>
      </w:rPr>
    </w:lvl>
  </w:abstractNum>
  <w:abstractNum w:abstractNumId="7" w15:restartNumberingAfterBreak="0">
    <w:nsid w:val="120E6695"/>
    <w:multiLevelType w:val="multilevel"/>
    <w:tmpl w:val="59BE482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6F2B2E"/>
    <w:multiLevelType w:val="multilevel"/>
    <w:tmpl w:val="7EAAA0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BC7190"/>
    <w:multiLevelType w:val="multilevel"/>
    <w:tmpl w:val="E9A86D2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0" w15:restartNumberingAfterBreak="0">
    <w:nsid w:val="1DBBE4DC"/>
    <w:multiLevelType w:val="hybridMultilevel"/>
    <w:tmpl w:val="D25A6FBC"/>
    <w:lvl w:ilvl="0" w:tplc="FC9C72C4">
      <w:start w:val="1"/>
      <w:numFmt w:val="bullet"/>
      <w:lvlText w:val=""/>
      <w:lvlJc w:val="left"/>
      <w:pPr>
        <w:ind w:left="1080" w:hanging="360"/>
      </w:pPr>
      <w:rPr>
        <w:rFonts w:hint="default" w:ascii="Symbol" w:hAnsi="Symbol"/>
      </w:rPr>
    </w:lvl>
    <w:lvl w:ilvl="1" w:tplc="681A0360">
      <w:start w:val="1"/>
      <w:numFmt w:val="bullet"/>
      <w:lvlText w:val="o"/>
      <w:lvlJc w:val="left"/>
      <w:pPr>
        <w:ind w:left="1800" w:hanging="360"/>
      </w:pPr>
      <w:rPr>
        <w:rFonts w:hint="default" w:ascii="Courier New" w:hAnsi="Courier New"/>
      </w:rPr>
    </w:lvl>
    <w:lvl w:ilvl="2" w:tplc="F4AE5F6A">
      <w:start w:val="1"/>
      <w:numFmt w:val="bullet"/>
      <w:lvlText w:val=""/>
      <w:lvlJc w:val="left"/>
      <w:pPr>
        <w:ind w:left="2520" w:hanging="360"/>
      </w:pPr>
      <w:rPr>
        <w:rFonts w:hint="default" w:ascii="Wingdings" w:hAnsi="Wingdings"/>
      </w:rPr>
    </w:lvl>
    <w:lvl w:ilvl="3" w:tplc="E020F190">
      <w:start w:val="1"/>
      <w:numFmt w:val="bullet"/>
      <w:lvlText w:val=""/>
      <w:lvlJc w:val="left"/>
      <w:pPr>
        <w:ind w:left="3240" w:hanging="360"/>
      </w:pPr>
      <w:rPr>
        <w:rFonts w:hint="default" w:ascii="Symbol" w:hAnsi="Symbol"/>
      </w:rPr>
    </w:lvl>
    <w:lvl w:ilvl="4" w:tplc="E9086738">
      <w:start w:val="1"/>
      <w:numFmt w:val="bullet"/>
      <w:lvlText w:val="o"/>
      <w:lvlJc w:val="left"/>
      <w:pPr>
        <w:ind w:left="3960" w:hanging="360"/>
      </w:pPr>
      <w:rPr>
        <w:rFonts w:hint="default" w:ascii="Courier New" w:hAnsi="Courier New"/>
      </w:rPr>
    </w:lvl>
    <w:lvl w:ilvl="5" w:tplc="41409A78">
      <w:start w:val="1"/>
      <w:numFmt w:val="bullet"/>
      <w:lvlText w:val=""/>
      <w:lvlJc w:val="left"/>
      <w:pPr>
        <w:ind w:left="4680" w:hanging="360"/>
      </w:pPr>
      <w:rPr>
        <w:rFonts w:hint="default" w:ascii="Wingdings" w:hAnsi="Wingdings"/>
      </w:rPr>
    </w:lvl>
    <w:lvl w:ilvl="6" w:tplc="73307EAA">
      <w:start w:val="1"/>
      <w:numFmt w:val="bullet"/>
      <w:lvlText w:val=""/>
      <w:lvlJc w:val="left"/>
      <w:pPr>
        <w:ind w:left="5400" w:hanging="360"/>
      </w:pPr>
      <w:rPr>
        <w:rFonts w:hint="default" w:ascii="Symbol" w:hAnsi="Symbol"/>
      </w:rPr>
    </w:lvl>
    <w:lvl w:ilvl="7" w:tplc="A0AA2D38">
      <w:start w:val="1"/>
      <w:numFmt w:val="bullet"/>
      <w:lvlText w:val="o"/>
      <w:lvlJc w:val="left"/>
      <w:pPr>
        <w:ind w:left="6120" w:hanging="360"/>
      </w:pPr>
      <w:rPr>
        <w:rFonts w:hint="default" w:ascii="Courier New" w:hAnsi="Courier New"/>
      </w:rPr>
    </w:lvl>
    <w:lvl w:ilvl="8" w:tplc="09428D58">
      <w:start w:val="1"/>
      <w:numFmt w:val="bullet"/>
      <w:lvlText w:val=""/>
      <w:lvlJc w:val="left"/>
      <w:pPr>
        <w:ind w:left="6840" w:hanging="360"/>
      </w:pPr>
      <w:rPr>
        <w:rFonts w:hint="default" w:ascii="Wingdings" w:hAnsi="Wingdings"/>
      </w:rPr>
    </w:lvl>
  </w:abstractNum>
  <w:abstractNum w:abstractNumId="11" w15:restartNumberingAfterBreak="0">
    <w:nsid w:val="1DD1049F"/>
    <w:multiLevelType w:val="multilevel"/>
    <w:tmpl w:val="D4C63D8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2" w15:restartNumberingAfterBreak="0">
    <w:nsid w:val="2C893C74"/>
    <w:multiLevelType w:val="multilevel"/>
    <w:tmpl w:val="C6762C6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3" w15:restartNumberingAfterBreak="0">
    <w:nsid w:val="2E330710"/>
    <w:multiLevelType w:val="multilevel"/>
    <w:tmpl w:val="38405B2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4" w15:restartNumberingAfterBreak="0">
    <w:nsid w:val="2F9D574B"/>
    <w:multiLevelType w:val="multilevel"/>
    <w:tmpl w:val="3B0A3B8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5" w15:restartNumberingAfterBreak="0">
    <w:nsid w:val="2FED628D"/>
    <w:multiLevelType w:val="multilevel"/>
    <w:tmpl w:val="2098D294"/>
    <w:lvl w:ilvl="0">
      <w:start w:val="1"/>
      <w:numFmt w:val="bullet"/>
      <w:lvlText w:val=""/>
      <w:lvlJc w:val="left"/>
      <w:pPr>
        <w:tabs>
          <w:tab w:val="num" w:pos="1152"/>
        </w:tabs>
        <w:ind w:left="1152" w:hanging="360"/>
      </w:pPr>
      <w:rPr>
        <w:rFonts w:hint="default" w:ascii="Symbol" w:hAnsi="Symbol"/>
        <w:sz w:val="20"/>
      </w:rPr>
    </w:lvl>
    <w:lvl w:ilvl="1" w:tentative="1">
      <w:start w:val="1"/>
      <w:numFmt w:val="bullet"/>
      <w:lvlText w:val="o"/>
      <w:lvlJc w:val="left"/>
      <w:pPr>
        <w:tabs>
          <w:tab w:val="num" w:pos="1872"/>
        </w:tabs>
        <w:ind w:left="1872" w:hanging="360"/>
      </w:pPr>
      <w:rPr>
        <w:rFonts w:hint="default" w:ascii="Courier New" w:hAnsi="Courier New"/>
        <w:sz w:val="20"/>
      </w:rPr>
    </w:lvl>
    <w:lvl w:ilvl="2" w:tentative="1">
      <w:start w:val="1"/>
      <w:numFmt w:val="bullet"/>
      <w:lvlText w:val=""/>
      <w:lvlJc w:val="left"/>
      <w:pPr>
        <w:tabs>
          <w:tab w:val="num" w:pos="2592"/>
        </w:tabs>
        <w:ind w:left="2592" w:hanging="360"/>
      </w:pPr>
      <w:rPr>
        <w:rFonts w:hint="default" w:ascii="Wingdings" w:hAnsi="Wingdings"/>
        <w:sz w:val="20"/>
      </w:rPr>
    </w:lvl>
    <w:lvl w:ilvl="3" w:tentative="1">
      <w:start w:val="1"/>
      <w:numFmt w:val="bullet"/>
      <w:lvlText w:val=""/>
      <w:lvlJc w:val="left"/>
      <w:pPr>
        <w:tabs>
          <w:tab w:val="num" w:pos="3312"/>
        </w:tabs>
        <w:ind w:left="3312" w:hanging="360"/>
      </w:pPr>
      <w:rPr>
        <w:rFonts w:hint="default" w:ascii="Wingdings" w:hAnsi="Wingdings"/>
        <w:sz w:val="20"/>
      </w:rPr>
    </w:lvl>
    <w:lvl w:ilvl="4" w:tentative="1">
      <w:start w:val="1"/>
      <w:numFmt w:val="bullet"/>
      <w:lvlText w:val=""/>
      <w:lvlJc w:val="left"/>
      <w:pPr>
        <w:tabs>
          <w:tab w:val="num" w:pos="4032"/>
        </w:tabs>
        <w:ind w:left="4032" w:hanging="360"/>
      </w:pPr>
      <w:rPr>
        <w:rFonts w:hint="default" w:ascii="Wingdings" w:hAnsi="Wingdings"/>
        <w:sz w:val="20"/>
      </w:rPr>
    </w:lvl>
    <w:lvl w:ilvl="5" w:tentative="1">
      <w:start w:val="1"/>
      <w:numFmt w:val="bullet"/>
      <w:lvlText w:val=""/>
      <w:lvlJc w:val="left"/>
      <w:pPr>
        <w:tabs>
          <w:tab w:val="num" w:pos="4752"/>
        </w:tabs>
        <w:ind w:left="4752" w:hanging="360"/>
      </w:pPr>
      <w:rPr>
        <w:rFonts w:hint="default" w:ascii="Wingdings" w:hAnsi="Wingdings"/>
        <w:sz w:val="20"/>
      </w:rPr>
    </w:lvl>
    <w:lvl w:ilvl="6" w:tentative="1">
      <w:start w:val="1"/>
      <w:numFmt w:val="bullet"/>
      <w:lvlText w:val=""/>
      <w:lvlJc w:val="left"/>
      <w:pPr>
        <w:tabs>
          <w:tab w:val="num" w:pos="5472"/>
        </w:tabs>
        <w:ind w:left="5472" w:hanging="360"/>
      </w:pPr>
      <w:rPr>
        <w:rFonts w:hint="default" w:ascii="Wingdings" w:hAnsi="Wingdings"/>
        <w:sz w:val="20"/>
      </w:rPr>
    </w:lvl>
    <w:lvl w:ilvl="7" w:tentative="1">
      <w:start w:val="1"/>
      <w:numFmt w:val="bullet"/>
      <w:lvlText w:val=""/>
      <w:lvlJc w:val="left"/>
      <w:pPr>
        <w:tabs>
          <w:tab w:val="num" w:pos="6192"/>
        </w:tabs>
        <w:ind w:left="6192" w:hanging="360"/>
      </w:pPr>
      <w:rPr>
        <w:rFonts w:hint="default" w:ascii="Wingdings" w:hAnsi="Wingdings"/>
        <w:sz w:val="20"/>
      </w:rPr>
    </w:lvl>
    <w:lvl w:ilvl="8" w:tentative="1">
      <w:start w:val="1"/>
      <w:numFmt w:val="bullet"/>
      <w:lvlText w:val=""/>
      <w:lvlJc w:val="left"/>
      <w:pPr>
        <w:tabs>
          <w:tab w:val="num" w:pos="6912"/>
        </w:tabs>
        <w:ind w:left="6912" w:hanging="360"/>
      </w:pPr>
      <w:rPr>
        <w:rFonts w:hint="default" w:ascii="Wingdings" w:hAnsi="Wingdings"/>
        <w:sz w:val="20"/>
      </w:rPr>
    </w:lvl>
  </w:abstractNum>
  <w:abstractNum w:abstractNumId="16" w15:restartNumberingAfterBreak="0">
    <w:nsid w:val="30E32913"/>
    <w:multiLevelType w:val="multilevel"/>
    <w:tmpl w:val="EC9014C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7" w15:restartNumberingAfterBreak="0">
    <w:nsid w:val="395F27A1"/>
    <w:multiLevelType w:val="multilevel"/>
    <w:tmpl w:val="0090067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8" w15:restartNumberingAfterBreak="0">
    <w:nsid w:val="39B50ACE"/>
    <w:multiLevelType w:val="multilevel"/>
    <w:tmpl w:val="5C42E31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9" w15:restartNumberingAfterBreak="0">
    <w:nsid w:val="3F05710B"/>
    <w:multiLevelType w:val="multilevel"/>
    <w:tmpl w:val="F944623A"/>
    <w:lvl w:ilvl="0">
      <w:start w:val="1"/>
      <w:numFmt w:val="bullet"/>
      <w:lvlText w:val=""/>
      <w:lvlJc w:val="left"/>
      <w:pPr>
        <w:tabs>
          <w:tab w:val="num" w:pos="1152"/>
        </w:tabs>
        <w:ind w:left="1152" w:hanging="360"/>
      </w:pPr>
      <w:rPr>
        <w:rFonts w:hint="default" w:ascii="Symbol" w:hAnsi="Symbol"/>
        <w:sz w:val="20"/>
      </w:rPr>
    </w:lvl>
    <w:lvl w:ilvl="1" w:tentative="1">
      <w:start w:val="1"/>
      <w:numFmt w:val="bullet"/>
      <w:lvlText w:val="o"/>
      <w:lvlJc w:val="left"/>
      <w:pPr>
        <w:tabs>
          <w:tab w:val="num" w:pos="1872"/>
        </w:tabs>
        <w:ind w:left="1872" w:hanging="360"/>
      </w:pPr>
      <w:rPr>
        <w:rFonts w:hint="default" w:ascii="Courier New" w:hAnsi="Courier New"/>
        <w:sz w:val="20"/>
      </w:rPr>
    </w:lvl>
    <w:lvl w:ilvl="2" w:tentative="1">
      <w:start w:val="1"/>
      <w:numFmt w:val="bullet"/>
      <w:lvlText w:val=""/>
      <w:lvlJc w:val="left"/>
      <w:pPr>
        <w:tabs>
          <w:tab w:val="num" w:pos="2592"/>
        </w:tabs>
        <w:ind w:left="2592" w:hanging="360"/>
      </w:pPr>
      <w:rPr>
        <w:rFonts w:hint="default" w:ascii="Wingdings" w:hAnsi="Wingdings"/>
        <w:sz w:val="20"/>
      </w:rPr>
    </w:lvl>
    <w:lvl w:ilvl="3" w:tentative="1">
      <w:start w:val="1"/>
      <w:numFmt w:val="bullet"/>
      <w:lvlText w:val=""/>
      <w:lvlJc w:val="left"/>
      <w:pPr>
        <w:tabs>
          <w:tab w:val="num" w:pos="3312"/>
        </w:tabs>
        <w:ind w:left="3312" w:hanging="360"/>
      </w:pPr>
      <w:rPr>
        <w:rFonts w:hint="default" w:ascii="Wingdings" w:hAnsi="Wingdings"/>
        <w:sz w:val="20"/>
      </w:rPr>
    </w:lvl>
    <w:lvl w:ilvl="4" w:tentative="1">
      <w:start w:val="1"/>
      <w:numFmt w:val="bullet"/>
      <w:lvlText w:val=""/>
      <w:lvlJc w:val="left"/>
      <w:pPr>
        <w:tabs>
          <w:tab w:val="num" w:pos="4032"/>
        </w:tabs>
        <w:ind w:left="4032" w:hanging="360"/>
      </w:pPr>
      <w:rPr>
        <w:rFonts w:hint="default" w:ascii="Wingdings" w:hAnsi="Wingdings"/>
        <w:sz w:val="20"/>
      </w:rPr>
    </w:lvl>
    <w:lvl w:ilvl="5" w:tentative="1">
      <w:start w:val="1"/>
      <w:numFmt w:val="bullet"/>
      <w:lvlText w:val=""/>
      <w:lvlJc w:val="left"/>
      <w:pPr>
        <w:tabs>
          <w:tab w:val="num" w:pos="4752"/>
        </w:tabs>
        <w:ind w:left="4752" w:hanging="360"/>
      </w:pPr>
      <w:rPr>
        <w:rFonts w:hint="default" w:ascii="Wingdings" w:hAnsi="Wingdings"/>
        <w:sz w:val="20"/>
      </w:rPr>
    </w:lvl>
    <w:lvl w:ilvl="6" w:tentative="1">
      <w:start w:val="1"/>
      <w:numFmt w:val="bullet"/>
      <w:lvlText w:val=""/>
      <w:lvlJc w:val="left"/>
      <w:pPr>
        <w:tabs>
          <w:tab w:val="num" w:pos="5472"/>
        </w:tabs>
        <w:ind w:left="5472" w:hanging="360"/>
      </w:pPr>
      <w:rPr>
        <w:rFonts w:hint="default" w:ascii="Wingdings" w:hAnsi="Wingdings"/>
        <w:sz w:val="20"/>
      </w:rPr>
    </w:lvl>
    <w:lvl w:ilvl="7" w:tentative="1">
      <w:start w:val="1"/>
      <w:numFmt w:val="bullet"/>
      <w:lvlText w:val=""/>
      <w:lvlJc w:val="left"/>
      <w:pPr>
        <w:tabs>
          <w:tab w:val="num" w:pos="6192"/>
        </w:tabs>
        <w:ind w:left="6192" w:hanging="360"/>
      </w:pPr>
      <w:rPr>
        <w:rFonts w:hint="default" w:ascii="Wingdings" w:hAnsi="Wingdings"/>
        <w:sz w:val="20"/>
      </w:rPr>
    </w:lvl>
    <w:lvl w:ilvl="8" w:tentative="1">
      <w:start w:val="1"/>
      <w:numFmt w:val="bullet"/>
      <w:lvlText w:val=""/>
      <w:lvlJc w:val="left"/>
      <w:pPr>
        <w:tabs>
          <w:tab w:val="num" w:pos="6912"/>
        </w:tabs>
        <w:ind w:left="6912" w:hanging="360"/>
      </w:pPr>
      <w:rPr>
        <w:rFonts w:hint="default" w:ascii="Wingdings" w:hAnsi="Wingdings"/>
        <w:sz w:val="20"/>
      </w:rPr>
    </w:lvl>
  </w:abstractNum>
  <w:abstractNum w:abstractNumId="20" w15:restartNumberingAfterBreak="0">
    <w:nsid w:val="3F352718"/>
    <w:multiLevelType w:val="multilevel"/>
    <w:tmpl w:val="18C47ED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1" w15:restartNumberingAfterBreak="0">
    <w:nsid w:val="414F342C"/>
    <w:multiLevelType w:val="multilevel"/>
    <w:tmpl w:val="530AF93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2" w15:restartNumberingAfterBreak="0">
    <w:nsid w:val="42F624EA"/>
    <w:multiLevelType w:val="multilevel"/>
    <w:tmpl w:val="D92CFCB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3" w15:restartNumberingAfterBreak="0">
    <w:nsid w:val="4A0E497B"/>
    <w:multiLevelType w:val="hybridMultilevel"/>
    <w:tmpl w:val="7D1E8F70"/>
    <w:lvl w:ilvl="0" w:tplc="080A0001">
      <w:start w:val="1"/>
      <w:numFmt w:val="bullet"/>
      <w:lvlText w:val=""/>
      <w:lvlJc w:val="left"/>
      <w:pPr>
        <w:ind w:left="1440" w:hanging="360"/>
      </w:pPr>
      <w:rPr>
        <w:rFonts w:hint="default" w:ascii="Symbol" w:hAnsi="Symbol"/>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24" w15:restartNumberingAfterBreak="0">
    <w:nsid w:val="4EEC8736"/>
    <w:multiLevelType w:val="hybridMultilevel"/>
    <w:tmpl w:val="B978BD90"/>
    <w:lvl w:ilvl="0" w:tplc="F0241ECE">
      <w:start w:val="1"/>
      <w:numFmt w:val="bullet"/>
      <w:lvlText w:val=""/>
      <w:lvlJc w:val="left"/>
      <w:pPr>
        <w:ind w:left="1080" w:hanging="360"/>
      </w:pPr>
      <w:rPr>
        <w:rFonts w:hint="default" w:ascii="Symbol" w:hAnsi="Symbol"/>
      </w:rPr>
    </w:lvl>
    <w:lvl w:ilvl="1" w:tplc="45125AC8">
      <w:start w:val="1"/>
      <w:numFmt w:val="bullet"/>
      <w:lvlText w:val="o"/>
      <w:lvlJc w:val="left"/>
      <w:pPr>
        <w:ind w:left="1800" w:hanging="360"/>
      </w:pPr>
      <w:rPr>
        <w:rFonts w:hint="default" w:ascii="Courier New" w:hAnsi="Courier New"/>
      </w:rPr>
    </w:lvl>
    <w:lvl w:ilvl="2" w:tplc="2A406094">
      <w:start w:val="1"/>
      <w:numFmt w:val="bullet"/>
      <w:lvlText w:val=""/>
      <w:lvlJc w:val="left"/>
      <w:pPr>
        <w:ind w:left="2520" w:hanging="360"/>
      </w:pPr>
      <w:rPr>
        <w:rFonts w:hint="default" w:ascii="Wingdings" w:hAnsi="Wingdings"/>
      </w:rPr>
    </w:lvl>
    <w:lvl w:ilvl="3" w:tplc="71B6EBA8">
      <w:start w:val="1"/>
      <w:numFmt w:val="bullet"/>
      <w:lvlText w:val=""/>
      <w:lvlJc w:val="left"/>
      <w:pPr>
        <w:ind w:left="3240" w:hanging="360"/>
      </w:pPr>
      <w:rPr>
        <w:rFonts w:hint="default" w:ascii="Symbol" w:hAnsi="Symbol"/>
      </w:rPr>
    </w:lvl>
    <w:lvl w:ilvl="4" w:tplc="22A2FF4C">
      <w:start w:val="1"/>
      <w:numFmt w:val="bullet"/>
      <w:lvlText w:val="o"/>
      <w:lvlJc w:val="left"/>
      <w:pPr>
        <w:ind w:left="3960" w:hanging="360"/>
      </w:pPr>
      <w:rPr>
        <w:rFonts w:hint="default" w:ascii="Courier New" w:hAnsi="Courier New"/>
      </w:rPr>
    </w:lvl>
    <w:lvl w:ilvl="5" w:tplc="D32CE36C">
      <w:start w:val="1"/>
      <w:numFmt w:val="bullet"/>
      <w:lvlText w:val=""/>
      <w:lvlJc w:val="left"/>
      <w:pPr>
        <w:ind w:left="4680" w:hanging="360"/>
      </w:pPr>
      <w:rPr>
        <w:rFonts w:hint="default" w:ascii="Wingdings" w:hAnsi="Wingdings"/>
      </w:rPr>
    </w:lvl>
    <w:lvl w:ilvl="6" w:tplc="2DCE9800">
      <w:start w:val="1"/>
      <w:numFmt w:val="bullet"/>
      <w:lvlText w:val=""/>
      <w:lvlJc w:val="left"/>
      <w:pPr>
        <w:ind w:left="5400" w:hanging="360"/>
      </w:pPr>
      <w:rPr>
        <w:rFonts w:hint="default" w:ascii="Symbol" w:hAnsi="Symbol"/>
      </w:rPr>
    </w:lvl>
    <w:lvl w:ilvl="7" w:tplc="9D206E2A">
      <w:start w:val="1"/>
      <w:numFmt w:val="bullet"/>
      <w:lvlText w:val="o"/>
      <w:lvlJc w:val="left"/>
      <w:pPr>
        <w:ind w:left="6120" w:hanging="360"/>
      </w:pPr>
      <w:rPr>
        <w:rFonts w:hint="default" w:ascii="Courier New" w:hAnsi="Courier New"/>
      </w:rPr>
    </w:lvl>
    <w:lvl w:ilvl="8" w:tplc="AFC0E538">
      <w:start w:val="1"/>
      <w:numFmt w:val="bullet"/>
      <w:lvlText w:val=""/>
      <w:lvlJc w:val="left"/>
      <w:pPr>
        <w:ind w:left="6840" w:hanging="360"/>
      </w:pPr>
      <w:rPr>
        <w:rFonts w:hint="default" w:ascii="Wingdings" w:hAnsi="Wingdings"/>
      </w:rPr>
    </w:lvl>
  </w:abstractNum>
  <w:abstractNum w:abstractNumId="25" w15:restartNumberingAfterBreak="0">
    <w:nsid w:val="54DE1452"/>
    <w:multiLevelType w:val="hybridMultilevel"/>
    <w:tmpl w:val="C958C842"/>
    <w:lvl w:ilvl="0" w:tplc="3D28746A">
      <w:start w:val="1"/>
      <w:numFmt w:val="bullet"/>
      <w:lvlText w:val=""/>
      <w:lvlJc w:val="left"/>
      <w:pPr>
        <w:ind w:left="1080" w:hanging="360"/>
      </w:pPr>
      <w:rPr>
        <w:rFonts w:hint="default" w:ascii="Symbol" w:hAnsi="Symbol"/>
      </w:rPr>
    </w:lvl>
    <w:lvl w:ilvl="1" w:tplc="8ADED45E">
      <w:start w:val="1"/>
      <w:numFmt w:val="bullet"/>
      <w:lvlText w:val="o"/>
      <w:lvlJc w:val="left"/>
      <w:pPr>
        <w:ind w:left="1800" w:hanging="360"/>
      </w:pPr>
      <w:rPr>
        <w:rFonts w:hint="default" w:ascii="Courier New" w:hAnsi="Courier New"/>
      </w:rPr>
    </w:lvl>
    <w:lvl w:ilvl="2" w:tplc="A212122A">
      <w:start w:val="1"/>
      <w:numFmt w:val="bullet"/>
      <w:lvlText w:val=""/>
      <w:lvlJc w:val="left"/>
      <w:pPr>
        <w:ind w:left="2520" w:hanging="360"/>
      </w:pPr>
      <w:rPr>
        <w:rFonts w:hint="default" w:ascii="Wingdings" w:hAnsi="Wingdings"/>
      </w:rPr>
    </w:lvl>
    <w:lvl w:ilvl="3" w:tplc="1C9E44AE">
      <w:start w:val="1"/>
      <w:numFmt w:val="bullet"/>
      <w:lvlText w:val=""/>
      <w:lvlJc w:val="left"/>
      <w:pPr>
        <w:ind w:left="3240" w:hanging="360"/>
      </w:pPr>
      <w:rPr>
        <w:rFonts w:hint="default" w:ascii="Symbol" w:hAnsi="Symbol"/>
      </w:rPr>
    </w:lvl>
    <w:lvl w:ilvl="4" w:tplc="58D2E5FE">
      <w:start w:val="1"/>
      <w:numFmt w:val="bullet"/>
      <w:lvlText w:val="o"/>
      <w:lvlJc w:val="left"/>
      <w:pPr>
        <w:ind w:left="3960" w:hanging="360"/>
      </w:pPr>
      <w:rPr>
        <w:rFonts w:hint="default" w:ascii="Courier New" w:hAnsi="Courier New"/>
      </w:rPr>
    </w:lvl>
    <w:lvl w:ilvl="5" w:tplc="05366914">
      <w:start w:val="1"/>
      <w:numFmt w:val="bullet"/>
      <w:lvlText w:val=""/>
      <w:lvlJc w:val="left"/>
      <w:pPr>
        <w:ind w:left="4680" w:hanging="360"/>
      </w:pPr>
      <w:rPr>
        <w:rFonts w:hint="default" w:ascii="Wingdings" w:hAnsi="Wingdings"/>
      </w:rPr>
    </w:lvl>
    <w:lvl w:ilvl="6" w:tplc="805E2AF6">
      <w:start w:val="1"/>
      <w:numFmt w:val="bullet"/>
      <w:lvlText w:val=""/>
      <w:lvlJc w:val="left"/>
      <w:pPr>
        <w:ind w:left="5400" w:hanging="360"/>
      </w:pPr>
      <w:rPr>
        <w:rFonts w:hint="default" w:ascii="Symbol" w:hAnsi="Symbol"/>
      </w:rPr>
    </w:lvl>
    <w:lvl w:ilvl="7" w:tplc="787006CA">
      <w:start w:val="1"/>
      <w:numFmt w:val="bullet"/>
      <w:lvlText w:val="o"/>
      <w:lvlJc w:val="left"/>
      <w:pPr>
        <w:ind w:left="6120" w:hanging="360"/>
      </w:pPr>
      <w:rPr>
        <w:rFonts w:hint="default" w:ascii="Courier New" w:hAnsi="Courier New"/>
      </w:rPr>
    </w:lvl>
    <w:lvl w:ilvl="8" w:tplc="D2C69A82">
      <w:start w:val="1"/>
      <w:numFmt w:val="bullet"/>
      <w:lvlText w:val=""/>
      <w:lvlJc w:val="left"/>
      <w:pPr>
        <w:ind w:left="6840" w:hanging="360"/>
      </w:pPr>
      <w:rPr>
        <w:rFonts w:hint="default" w:ascii="Wingdings" w:hAnsi="Wingdings"/>
      </w:rPr>
    </w:lvl>
  </w:abstractNum>
  <w:abstractNum w:abstractNumId="26" w15:restartNumberingAfterBreak="0">
    <w:nsid w:val="58D85FDD"/>
    <w:multiLevelType w:val="hybridMultilevel"/>
    <w:tmpl w:val="12F24CD2"/>
    <w:lvl w:ilvl="0" w:tplc="6D26BCC8">
      <w:start w:val="1"/>
      <w:numFmt w:val="bullet"/>
      <w:lvlText w:val=""/>
      <w:lvlJc w:val="left"/>
      <w:pPr>
        <w:ind w:left="1152" w:hanging="360"/>
      </w:pPr>
      <w:rPr>
        <w:rFonts w:hint="default" w:ascii="Symbol" w:hAnsi="Symbol"/>
      </w:rPr>
    </w:lvl>
    <w:lvl w:ilvl="1" w:tplc="E90C0F50">
      <w:start w:val="1"/>
      <w:numFmt w:val="bullet"/>
      <w:lvlText w:val="o"/>
      <w:lvlJc w:val="left"/>
      <w:pPr>
        <w:ind w:left="1872" w:hanging="360"/>
      </w:pPr>
      <w:rPr>
        <w:rFonts w:hint="default" w:ascii="Courier New" w:hAnsi="Courier New"/>
      </w:rPr>
    </w:lvl>
    <w:lvl w:ilvl="2" w:tplc="BB5093D2">
      <w:start w:val="1"/>
      <w:numFmt w:val="bullet"/>
      <w:lvlText w:val=""/>
      <w:lvlJc w:val="left"/>
      <w:pPr>
        <w:ind w:left="2592" w:hanging="360"/>
      </w:pPr>
      <w:rPr>
        <w:rFonts w:hint="default" w:ascii="Wingdings" w:hAnsi="Wingdings"/>
      </w:rPr>
    </w:lvl>
    <w:lvl w:ilvl="3" w:tplc="781AEC1C">
      <w:start w:val="1"/>
      <w:numFmt w:val="bullet"/>
      <w:lvlText w:val=""/>
      <w:lvlJc w:val="left"/>
      <w:pPr>
        <w:ind w:left="3312" w:hanging="360"/>
      </w:pPr>
      <w:rPr>
        <w:rFonts w:hint="default" w:ascii="Symbol" w:hAnsi="Symbol"/>
      </w:rPr>
    </w:lvl>
    <w:lvl w:ilvl="4" w:tplc="A20C4BE2">
      <w:start w:val="1"/>
      <w:numFmt w:val="bullet"/>
      <w:lvlText w:val="o"/>
      <w:lvlJc w:val="left"/>
      <w:pPr>
        <w:ind w:left="4032" w:hanging="360"/>
      </w:pPr>
      <w:rPr>
        <w:rFonts w:hint="default" w:ascii="Courier New" w:hAnsi="Courier New"/>
      </w:rPr>
    </w:lvl>
    <w:lvl w:ilvl="5" w:tplc="6AD6EB48">
      <w:start w:val="1"/>
      <w:numFmt w:val="bullet"/>
      <w:lvlText w:val=""/>
      <w:lvlJc w:val="left"/>
      <w:pPr>
        <w:ind w:left="4752" w:hanging="360"/>
      </w:pPr>
      <w:rPr>
        <w:rFonts w:hint="default" w:ascii="Wingdings" w:hAnsi="Wingdings"/>
      </w:rPr>
    </w:lvl>
    <w:lvl w:ilvl="6" w:tplc="ED28B9DC">
      <w:start w:val="1"/>
      <w:numFmt w:val="bullet"/>
      <w:lvlText w:val=""/>
      <w:lvlJc w:val="left"/>
      <w:pPr>
        <w:ind w:left="5472" w:hanging="360"/>
      </w:pPr>
      <w:rPr>
        <w:rFonts w:hint="default" w:ascii="Symbol" w:hAnsi="Symbol"/>
      </w:rPr>
    </w:lvl>
    <w:lvl w:ilvl="7" w:tplc="A06A86C6">
      <w:start w:val="1"/>
      <w:numFmt w:val="bullet"/>
      <w:lvlText w:val="o"/>
      <w:lvlJc w:val="left"/>
      <w:pPr>
        <w:ind w:left="6192" w:hanging="360"/>
      </w:pPr>
      <w:rPr>
        <w:rFonts w:hint="default" w:ascii="Courier New" w:hAnsi="Courier New"/>
      </w:rPr>
    </w:lvl>
    <w:lvl w:ilvl="8" w:tplc="01D23908">
      <w:start w:val="1"/>
      <w:numFmt w:val="bullet"/>
      <w:lvlText w:val=""/>
      <w:lvlJc w:val="left"/>
      <w:pPr>
        <w:ind w:left="6912" w:hanging="360"/>
      </w:pPr>
      <w:rPr>
        <w:rFonts w:hint="default" w:ascii="Wingdings" w:hAnsi="Wingdings"/>
      </w:rPr>
    </w:lvl>
  </w:abstractNum>
  <w:abstractNum w:abstractNumId="27" w15:restartNumberingAfterBreak="0">
    <w:nsid w:val="5BBB5FE8"/>
    <w:multiLevelType w:val="multilevel"/>
    <w:tmpl w:val="3318853C"/>
    <w:lvl w:ilvl="0">
      <w:start w:val="1"/>
      <w:numFmt w:val="bullet"/>
      <w:lvlText w:val=""/>
      <w:lvlJc w:val="left"/>
      <w:pPr>
        <w:tabs>
          <w:tab w:val="num" w:pos="720"/>
        </w:tabs>
        <w:ind w:left="1428" w:hanging="360"/>
      </w:pPr>
      <w:rPr>
        <w:rFonts w:hint="default" w:ascii="Symbol" w:hAnsi="Symbol"/>
        <w:sz w:val="20"/>
      </w:rPr>
    </w:lvl>
    <w:lvl w:ilvl="1" w:tentative="1">
      <w:start w:val="1"/>
      <w:numFmt w:val="bullet"/>
      <w:lvlText w:val="o"/>
      <w:lvlJc w:val="left"/>
      <w:pPr>
        <w:tabs>
          <w:tab w:val="num" w:pos="1440"/>
        </w:tabs>
        <w:ind w:left="2148" w:hanging="360"/>
      </w:pPr>
      <w:rPr>
        <w:rFonts w:hint="default" w:ascii="Courier New" w:hAnsi="Courier New"/>
        <w:sz w:val="20"/>
      </w:rPr>
    </w:lvl>
    <w:lvl w:ilvl="2" w:tentative="1">
      <w:start w:val="1"/>
      <w:numFmt w:val="bullet"/>
      <w:lvlText w:val=""/>
      <w:lvlJc w:val="left"/>
      <w:pPr>
        <w:tabs>
          <w:tab w:val="num" w:pos="2160"/>
        </w:tabs>
        <w:ind w:left="2868" w:hanging="360"/>
      </w:pPr>
      <w:rPr>
        <w:rFonts w:hint="default" w:ascii="Wingdings" w:hAnsi="Wingdings"/>
        <w:sz w:val="20"/>
      </w:rPr>
    </w:lvl>
    <w:lvl w:ilvl="3" w:tentative="1">
      <w:start w:val="1"/>
      <w:numFmt w:val="bullet"/>
      <w:lvlText w:val=""/>
      <w:lvlJc w:val="left"/>
      <w:pPr>
        <w:tabs>
          <w:tab w:val="num" w:pos="2880"/>
        </w:tabs>
        <w:ind w:left="3588" w:hanging="360"/>
      </w:pPr>
      <w:rPr>
        <w:rFonts w:hint="default" w:ascii="Wingdings" w:hAnsi="Wingdings"/>
        <w:sz w:val="20"/>
      </w:rPr>
    </w:lvl>
    <w:lvl w:ilvl="4" w:tentative="1">
      <w:start w:val="1"/>
      <w:numFmt w:val="bullet"/>
      <w:lvlText w:val=""/>
      <w:lvlJc w:val="left"/>
      <w:pPr>
        <w:tabs>
          <w:tab w:val="num" w:pos="3600"/>
        </w:tabs>
        <w:ind w:left="4308" w:hanging="360"/>
      </w:pPr>
      <w:rPr>
        <w:rFonts w:hint="default" w:ascii="Wingdings" w:hAnsi="Wingdings"/>
        <w:sz w:val="20"/>
      </w:rPr>
    </w:lvl>
    <w:lvl w:ilvl="5" w:tentative="1">
      <w:start w:val="1"/>
      <w:numFmt w:val="bullet"/>
      <w:lvlText w:val=""/>
      <w:lvlJc w:val="left"/>
      <w:pPr>
        <w:tabs>
          <w:tab w:val="num" w:pos="4320"/>
        </w:tabs>
        <w:ind w:left="5028" w:hanging="360"/>
      </w:pPr>
      <w:rPr>
        <w:rFonts w:hint="default" w:ascii="Wingdings" w:hAnsi="Wingdings"/>
        <w:sz w:val="20"/>
      </w:rPr>
    </w:lvl>
    <w:lvl w:ilvl="6" w:tentative="1">
      <w:start w:val="1"/>
      <w:numFmt w:val="bullet"/>
      <w:lvlText w:val=""/>
      <w:lvlJc w:val="left"/>
      <w:pPr>
        <w:tabs>
          <w:tab w:val="num" w:pos="5040"/>
        </w:tabs>
        <w:ind w:left="5748" w:hanging="360"/>
      </w:pPr>
      <w:rPr>
        <w:rFonts w:hint="default" w:ascii="Wingdings" w:hAnsi="Wingdings"/>
        <w:sz w:val="20"/>
      </w:rPr>
    </w:lvl>
    <w:lvl w:ilvl="7" w:tentative="1">
      <w:start w:val="1"/>
      <w:numFmt w:val="bullet"/>
      <w:lvlText w:val=""/>
      <w:lvlJc w:val="left"/>
      <w:pPr>
        <w:tabs>
          <w:tab w:val="num" w:pos="5760"/>
        </w:tabs>
        <w:ind w:left="6468" w:hanging="360"/>
      </w:pPr>
      <w:rPr>
        <w:rFonts w:hint="default" w:ascii="Wingdings" w:hAnsi="Wingdings"/>
        <w:sz w:val="20"/>
      </w:rPr>
    </w:lvl>
    <w:lvl w:ilvl="8" w:tentative="1">
      <w:start w:val="1"/>
      <w:numFmt w:val="bullet"/>
      <w:lvlText w:val=""/>
      <w:lvlJc w:val="left"/>
      <w:pPr>
        <w:tabs>
          <w:tab w:val="num" w:pos="6480"/>
        </w:tabs>
        <w:ind w:left="7188" w:hanging="360"/>
      </w:pPr>
      <w:rPr>
        <w:rFonts w:hint="default" w:ascii="Wingdings" w:hAnsi="Wingdings"/>
        <w:sz w:val="20"/>
      </w:rPr>
    </w:lvl>
  </w:abstractNum>
  <w:abstractNum w:abstractNumId="28" w15:restartNumberingAfterBreak="0">
    <w:nsid w:val="5E3D0256"/>
    <w:multiLevelType w:val="hybridMultilevel"/>
    <w:tmpl w:val="8DC2E61C"/>
    <w:lvl w:ilvl="0" w:tplc="080A0001">
      <w:start w:val="1"/>
      <w:numFmt w:val="bullet"/>
      <w:lvlText w:val=""/>
      <w:lvlJc w:val="left"/>
      <w:pPr>
        <w:ind w:left="1440" w:hanging="360"/>
      </w:pPr>
      <w:rPr>
        <w:rFonts w:hint="default" w:ascii="Symbol" w:hAnsi="Symbol"/>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29" w15:restartNumberingAfterBreak="0">
    <w:nsid w:val="5E4307B5"/>
    <w:multiLevelType w:val="multilevel"/>
    <w:tmpl w:val="BCF4754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0" w15:restartNumberingAfterBreak="0">
    <w:nsid w:val="62EA3F6C"/>
    <w:multiLevelType w:val="hybridMultilevel"/>
    <w:tmpl w:val="B08EA696"/>
    <w:lvl w:ilvl="0" w:tplc="79CADD3A">
      <w:start w:val="1"/>
      <w:numFmt w:val="bullet"/>
      <w:lvlText w:val=""/>
      <w:lvlJc w:val="left"/>
      <w:pPr>
        <w:ind w:left="1080" w:hanging="360"/>
      </w:pPr>
      <w:rPr>
        <w:rFonts w:hint="default" w:ascii="Symbol" w:hAnsi="Symbol"/>
      </w:rPr>
    </w:lvl>
    <w:lvl w:ilvl="1" w:tplc="A8B845B8">
      <w:start w:val="1"/>
      <w:numFmt w:val="bullet"/>
      <w:lvlText w:val="o"/>
      <w:lvlJc w:val="left"/>
      <w:pPr>
        <w:ind w:left="1800" w:hanging="360"/>
      </w:pPr>
      <w:rPr>
        <w:rFonts w:hint="default" w:ascii="Courier New" w:hAnsi="Courier New"/>
      </w:rPr>
    </w:lvl>
    <w:lvl w:ilvl="2" w:tplc="3A16BA4E">
      <w:start w:val="1"/>
      <w:numFmt w:val="bullet"/>
      <w:lvlText w:val=""/>
      <w:lvlJc w:val="left"/>
      <w:pPr>
        <w:ind w:left="2520" w:hanging="360"/>
      </w:pPr>
      <w:rPr>
        <w:rFonts w:hint="default" w:ascii="Wingdings" w:hAnsi="Wingdings"/>
      </w:rPr>
    </w:lvl>
    <w:lvl w:ilvl="3" w:tplc="B442FE7E">
      <w:start w:val="1"/>
      <w:numFmt w:val="bullet"/>
      <w:lvlText w:val=""/>
      <w:lvlJc w:val="left"/>
      <w:pPr>
        <w:ind w:left="3240" w:hanging="360"/>
      </w:pPr>
      <w:rPr>
        <w:rFonts w:hint="default" w:ascii="Symbol" w:hAnsi="Symbol"/>
      </w:rPr>
    </w:lvl>
    <w:lvl w:ilvl="4" w:tplc="DCAC6172">
      <w:start w:val="1"/>
      <w:numFmt w:val="bullet"/>
      <w:lvlText w:val="o"/>
      <w:lvlJc w:val="left"/>
      <w:pPr>
        <w:ind w:left="3960" w:hanging="360"/>
      </w:pPr>
      <w:rPr>
        <w:rFonts w:hint="default" w:ascii="Courier New" w:hAnsi="Courier New"/>
      </w:rPr>
    </w:lvl>
    <w:lvl w:ilvl="5" w:tplc="B7BE6F68">
      <w:start w:val="1"/>
      <w:numFmt w:val="bullet"/>
      <w:lvlText w:val=""/>
      <w:lvlJc w:val="left"/>
      <w:pPr>
        <w:ind w:left="4680" w:hanging="360"/>
      </w:pPr>
      <w:rPr>
        <w:rFonts w:hint="default" w:ascii="Wingdings" w:hAnsi="Wingdings"/>
      </w:rPr>
    </w:lvl>
    <w:lvl w:ilvl="6" w:tplc="8B408006">
      <w:start w:val="1"/>
      <w:numFmt w:val="bullet"/>
      <w:lvlText w:val=""/>
      <w:lvlJc w:val="left"/>
      <w:pPr>
        <w:ind w:left="5400" w:hanging="360"/>
      </w:pPr>
      <w:rPr>
        <w:rFonts w:hint="default" w:ascii="Symbol" w:hAnsi="Symbol"/>
      </w:rPr>
    </w:lvl>
    <w:lvl w:ilvl="7" w:tplc="E2CEAEEA">
      <w:start w:val="1"/>
      <w:numFmt w:val="bullet"/>
      <w:lvlText w:val="o"/>
      <w:lvlJc w:val="left"/>
      <w:pPr>
        <w:ind w:left="6120" w:hanging="360"/>
      </w:pPr>
      <w:rPr>
        <w:rFonts w:hint="default" w:ascii="Courier New" w:hAnsi="Courier New"/>
      </w:rPr>
    </w:lvl>
    <w:lvl w:ilvl="8" w:tplc="FD8A3280">
      <w:start w:val="1"/>
      <w:numFmt w:val="bullet"/>
      <w:lvlText w:val=""/>
      <w:lvlJc w:val="left"/>
      <w:pPr>
        <w:ind w:left="6840" w:hanging="360"/>
      </w:pPr>
      <w:rPr>
        <w:rFonts w:hint="default" w:ascii="Wingdings" w:hAnsi="Wingdings"/>
      </w:rPr>
    </w:lvl>
  </w:abstractNum>
  <w:abstractNum w:abstractNumId="31" w15:restartNumberingAfterBreak="0">
    <w:nsid w:val="657D2692"/>
    <w:multiLevelType w:val="hybridMultilevel"/>
    <w:tmpl w:val="CDC23D8A"/>
    <w:lvl w:ilvl="0" w:tplc="080A0001">
      <w:start w:val="1"/>
      <w:numFmt w:val="bullet"/>
      <w:lvlText w:val=""/>
      <w:lvlJc w:val="left"/>
      <w:pPr>
        <w:ind w:left="1440" w:hanging="360"/>
      </w:pPr>
      <w:rPr>
        <w:rFonts w:hint="default" w:ascii="Symbol" w:hAnsi="Symbol"/>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32" w15:restartNumberingAfterBreak="0">
    <w:nsid w:val="67532BF8"/>
    <w:multiLevelType w:val="multilevel"/>
    <w:tmpl w:val="0190424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3" w15:restartNumberingAfterBreak="0">
    <w:nsid w:val="6A80726D"/>
    <w:multiLevelType w:val="hybridMultilevel"/>
    <w:tmpl w:val="37CAABF2"/>
    <w:lvl w:ilvl="0" w:tplc="080A0001">
      <w:start w:val="1"/>
      <w:numFmt w:val="bullet"/>
      <w:lvlText w:val=""/>
      <w:lvlJc w:val="left"/>
      <w:pPr>
        <w:ind w:left="1440" w:hanging="360"/>
      </w:pPr>
      <w:rPr>
        <w:rFonts w:hint="default" w:ascii="Symbol" w:hAnsi="Symbol"/>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34" w15:restartNumberingAfterBreak="0">
    <w:nsid w:val="6BD93509"/>
    <w:multiLevelType w:val="hybridMultilevel"/>
    <w:tmpl w:val="CEA89778"/>
    <w:lvl w:ilvl="0" w:tplc="080A0001">
      <w:start w:val="1"/>
      <w:numFmt w:val="bullet"/>
      <w:lvlText w:val=""/>
      <w:lvlJc w:val="left"/>
      <w:pPr>
        <w:ind w:left="1440" w:hanging="360"/>
      </w:pPr>
      <w:rPr>
        <w:rFonts w:hint="default" w:ascii="Symbol" w:hAnsi="Symbol"/>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35" w15:restartNumberingAfterBreak="0">
    <w:nsid w:val="6F4E5E41"/>
    <w:multiLevelType w:val="multilevel"/>
    <w:tmpl w:val="5386AF6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6" w15:restartNumberingAfterBreak="0">
    <w:nsid w:val="73FB308F"/>
    <w:multiLevelType w:val="multilevel"/>
    <w:tmpl w:val="5ACEEC52"/>
    <w:lvl w:ilvl="0">
      <w:start w:val="1"/>
      <w:numFmt w:val="bullet"/>
      <w:lvlText w:val="●"/>
      <w:lvlJc w:val="left"/>
      <w:pPr>
        <w:ind w:left="720" w:hanging="360"/>
      </w:pPr>
      <w:rPr>
        <w:rFonts w:ascii="Noto Sans Symbols" w:hAnsi="Noto Sans Symbols" w:eastAsia="Noto Sans Symbols" w:cs="Noto Sans Symbols"/>
        <w:sz w:val="20"/>
        <w:szCs w:val="20"/>
      </w:rPr>
    </w:lvl>
    <w:lvl w:ilvl="1">
      <w:start w:val="1"/>
      <w:numFmt w:val="bullet"/>
      <w:lvlText w:val="o"/>
      <w:lvlJc w:val="left"/>
      <w:pPr>
        <w:ind w:left="1440" w:hanging="360"/>
      </w:pPr>
      <w:rPr>
        <w:rFonts w:ascii="Courier New" w:hAnsi="Courier New" w:eastAsia="Courier New" w:cs="Courier New"/>
        <w:sz w:val="20"/>
        <w:szCs w:val="20"/>
      </w:rPr>
    </w:lvl>
    <w:lvl w:ilvl="2">
      <w:start w:val="1"/>
      <w:numFmt w:val="bullet"/>
      <w:lvlText w:val="▪"/>
      <w:lvlJc w:val="left"/>
      <w:pPr>
        <w:ind w:left="2160" w:hanging="360"/>
      </w:pPr>
      <w:rPr>
        <w:rFonts w:ascii="Noto Sans Symbols" w:hAnsi="Noto Sans Symbols" w:eastAsia="Noto Sans Symbols" w:cs="Noto Sans Symbols"/>
        <w:sz w:val="20"/>
        <w:szCs w:val="20"/>
      </w:rPr>
    </w:lvl>
    <w:lvl w:ilvl="3">
      <w:start w:val="1"/>
      <w:numFmt w:val="bullet"/>
      <w:lvlText w:val="▪"/>
      <w:lvlJc w:val="left"/>
      <w:pPr>
        <w:ind w:left="2880" w:hanging="360"/>
      </w:pPr>
      <w:rPr>
        <w:rFonts w:ascii="Noto Sans Symbols" w:hAnsi="Noto Sans Symbols" w:eastAsia="Noto Sans Symbols" w:cs="Noto Sans Symbols"/>
        <w:sz w:val="20"/>
        <w:szCs w:val="20"/>
      </w:rPr>
    </w:lvl>
    <w:lvl w:ilvl="4">
      <w:start w:val="1"/>
      <w:numFmt w:val="bullet"/>
      <w:lvlText w:val="▪"/>
      <w:lvlJc w:val="left"/>
      <w:pPr>
        <w:ind w:left="3600" w:hanging="360"/>
      </w:pPr>
      <w:rPr>
        <w:rFonts w:ascii="Noto Sans Symbols" w:hAnsi="Noto Sans Symbols" w:eastAsia="Noto Sans Symbols" w:cs="Noto Sans Symbols"/>
        <w:sz w:val="20"/>
        <w:szCs w:val="20"/>
      </w:rPr>
    </w:lvl>
    <w:lvl w:ilvl="5">
      <w:start w:val="1"/>
      <w:numFmt w:val="bullet"/>
      <w:lvlText w:val="▪"/>
      <w:lvlJc w:val="left"/>
      <w:pPr>
        <w:ind w:left="4320" w:hanging="360"/>
      </w:pPr>
      <w:rPr>
        <w:rFonts w:ascii="Noto Sans Symbols" w:hAnsi="Noto Sans Symbols" w:eastAsia="Noto Sans Symbols" w:cs="Noto Sans Symbols"/>
        <w:sz w:val="20"/>
        <w:szCs w:val="20"/>
      </w:rPr>
    </w:lvl>
    <w:lvl w:ilvl="6">
      <w:start w:val="1"/>
      <w:numFmt w:val="bullet"/>
      <w:lvlText w:val="▪"/>
      <w:lvlJc w:val="left"/>
      <w:pPr>
        <w:ind w:left="5040" w:hanging="360"/>
      </w:pPr>
      <w:rPr>
        <w:rFonts w:ascii="Noto Sans Symbols" w:hAnsi="Noto Sans Symbols" w:eastAsia="Noto Sans Symbols" w:cs="Noto Sans Symbols"/>
        <w:sz w:val="20"/>
        <w:szCs w:val="20"/>
      </w:rPr>
    </w:lvl>
    <w:lvl w:ilvl="7">
      <w:start w:val="1"/>
      <w:numFmt w:val="bullet"/>
      <w:lvlText w:val="▪"/>
      <w:lvlJc w:val="left"/>
      <w:pPr>
        <w:ind w:left="5760" w:hanging="360"/>
      </w:pPr>
      <w:rPr>
        <w:rFonts w:ascii="Noto Sans Symbols" w:hAnsi="Noto Sans Symbols" w:eastAsia="Noto Sans Symbols" w:cs="Noto Sans Symbols"/>
        <w:sz w:val="20"/>
        <w:szCs w:val="20"/>
      </w:rPr>
    </w:lvl>
    <w:lvl w:ilvl="8">
      <w:start w:val="1"/>
      <w:numFmt w:val="bullet"/>
      <w:lvlText w:val="▪"/>
      <w:lvlJc w:val="left"/>
      <w:pPr>
        <w:ind w:left="6480" w:hanging="360"/>
      </w:pPr>
      <w:rPr>
        <w:rFonts w:ascii="Noto Sans Symbols" w:hAnsi="Noto Sans Symbols" w:eastAsia="Noto Sans Symbols" w:cs="Noto Sans Symbols"/>
        <w:sz w:val="20"/>
        <w:szCs w:val="20"/>
      </w:rPr>
    </w:lvl>
  </w:abstractNum>
  <w:abstractNum w:abstractNumId="37" w15:restartNumberingAfterBreak="0">
    <w:nsid w:val="768F25FC"/>
    <w:multiLevelType w:val="multilevel"/>
    <w:tmpl w:val="CFCC6092"/>
    <w:lvl w:ilvl="0">
      <w:start w:val="1"/>
      <w:numFmt w:val="bullet"/>
      <w:lvlText w:val="●"/>
      <w:lvlJc w:val="left"/>
      <w:pPr>
        <w:ind w:left="720" w:hanging="360"/>
      </w:pPr>
      <w:rPr>
        <w:rFonts w:ascii="Noto Sans Symbols" w:hAnsi="Noto Sans Symbols" w:eastAsia="Noto Sans Symbols" w:cs="Noto Sans Symbols"/>
        <w:sz w:val="20"/>
        <w:szCs w:val="20"/>
      </w:rPr>
    </w:lvl>
    <w:lvl w:ilvl="1">
      <w:start w:val="1"/>
      <w:numFmt w:val="bullet"/>
      <w:lvlText w:val="▪"/>
      <w:lvlJc w:val="left"/>
      <w:pPr>
        <w:ind w:left="1440" w:hanging="360"/>
      </w:pPr>
      <w:rPr>
        <w:rFonts w:ascii="Noto Sans Symbols" w:hAnsi="Noto Sans Symbols" w:eastAsia="Noto Sans Symbols" w:cs="Noto Sans Symbols"/>
      </w:rPr>
    </w:lvl>
    <w:lvl w:ilvl="2">
      <w:start w:val="1"/>
      <w:numFmt w:val="bullet"/>
      <w:lvlText w:val="▪"/>
      <w:lvlJc w:val="left"/>
      <w:pPr>
        <w:ind w:left="2160" w:hanging="360"/>
      </w:pPr>
      <w:rPr>
        <w:rFonts w:ascii="Noto Sans Symbols" w:hAnsi="Noto Sans Symbols" w:eastAsia="Noto Sans Symbols" w:cs="Noto Sans Symbols"/>
        <w:sz w:val="20"/>
        <w:szCs w:val="20"/>
      </w:rPr>
    </w:lvl>
    <w:lvl w:ilvl="3">
      <w:start w:val="1"/>
      <w:numFmt w:val="bullet"/>
      <w:lvlText w:val="▪"/>
      <w:lvlJc w:val="left"/>
      <w:pPr>
        <w:ind w:left="2880" w:hanging="360"/>
      </w:pPr>
      <w:rPr>
        <w:rFonts w:ascii="Noto Sans Symbols" w:hAnsi="Noto Sans Symbols" w:eastAsia="Noto Sans Symbols" w:cs="Noto Sans Symbols"/>
        <w:sz w:val="20"/>
        <w:szCs w:val="20"/>
      </w:rPr>
    </w:lvl>
    <w:lvl w:ilvl="4">
      <w:start w:val="1"/>
      <w:numFmt w:val="bullet"/>
      <w:lvlText w:val="▪"/>
      <w:lvlJc w:val="left"/>
      <w:pPr>
        <w:ind w:left="3600" w:hanging="360"/>
      </w:pPr>
      <w:rPr>
        <w:rFonts w:ascii="Noto Sans Symbols" w:hAnsi="Noto Sans Symbols" w:eastAsia="Noto Sans Symbols" w:cs="Noto Sans Symbols"/>
        <w:sz w:val="20"/>
        <w:szCs w:val="20"/>
      </w:rPr>
    </w:lvl>
    <w:lvl w:ilvl="5">
      <w:start w:val="1"/>
      <w:numFmt w:val="bullet"/>
      <w:lvlText w:val="▪"/>
      <w:lvlJc w:val="left"/>
      <w:pPr>
        <w:ind w:left="4320" w:hanging="360"/>
      </w:pPr>
      <w:rPr>
        <w:rFonts w:ascii="Noto Sans Symbols" w:hAnsi="Noto Sans Symbols" w:eastAsia="Noto Sans Symbols" w:cs="Noto Sans Symbols"/>
        <w:sz w:val="20"/>
        <w:szCs w:val="20"/>
      </w:rPr>
    </w:lvl>
    <w:lvl w:ilvl="6">
      <w:start w:val="1"/>
      <w:numFmt w:val="bullet"/>
      <w:lvlText w:val="▪"/>
      <w:lvlJc w:val="left"/>
      <w:pPr>
        <w:ind w:left="5040" w:hanging="360"/>
      </w:pPr>
      <w:rPr>
        <w:rFonts w:ascii="Noto Sans Symbols" w:hAnsi="Noto Sans Symbols" w:eastAsia="Noto Sans Symbols" w:cs="Noto Sans Symbols"/>
        <w:sz w:val="20"/>
        <w:szCs w:val="20"/>
      </w:rPr>
    </w:lvl>
    <w:lvl w:ilvl="7">
      <w:start w:val="1"/>
      <w:numFmt w:val="bullet"/>
      <w:lvlText w:val="▪"/>
      <w:lvlJc w:val="left"/>
      <w:pPr>
        <w:ind w:left="5760" w:hanging="360"/>
      </w:pPr>
      <w:rPr>
        <w:rFonts w:ascii="Noto Sans Symbols" w:hAnsi="Noto Sans Symbols" w:eastAsia="Noto Sans Symbols" w:cs="Noto Sans Symbols"/>
        <w:sz w:val="20"/>
        <w:szCs w:val="20"/>
      </w:rPr>
    </w:lvl>
    <w:lvl w:ilvl="8">
      <w:start w:val="1"/>
      <w:numFmt w:val="bullet"/>
      <w:lvlText w:val="▪"/>
      <w:lvlJc w:val="left"/>
      <w:pPr>
        <w:ind w:left="6480" w:hanging="360"/>
      </w:pPr>
      <w:rPr>
        <w:rFonts w:ascii="Noto Sans Symbols" w:hAnsi="Noto Sans Symbols" w:eastAsia="Noto Sans Symbols" w:cs="Noto Sans Symbols"/>
        <w:sz w:val="20"/>
        <w:szCs w:val="20"/>
      </w:rPr>
    </w:lvl>
  </w:abstractNum>
  <w:abstractNum w:abstractNumId="38" w15:restartNumberingAfterBreak="0">
    <w:nsid w:val="76F27535"/>
    <w:multiLevelType w:val="hybridMultilevel"/>
    <w:tmpl w:val="91B093E2"/>
    <w:lvl w:ilvl="0" w:tplc="080A0001">
      <w:start w:val="1"/>
      <w:numFmt w:val="bullet"/>
      <w:lvlText w:val=""/>
      <w:lvlJc w:val="left"/>
      <w:pPr>
        <w:ind w:left="1440" w:hanging="360"/>
      </w:pPr>
      <w:rPr>
        <w:rFonts w:hint="default" w:ascii="Symbol" w:hAnsi="Symbol"/>
      </w:rPr>
    </w:lvl>
    <w:lvl w:ilvl="1" w:tplc="080A0003" w:tentative="1">
      <w:start w:val="1"/>
      <w:numFmt w:val="bullet"/>
      <w:lvlText w:val="o"/>
      <w:lvlJc w:val="left"/>
      <w:pPr>
        <w:ind w:left="2160" w:hanging="360"/>
      </w:pPr>
      <w:rPr>
        <w:rFonts w:hint="default" w:ascii="Courier New" w:hAnsi="Courier New" w:cs="Courier New"/>
      </w:rPr>
    </w:lvl>
    <w:lvl w:ilvl="2" w:tplc="080A0005" w:tentative="1">
      <w:start w:val="1"/>
      <w:numFmt w:val="bullet"/>
      <w:lvlText w:val=""/>
      <w:lvlJc w:val="left"/>
      <w:pPr>
        <w:ind w:left="2880" w:hanging="360"/>
      </w:pPr>
      <w:rPr>
        <w:rFonts w:hint="default" w:ascii="Wingdings" w:hAnsi="Wingdings"/>
      </w:rPr>
    </w:lvl>
    <w:lvl w:ilvl="3" w:tplc="080A0001" w:tentative="1">
      <w:start w:val="1"/>
      <w:numFmt w:val="bullet"/>
      <w:lvlText w:val=""/>
      <w:lvlJc w:val="left"/>
      <w:pPr>
        <w:ind w:left="3600" w:hanging="360"/>
      </w:pPr>
      <w:rPr>
        <w:rFonts w:hint="default" w:ascii="Symbol" w:hAnsi="Symbol"/>
      </w:rPr>
    </w:lvl>
    <w:lvl w:ilvl="4" w:tplc="080A0003" w:tentative="1">
      <w:start w:val="1"/>
      <w:numFmt w:val="bullet"/>
      <w:lvlText w:val="o"/>
      <w:lvlJc w:val="left"/>
      <w:pPr>
        <w:ind w:left="4320" w:hanging="360"/>
      </w:pPr>
      <w:rPr>
        <w:rFonts w:hint="default" w:ascii="Courier New" w:hAnsi="Courier New" w:cs="Courier New"/>
      </w:rPr>
    </w:lvl>
    <w:lvl w:ilvl="5" w:tplc="080A0005" w:tentative="1">
      <w:start w:val="1"/>
      <w:numFmt w:val="bullet"/>
      <w:lvlText w:val=""/>
      <w:lvlJc w:val="left"/>
      <w:pPr>
        <w:ind w:left="5040" w:hanging="360"/>
      </w:pPr>
      <w:rPr>
        <w:rFonts w:hint="default" w:ascii="Wingdings" w:hAnsi="Wingdings"/>
      </w:rPr>
    </w:lvl>
    <w:lvl w:ilvl="6" w:tplc="080A0001" w:tentative="1">
      <w:start w:val="1"/>
      <w:numFmt w:val="bullet"/>
      <w:lvlText w:val=""/>
      <w:lvlJc w:val="left"/>
      <w:pPr>
        <w:ind w:left="5760" w:hanging="360"/>
      </w:pPr>
      <w:rPr>
        <w:rFonts w:hint="default" w:ascii="Symbol" w:hAnsi="Symbol"/>
      </w:rPr>
    </w:lvl>
    <w:lvl w:ilvl="7" w:tplc="080A0003" w:tentative="1">
      <w:start w:val="1"/>
      <w:numFmt w:val="bullet"/>
      <w:lvlText w:val="o"/>
      <w:lvlJc w:val="left"/>
      <w:pPr>
        <w:ind w:left="6480" w:hanging="360"/>
      </w:pPr>
      <w:rPr>
        <w:rFonts w:hint="default" w:ascii="Courier New" w:hAnsi="Courier New" w:cs="Courier New"/>
      </w:rPr>
    </w:lvl>
    <w:lvl w:ilvl="8" w:tplc="080A0005" w:tentative="1">
      <w:start w:val="1"/>
      <w:numFmt w:val="bullet"/>
      <w:lvlText w:val=""/>
      <w:lvlJc w:val="left"/>
      <w:pPr>
        <w:ind w:left="7200" w:hanging="360"/>
      </w:pPr>
      <w:rPr>
        <w:rFonts w:hint="default" w:ascii="Wingdings" w:hAnsi="Wingdings"/>
      </w:rPr>
    </w:lvl>
  </w:abstractNum>
  <w:abstractNum w:abstractNumId="39" w15:restartNumberingAfterBreak="0">
    <w:nsid w:val="7D736C0A"/>
    <w:multiLevelType w:val="multilevel"/>
    <w:tmpl w:val="0B980A04"/>
    <w:lvl w:ilvl="0">
      <w:start w:val="1"/>
      <w:numFmt w:val="bullet"/>
      <w:lvlText w:val=""/>
      <w:lvlJc w:val="left"/>
      <w:pPr>
        <w:tabs>
          <w:tab w:val="num" w:pos="1068"/>
        </w:tabs>
        <w:ind w:left="1068" w:hanging="360"/>
      </w:pPr>
      <w:rPr>
        <w:rFonts w:hint="default" w:ascii="Symbol" w:hAnsi="Symbol"/>
        <w:sz w:val="20"/>
      </w:rPr>
    </w:lvl>
    <w:lvl w:ilvl="1" w:tentative="1">
      <w:start w:val="1"/>
      <w:numFmt w:val="bullet"/>
      <w:lvlText w:val="o"/>
      <w:lvlJc w:val="left"/>
      <w:pPr>
        <w:tabs>
          <w:tab w:val="num" w:pos="1788"/>
        </w:tabs>
        <w:ind w:left="1788" w:hanging="360"/>
      </w:pPr>
      <w:rPr>
        <w:rFonts w:hint="default" w:ascii="Courier New" w:hAnsi="Courier New"/>
        <w:sz w:val="20"/>
      </w:rPr>
    </w:lvl>
    <w:lvl w:ilvl="2" w:tentative="1">
      <w:start w:val="1"/>
      <w:numFmt w:val="bullet"/>
      <w:lvlText w:val=""/>
      <w:lvlJc w:val="left"/>
      <w:pPr>
        <w:tabs>
          <w:tab w:val="num" w:pos="2508"/>
        </w:tabs>
        <w:ind w:left="2508" w:hanging="360"/>
      </w:pPr>
      <w:rPr>
        <w:rFonts w:hint="default" w:ascii="Wingdings" w:hAnsi="Wingdings"/>
        <w:sz w:val="20"/>
      </w:rPr>
    </w:lvl>
    <w:lvl w:ilvl="3" w:tentative="1">
      <w:start w:val="1"/>
      <w:numFmt w:val="bullet"/>
      <w:lvlText w:val=""/>
      <w:lvlJc w:val="left"/>
      <w:pPr>
        <w:tabs>
          <w:tab w:val="num" w:pos="3228"/>
        </w:tabs>
        <w:ind w:left="3228" w:hanging="360"/>
      </w:pPr>
      <w:rPr>
        <w:rFonts w:hint="default" w:ascii="Wingdings" w:hAnsi="Wingdings"/>
        <w:sz w:val="20"/>
      </w:rPr>
    </w:lvl>
    <w:lvl w:ilvl="4" w:tentative="1">
      <w:start w:val="1"/>
      <w:numFmt w:val="bullet"/>
      <w:lvlText w:val=""/>
      <w:lvlJc w:val="left"/>
      <w:pPr>
        <w:tabs>
          <w:tab w:val="num" w:pos="3948"/>
        </w:tabs>
        <w:ind w:left="3948" w:hanging="360"/>
      </w:pPr>
      <w:rPr>
        <w:rFonts w:hint="default" w:ascii="Wingdings" w:hAnsi="Wingdings"/>
        <w:sz w:val="20"/>
      </w:rPr>
    </w:lvl>
    <w:lvl w:ilvl="5" w:tentative="1">
      <w:start w:val="1"/>
      <w:numFmt w:val="bullet"/>
      <w:lvlText w:val=""/>
      <w:lvlJc w:val="left"/>
      <w:pPr>
        <w:tabs>
          <w:tab w:val="num" w:pos="4668"/>
        </w:tabs>
        <w:ind w:left="4668" w:hanging="360"/>
      </w:pPr>
      <w:rPr>
        <w:rFonts w:hint="default" w:ascii="Wingdings" w:hAnsi="Wingdings"/>
        <w:sz w:val="20"/>
      </w:rPr>
    </w:lvl>
    <w:lvl w:ilvl="6" w:tentative="1">
      <w:start w:val="1"/>
      <w:numFmt w:val="bullet"/>
      <w:lvlText w:val=""/>
      <w:lvlJc w:val="left"/>
      <w:pPr>
        <w:tabs>
          <w:tab w:val="num" w:pos="5388"/>
        </w:tabs>
        <w:ind w:left="5388" w:hanging="360"/>
      </w:pPr>
      <w:rPr>
        <w:rFonts w:hint="default" w:ascii="Wingdings" w:hAnsi="Wingdings"/>
        <w:sz w:val="20"/>
      </w:rPr>
    </w:lvl>
    <w:lvl w:ilvl="7" w:tentative="1">
      <w:start w:val="1"/>
      <w:numFmt w:val="bullet"/>
      <w:lvlText w:val=""/>
      <w:lvlJc w:val="left"/>
      <w:pPr>
        <w:tabs>
          <w:tab w:val="num" w:pos="6108"/>
        </w:tabs>
        <w:ind w:left="6108" w:hanging="360"/>
      </w:pPr>
      <w:rPr>
        <w:rFonts w:hint="default" w:ascii="Wingdings" w:hAnsi="Wingdings"/>
        <w:sz w:val="20"/>
      </w:rPr>
    </w:lvl>
    <w:lvl w:ilvl="8" w:tentative="1">
      <w:start w:val="1"/>
      <w:numFmt w:val="bullet"/>
      <w:lvlText w:val=""/>
      <w:lvlJc w:val="left"/>
      <w:pPr>
        <w:tabs>
          <w:tab w:val="num" w:pos="6828"/>
        </w:tabs>
        <w:ind w:left="6828" w:hanging="360"/>
      </w:pPr>
      <w:rPr>
        <w:rFonts w:hint="default" w:ascii="Wingdings" w:hAnsi="Wingdings"/>
        <w:sz w:val="20"/>
      </w:rPr>
    </w:lvl>
  </w:abstractNum>
  <w:num w:numId="1" w16cid:durableId="1536575265">
    <w:abstractNumId w:val="4"/>
  </w:num>
  <w:num w:numId="2" w16cid:durableId="1001128676">
    <w:abstractNumId w:val="39"/>
  </w:num>
  <w:num w:numId="3" w16cid:durableId="1700744006">
    <w:abstractNumId w:val="8"/>
  </w:num>
  <w:num w:numId="4" w16cid:durableId="72823280">
    <w:abstractNumId w:val="7"/>
  </w:num>
  <w:num w:numId="5" w16cid:durableId="219708101">
    <w:abstractNumId w:val="5"/>
  </w:num>
  <w:num w:numId="6" w16cid:durableId="696390072">
    <w:abstractNumId w:val="1"/>
  </w:num>
  <w:num w:numId="7" w16cid:durableId="344096757">
    <w:abstractNumId w:val="15"/>
  </w:num>
  <w:num w:numId="8" w16cid:durableId="1401712175">
    <w:abstractNumId w:val="19"/>
  </w:num>
  <w:num w:numId="9" w16cid:durableId="1894387108">
    <w:abstractNumId w:val="20"/>
  </w:num>
  <w:num w:numId="10" w16cid:durableId="136462872">
    <w:abstractNumId w:val="2"/>
  </w:num>
  <w:num w:numId="11" w16cid:durableId="1307473139">
    <w:abstractNumId w:val="29"/>
  </w:num>
  <w:num w:numId="12" w16cid:durableId="1904676947">
    <w:abstractNumId w:val="27"/>
  </w:num>
  <w:num w:numId="13" w16cid:durableId="633603174">
    <w:abstractNumId w:val="26"/>
  </w:num>
  <w:num w:numId="14" w16cid:durableId="721947399">
    <w:abstractNumId w:val="37"/>
  </w:num>
  <w:num w:numId="15" w16cid:durableId="783041320">
    <w:abstractNumId w:val="36"/>
  </w:num>
  <w:num w:numId="16" w16cid:durableId="740954129">
    <w:abstractNumId w:val="14"/>
  </w:num>
  <w:num w:numId="17" w16cid:durableId="744838647">
    <w:abstractNumId w:val="18"/>
  </w:num>
  <w:num w:numId="18" w16cid:durableId="796721708">
    <w:abstractNumId w:val="17"/>
  </w:num>
  <w:num w:numId="19" w16cid:durableId="897202788">
    <w:abstractNumId w:val="35"/>
  </w:num>
  <w:num w:numId="20" w16cid:durableId="1190948849">
    <w:abstractNumId w:val="21"/>
  </w:num>
  <w:num w:numId="21" w16cid:durableId="994450303">
    <w:abstractNumId w:val="22"/>
  </w:num>
  <w:num w:numId="22" w16cid:durableId="1069570041">
    <w:abstractNumId w:val="0"/>
  </w:num>
  <w:num w:numId="23" w16cid:durableId="110175098">
    <w:abstractNumId w:val="16"/>
  </w:num>
  <w:num w:numId="24" w16cid:durableId="1803573392">
    <w:abstractNumId w:val="13"/>
  </w:num>
  <w:num w:numId="25" w16cid:durableId="482043144">
    <w:abstractNumId w:val="32"/>
  </w:num>
  <w:num w:numId="26" w16cid:durableId="1912276218">
    <w:abstractNumId w:val="12"/>
  </w:num>
  <w:num w:numId="27" w16cid:durableId="1936202834">
    <w:abstractNumId w:val="9"/>
  </w:num>
  <w:num w:numId="28" w16cid:durableId="2058583906">
    <w:abstractNumId w:val="11"/>
  </w:num>
  <w:num w:numId="29" w16cid:durableId="983436491">
    <w:abstractNumId w:val="33"/>
  </w:num>
  <w:num w:numId="30" w16cid:durableId="306709242">
    <w:abstractNumId w:val="34"/>
  </w:num>
  <w:num w:numId="31" w16cid:durableId="660887349">
    <w:abstractNumId w:val="28"/>
  </w:num>
  <w:num w:numId="32" w16cid:durableId="1017657984">
    <w:abstractNumId w:val="38"/>
  </w:num>
  <w:num w:numId="33" w16cid:durableId="886185467">
    <w:abstractNumId w:val="31"/>
  </w:num>
  <w:num w:numId="34" w16cid:durableId="517349946">
    <w:abstractNumId w:val="23"/>
  </w:num>
  <w:num w:numId="35" w16cid:durableId="1888568008">
    <w:abstractNumId w:val="3"/>
  </w:num>
  <w:num w:numId="36" w16cid:durableId="283050253">
    <w:abstractNumId w:val="30"/>
  </w:num>
  <w:num w:numId="37" w16cid:durableId="890651559">
    <w:abstractNumId w:val="10"/>
  </w:num>
  <w:num w:numId="38" w16cid:durableId="1804737510">
    <w:abstractNumId w:val="25"/>
  </w:num>
  <w:num w:numId="39" w16cid:durableId="1776048612">
    <w:abstractNumId w:val="24"/>
  </w:num>
  <w:num w:numId="40" w16cid:durableId="1502354471">
    <w:abstractNumId w:val="6"/>
  </w:num>
  <w:numIdMacAtCleanup w:val="28"/>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10"/>
  <w:trackRevisions w:val="fals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690BC81"/>
    <w:rsid w:val="00000168"/>
    <w:rsid w:val="00002381"/>
    <w:rsid w:val="00004BC3"/>
    <w:rsid w:val="00005F6E"/>
    <w:rsid w:val="00006867"/>
    <w:rsid w:val="00006F62"/>
    <w:rsid w:val="00007D68"/>
    <w:rsid w:val="00017617"/>
    <w:rsid w:val="00025BFE"/>
    <w:rsid w:val="00035479"/>
    <w:rsid w:val="00037BCD"/>
    <w:rsid w:val="000436BE"/>
    <w:rsid w:val="00043921"/>
    <w:rsid w:val="0005453B"/>
    <w:rsid w:val="00071BFE"/>
    <w:rsid w:val="00073BFE"/>
    <w:rsid w:val="000759F6"/>
    <w:rsid w:val="00075B1F"/>
    <w:rsid w:val="000776D0"/>
    <w:rsid w:val="000809FD"/>
    <w:rsid w:val="00081657"/>
    <w:rsid w:val="000830F5"/>
    <w:rsid w:val="00093B24"/>
    <w:rsid w:val="00096E7D"/>
    <w:rsid w:val="000976CD"/>
    <w:rsid w:val="00097B4B"/>
    <w:rsid w:val="000A2190"/>
    <w:rsid w:val="000A52DD"/>
    <w:rsid w:val="000B1AF6"/>
    <w:rsid w:val="000B287F"/>
    <w:rsid w:val="000B6445"/>
    <w:rsid w:val="000B6FE2"/>
    <w:rsid w:val="000B729A"/>
    <w:rsid w:val="000C0309"/>
    <w:rsid w:val="000C0BD0"/>
    <w:rsid w:val="000C1575"/>
    <w:rsid w:val="000C1F83"/>
    <w:rsid w:val="000C6983"/>
    <w:rsid w:val="000D1700"/>
    <w:rsid w:val="000D2A72"/>
    <w:rsid w:val="000D5607"/>
    <w:rsid w:val="000E2B5C"/>
    <w:rsid w:val="000E71F3"/>
    <w:rsid w:val="000E7D40"/>
    <w:rsid w:val="000F17F8"/>
    <w:rsid w:val="000F1827"/>
    <w:rsid w:val="000F21C5"/>
    <w:rsid w:val="000F5B04"/>
    <w:rsid w:val="00104181"/>
    <w:rsid w:val="00104C2E"/>
    <w:rsid w:val="00105E87"/>
    <w:rsid w:val="00107975"/>
    <w:rsid w:val="00112D92"/>
    <w:rsid w:val="001130D2"/>
    <w:rsid w:val="00116913"/>
    <w:rsid w:val="00117AF5"/>
    <w:rsid w:val="00121E6E"/>
    <w:rsid w:val="001233CF"/>
    <w:rsid w:val="001264BA"/>
    <w:rsid w:val="001303CF"/>
    <w:rsid w:val="00131AC3"/>
    <w:rsid w:val="00132E27"/>
    <w:rsid w:val="00151007"/>
    <w:rsid w:val="00160FA6"/>
    <w:rsid w:val="001635C9"/>
    <w:rsid w:val="00164C42"/>
    <w:rsid w:val="001658A3"/>
    <w:rsid w:val="00166110"/>
    <w:rsid w:val="001776D0"/>
    <w:rsid w:val="00183FE1"/>
    <w:rsid w:val="00187E97"/>
    <w:rsid w:val="00191EF1"/>
    <w:rsid w:val="001920A3"/>
    <w:rsid w:val="00192110"/>
    <w:rsid w:val="00192E94"/>
    <w:rsid w:val="0019308C"/>
    <w:rsid w:val="00194341"/>
    <w:rsid w:val="00195424"/>
    <w:rsid w:val="001978D7"/>
    <w:rsid w:val="001A0249"/>
    <w:rsid w:val="001A523A"/>
    <w:rsid w:val="001B060B"/>
    <w:rsid w:val="001B127F"/>
    <w:rsid w:val="001B3EC1"/>
    <w:rsid w:val="001B4B7F"/>
    <w:rsid w:val="001C082F"/>
    <w:rsid w:val="001C4049"/>
    <w:rsid w:val="001C43DC"/>
    <w:rsid w:val="001D1019"/>
    <w:rsid w:val="001D2617"/>
    <w:rsid w:val="001D4005"/>
    <w:rsid w:val="001D4B2F"/>
    <w:rsid w:val="001E206F"/>
    <w:rsid w:val="001E3A36"/>
    <w:rsid w:val="001E618C"/>
    <w:rsid w:val="001E7207"/>
    <w:rsid w:val="001E76D5"/>
    <w:rsid w:val="001F497A"/>
    <w:rsid w:val="001F6DF7"/>
    <w:rsid w:val="001F77FD"/>
    <w:rsid w:val="00200B10"/>
    <w:rsid w:val="00200FE2"/>
    <w:rsid w:val="00201001"/>
    <w:rsid w:val="002016E1"/>
    <w:rsid w:val="002065F0"/>
    <w:rsid w:val="0020715F"/>
    <w:rsid w:val="00224894"/>
    <w:rsid w:val="00231D32"/>
    <w:rsid w:val="00233715"/>
    <w:rsid w:val="0023397E"/>
    <w:rsid w:val="002342AE"/>
    <w:rsid w:val="0023439F"/>
    <w:rsid w:val="0023586D"/>
    <w:rsid w:val="00235EA9"/>
    <w:rsid w:val="00240F3C"/>
    <w:rsid w:val="00242516"/>
    <w:rsid w:val="00242D56"/>
    <w:rsid w:val="002435E2"/>
    <w:rsid w:val="0024503F"/>
    <w:rsid w:val="00250D6E"/>
    <w:rsid w:val="00250EB3"/>
    <w:rsid w:val="00252B2F"/>
    <w:rsid w:val="002552EC"/>
    <w:rsid w:val="00260A5A"/>
    <w:rsid w:val="00263158"/>
    <w:rsid w:val="00274BE4"/>
    <w:rsid w:val="00275D0E"/>
    <w:rsid w:val="002874E6"/>
    <w:rsid w:val="00287706"/>
    <w:rsid w:val="00290366"/>
    <w:rsid w:val="00292752"/>
    <w:rsid w:val="00294153"/>
    <w:rsid w:val="00296B14"/>
    <w:rsid w:val="002A0B2B"/>
    <w:rsid w:val="002A2FBD"/>
    <w:rsid w:val="002A2FFF"/>
    <w:rsid w:val="002A581E"/>
    <w:rsid w:val="002A6062"/>
    <w:rsid w:val="002A70E2"/>
    <w:rsid w:val="002B0820"/>
    <w:rsid w:val="002B254B"/>
    <w:rsid w:val="002C148A"/>
    <w:rsid w:val="002C6EC9"/>
    <w:rsid w:val="002C77E8"/>
    <w:rsid w:val="002D2FA3"/>
    <w:rsid w:val="002D501C"/>
    <w:rsid w:val="002E4E0D"/>
    <w:rsid w:val="002F0605"/>
    <w:rsid w:val="002F08F9"/>
    <w:rsid w:val="002F1C85"/>
    <w:rsid w:val="002F2E21"/>
    <w:rsid w:val="002F3FA8"/>
    <w:rsid w:val="002F49DA"/>
    <w:rsid w:val="002F52D7"/>
    <w:rsid w:val="002F597E"/>
    <w:rsid w:val="002F5A42"/>
    <w:rsid w:val="002F7A1F"/>
    <w:rsid w:val="00302D71"/>
    <w:rsid w:val="003054E1"/>
    <w:rsid w:val="00307B19"/>
    <w:rsid w:val="00312474"/>
    <w:rsid w:val="00313089"/>
    <w:rsid w:val="003153B5"/>
    <w:rsid w:val="0032089B"/>
    <w:rsid w:val="00320B89"/>
    <w:rsid w:val="003311D2"/>
    <w:rsid w:val="00331E71"/>
    <w:rsid w:val="003320D6"/>
    <w:rsid w:val="00340E5D"/>
    <w:rsid w:val="00350C64"/>
    <w:rsid w:val="00353D98"/>
    <w:rsid w:val="0035702B"/>
    <w:rsid w:val="00360047"/>
    <w:rsid w:val="0036427C"/>
    <w:rsid w:val="003642F0"/>
    <w:rsid w:val="00370B46"/>
    <w:rsid w:val="00370F1C"/>
    <w:rsid w:val="0037377A"/>
    <w:rsid w:val="00374539"/>
    <w:rsid w:val="003748DD"/>
    <w:rsid w:val="00381AB3"/>
    <w:rsid w:val="00382627"/>
    <w:rsid w:val="0038374F"/>
    <w:rsid w:val="00386929"/>
    <w:rsid w:val="003923A0"/>
    <w:rsid w:val="0039348B"/>
    <w:rsid w:val="003A65C9"/>
    <w:rsid w:val="003A6B7A"/>
    <w:rsid w:val="003A6F58"/>
    <w:rsid w:val="003A70D1"/>
    <w:rsid w:val="003B22C1"/>
    <w:rsid w:val="003C25A4"/>
    <w:rsid w:val="003C3C27"/>
    <w:rsid w:val="003C560F"/>
    <w:rsid w:val="003D07DE"/>
    <w:rsid w:val="003D6235"/>
    <w:rsid w:val="003D6FC1"/>
    <w:rsid w:val="003D72F7"/>
    <w:rsid w:val="003E0BFA"/>
    <w:rsid w:val="003E4ECE"/>
    <w:rsid w:val="003F217C"/>
    <w:rsid w:val="003F3341"/>
    <w:rsid w:val="003F3C8D"/>
    <w:rsid w:val="003F5E59"/>
    <w:rsid w:val="003F7D5A"/>
    <w:rsid w:val="004004F3"/>
    <w:rsid w:val="00412235"/>
    <w:rsid w:val="00412EFD"/>
    <w:rsid w:val="00417CA1"/>
    <w:rsid w:val="00426108"/>
    <w:rsid w:val="00427445"/>
    <w:rsid w:val="004301CF"/>
    <w:rsid w:val="00430718"/>
    <w:rsid w:val="00433D76"/>
    <w:rsid w:val="00436235"/>
    <w:rsid w:val="0043718D"/>
    <w:rsid w:val="00443337"/>
    <w:rsid w:val="00446256"/>
    <w:rsid w:val="00447960"/>
    <w:rsid w:val="00454877"/>
    <w:rsid w:val="004573A0"/>
    <w:rsid w:val="00460166"/>
    <w:rsid w:val="00463F76"/>
    <w:rsid w:val="004647DE"/>
    <w:rsid w:val="00467E0E"/>
    <w:rsid w:val="00480898"/>
    <w:rsid w:val="00482C80"/>
    <w:rsid w:val="00486AAF"/>
    <w:rsid w:val="004956B9"/>
    <w:rsid w:val="004969D8"/>
    <w:rsid w:val="00497C73"/>
    <w:rsid w:val="004A16AC"/>
    <w:rsid w:val="004A1BC3"/>
    <w:rsid w:val="004B5FDD"/>
    <w:rsid w:val="004B76F0"/>
    <w:rsid w:val="004C1E11"/>
    <w:rsid w:val="004C2751"/>
    <w:rsid w:val="004C2945"/>
    <w:rsid w:val="004C6736"/>
    <w:rsid w:val="004D1ABA"/>
    <w:rsid w:val="004E13DB"/>
    <w:rsid w:val="004E1526"/>
    <w:rsid w:val="004E1849"/>
    <w:rsid w:val="004E3056"/>
    <w:rsid w:val="004E457D"/>
    <w:rsid w:val="004F0CDC"/>
    <w:rsid w:val="004F0E72"/>
    <w:rsid w:val="004F2951"/>
    <w:rsid w:val="004F2F23"/>
    <w:rsid w:val="004F422D"/>
    <w:rsid w:val="004F5510"/>
    <w:rsid w:val="00504BBD"/>
    <w:rsid w:val="00506381"/>
    <w:rsid w:val="005163FE"/>
    <w:rsid w:val="005166EE"/>
    <w:rsid w:val="0051762E"/>
    <w:rsid w:val="00517E8E"/>
    <w:rsid w:val="005231CA"/>
    <w:rsid w:val="005266CB"/>
    <w:rsid w:val="00527DE1"/>
    <w:rsid w:val="005310F0"/>
    <w:rsid w:val="00531AD2"/>
    <w:rsid w:val="00533B60"/>
    <w:rsid w:val="0053424B"/>
    <w:rsid w:val="005419BB"/>
    <w:rsid w:val="005533BB"/>
    <w:rsid w:val="00553CAA"/>
    <w:rsid w:val="00556316"/>
    <w:rsid w:val="00561509"/>
    <w:rsid w:val="00561A69"/>
    <w:rsid w:val="005641E2"/>
    <w:rsid w:val="0057235D"/>
    <w:rsid w:val="00574FD7"/>
    <w:rsid w:val="0058247E"/>
    <w:rsid w:val="00582884"/>
    <w:rsid w:val="005916E0"/>
    <w:rsid w:val="00595E01"/>
    <w:rsid w:val="005962CF"/>
    <w:rsid w:val="00596C77"/>
    <w:rsid w:val="0059724E"/>
    <w:rsid w:val="005A0FEC"/>
    <w:rsid w:val="005A1F04"/>
    <w:rsid w:val="005A5F8E"/>
    <w:rsid w:val="005A7ADD"/>
    <w:rsid w:val="005C37EF"/>
    <w:rsid w:val="005D2F36"/>
    <w:rsid w:val="005D4EB2"/>
    <w:rsid w:val="005D5DFA"/>
    <w:rsid w:val="005E1144"/>
    <w:rsid w:val="005E6ECC"/>
    <w:rsid w:val="005F23DB"/>
    <w:rsid w:val="005F292D"/>
    <w:rsid w:val="005F2C61"/>
    <w:rsid w:val="005F5E89"/>
    <w:rsid w:val="005F6DFD"/>
    <w:rsid w:val="005F6FA3"/>
    <w:rsid w:val="00602246"/>
    <w:rsid w:val="0060626B"/>
    <w:rsid w:val="00611CB6"/>
    <w:rsid w:val="0061328A"/>
    <w:rsid w:val="006145EF"/>
    <w:rsid w:val="00616346"/>
    <w:rsid w:val="006206C9"/>
    <w:rsid w:val="006235AC"/>
    <w:rsid w:val="00625675"/>
    <w:rsid w:val="00626CC5"/>
    <w:rsid w:val="0063099B"/>
    <w:rsid w:val="00634BA5"/>
    <w:rsid w:val="00635932"/>
    <w:rsid w:val="00635C5A"/>
    <w:rsid w:val="00636ABF"/>
    <w:rsid w:val="00636C10"/>
    <w:rsid w:val="006374C4"/>
    <w:rsid w:val="006554B4"/>
    <w:rsid w:val="00656BB9"/>
    <w:rsid w:val="00661B54"/>
    <w:rsid w:val="00665039"/>
    <w:rsid w:val="006660F1"/>
    <w:rsid w:val="0066688E"/>
    <w:rsid w:val="0067388D"/>
    <w:rsid w:val="006765EE"/>
    <w:rsid w:val="00677DAD"/>
    <w:rsid w:val="0068298F"/>
    <w:rsid w:val="00682EC0"/>
    <w:rsid w:val="00690BE8"/>
    <w:rsid w:val="00691064"/>
    <w:rsid w:val="0069108B"/>
    <w:rsid w:val="00692F84"/>
    <w:rsid w:val="00695AC8"/>
    <w:rsid w:val="006A0B2C"/>
    <w:rsid w:val="006A3007"/>
    <w:rsid w:val="006A311B"/>
    <w:rsid w:val="006A31BF"/>
    <w:rsid w:val="006A54FD"/>
    <w:rsid w:val="006B0C9E"/>
    <w:rsid w:val="006B1363"/>
    <w:rsid w:val="006B595F"/>
    <w:rsid w:val="006C3BE3"/>
    <w:rsid w:val="006C4E45"/>
    <w:rsid w:val="006C6A57"/>
    <w:rsid w:val="006D13ED"/>
    <w:rsid w:val="006D3B9B"/>
    <w:rsid w:val="006D41C4"/>
    <w:rsid w:val="006D47A9"/>
    <w:rsid w:val="006D6164"/>
    <w:rsid w:val="006D74F7"/>
    <w:rsid w:val="006D75CF"/>
    <w:rsid w:val="006E051E"/>
    <w:rsid w:val="006E1B6B"/>
    <w:rsid w:val="006E1FCB"/>
    <w:rsid w:val="006E3DDD"/>
    <w:rsid w:val="006E4DC8"/>
    <w:rsid w:val="006E4DCA"/>
    <w:rsid w:val="006F5630"/>
    <w:rsid w:val="006F5759"/>
    <w:rsid w:val="006F59C9"/>
    <w:rsid w:val="007041A0"/>
    <w:rsid w:val="00706F01"/>
    <w:rsid w:val="00714A6A"/>
    <w:rsid w:val="0071558A"/>
    <w:rsid w:val="007169F3"/>
    <w:rsid w:val="00717985"/>
    <w:rsid w:val="00717C74"/>
    <w:rsid w:val="00717D3C"/>
    <w:rsid w:val="00722E63"/>
    <w:rsid w:val="00727C79"/>
    <w:rsid w:val="007462E5"/>
    <w:rsid w:val="00751B7B"/>
    <w:rsid w:val="0075215D"/>
    <w:rsid w:val="00755B8C"/>
    <w:rsid w:val="00756D2B"/>
    <w:rsid w:val="0075746E"/>
    <w:rsid w:val="007606A9"/>
    <w:rsid w:val="00761AA1"/>
    <w:rsid w:val="00762A4A"/>
    <w:rsid w:val="0076520A"/>
    <w:rsid w:val="00766B3A"/>
    <w:rsid w:val="0077150E"/>
    <w:rsid w:val="0077245A"/>
    <w:rsid w:val="00772A8F"/>
    <w:rsid w:val="00772D37"/>
    <w:rsid w:val="00776C89"/>
    <w:rsid w:val="007803FF"/>
    <w:rsid w:val="0078213F"/>
    <w:rsid w:val="007856FB"/>
    <w:rsid w:val="007878D8"/>
    <w:rsid w:val="00792063"/>
    <w:rsid w:val="00793471"/>
    <w:rsid w:val="00793750"/>
    <w:rsid w:val="007948EF"/>
    <w:rsid w:val="00796206"/>
    <w:rsid w:val="007A05CA"/>
    <w:rsid w:val="007A0DFE"/>
    <w:rsid w:val="007A0EA1"/>
    <w:rsid w:val="007A1E6A"/>
    <w:rsid w:val="007A5DB5"/>
    <w:rsid w:val="007B0EFF"/>
    <w:rsid w:val="007B4E8D"/>
    <w:rsid w:val="007B573F"/>
    <w:rsid w:val="007B5D8B"/>
    <w:rsid w:val="007B60DE"/>
    <w:rsid w:val="007B703A"/>
    <w:rsid w:val="007C130B"/>
    <w:rsid w:val="007C1E5E"/>
    <w:rsid w:val="007C410C"/>
    <w:rsid w:val="007C554D"/>
    <w:rsid w:val="007D187A"/>
    <w:rsid w:val="007D2172"/>
    <w:rsid w:val="007D2549"/>
    <w:rsid w:val="007D452C"/>
    <w:rsid w:val="007D4BA6"/>
    <w:rsid w:val="007D4C99"/>
    <w:rsid w:val="007D7104"/>
    <w:rsid w:val="007D7D6A"/>
    <w:rsid w:val="007E06C5"/>
    <w:rsid w:val="007E2518"/>
    <w:rsid w:val="007E3335"/>
    <w:rsid w:val="007E3563"/>
    <w:rsid w:val="007E493C"/>
    <w:rsid w:val="007E6A75"/>
    <w:rsid w:val="007E7AE2"/>
    <w:rsid w:val="007F105E"/>
    <w:rsid w:val="007F2B9A"/>
    <w:rsid w:val="007F6E6B"/>
    <w:rsid w:val="008025D6"/>
    <w:rsid w:val="00803023"/>
    <w:rsid w:val="0080357F"/>
    <w:rsid w:val="0080583B"/>
    <w:rsid w:val="0080620A"/>
    <w:rsid w:val="0080684A"/>
    <w:rsid w:val="00806CCB"/>
    <w:rsid w:val="008134B6"/>
    <w:rsid w:val="008173F8"/>
    <w:rsid w:val="0081786D"/>
    <w:rsid w:val="00822B95"/>
    <w:rsid w:val="00824591"/>
    <w:rsid w:val="008266F5"/>
    <w:rsid w:val="00831626"/>
    <w:rsid w:val="00834F5B"/>
    <w:rsid w:val="0084144C"/>
    <w:rsid w:val="00841748"/>
    <w:rsid w:val="0084276E"/>
    <w:rsid w:val="00843A54"/>
    <w:rsid w:val="008458B8"/>
    <w:rsid w:val="00850313"/>
    <w:rsid w:val="00850DAE"/>
    <w:rsid w:val="0085231E"/>
    <w:rsid w:val="00853321"/>
    <w:rsid w:val="00855575"/>
    <w:rsid w:val="0086066C"/>
    <w:rsid w:val="00860A7A"/>
    <w:rsid w:val="00862728"/>
    <w:rsid w:val="00871233"/>
    <w:rsid w:val="00877503"/>
    <w:rsid w:val="00880BCF"/>
    <w:rsid w:val="00880E2E"/>
    <w:rsid w:val="0088458C"/>
    <w:rsid w:val="00887F81"/>
    <w:rsid w:val="00891458"/>
    <w:rsid w:val="00891474"/>
    <w:rsid w:val="00893B5B"/>
    <w:rsid w:val="0089468F"/>
    <w:rsid w:val="00896C70"/>
    <w:rsid w:val="00896CA3"/>
    <w:rsid w:val="008A0596"/>
    <w:rsid w:val="008A25E9"/>
    <w:rsid w:val="008A3BD2"/>
    <w:rsid w:val="008A5A1D"/>
    <w:rsid w:val="008B064A"/>
    <w:rsid w:val="008B2963"/>
    <w:rsid w:val="008B5429"/>
    <w:rsid w:val="008C12B2"/>
    <w:rsid w:val="008C1B99"/>
    <w:rsid w:val="008D03B1"/>
    <w:rsid w:val="008D199E"/>
    <w:rsid w:val="008D43C2"/>
    <w:rsid w:val="008E1ACE"/>
    <w:rsid w:val="008F09B2"/>
    <w:rsid w:val="008F2810"/>
    <w:rsid w:val="008F2D65"/>
    <w:rsid w:val="008F4130"/>
    <w:rsid w:val="008F4EB6"/>
    <w:rsid w:val="008F5677"/>
    <w:rsid w:val="008F5EF9"/>
    <w:rsid w:val="008F7456"/>
    <w:rsid w:val="008F7C3D"/>
    <w:rsid w:val="008F7FEF"/>
    <w:rsid w:val="0090027C"/>
    <w:rsid w:val="00900DA4"/>
    <w:rsid w:val="00905958"/>
    <w:rsid w:val="0090792A"/>
    <w:rsid w:val="00907A79"/>
    <w:rsid w:val="00911A36"/>
    <w:rsid w:val="009136AE"/>
    <w:rsid w:val="00914B2F"/>
    <w:rsid w:val="009161A5"/>
    <w:rsid w:val="0092543B"/>
    <w:rsid w:val="0093489E"/>
    <w:rsid w:val="0093621D"/>
    <w:rsid w:val="00941F01"/>
    <w:rsid w:val="009421B7"/>
    <w:rsid w:val="009426A9"/>
    <w:rsid w:val="009434C7"/>
    <w:rsid w:val="009439B3"/>
    <w:rsid w:val="00946FA2"/>
    <w:rsid w:val="00947366"/>
    <w:rsid w:val="009539C8"/>
    <w:rsid w:val="00954975"/>
    <w:rsid w:val="00954C35"/>
    <w:rsid w:val="009609E1"/>
    <w:rsid w:val="0096263E"/>
    <w:rsid w:val="00966A88"/>
    <w:rsid w:val="009705A0"/>
    <w:rsid w:val="009722C6"/>
    <w:rsid w:val="00972D35"/>
    <w:rsid w:val="00972FBD"/>
    <w:rsid w:val="00974D8D"/>
    <w:rsid w:val="00976CE0"/>
    <w:rsid w:val="0098292D"/>
    <w:rsid w:val="009856D6"/>
    <w:rsid w:val="00997C5C"/>
    <w:rsid w:val="009B122C"/>
    <w:rsid w:val="009B1E9F"/>
    <w:rsid w:val="009B6E08"/>
    <w:rsid w:val="009C0A73"/>
    <w:rsid w:val="009C1859"/>
    <w:rsid w:val="009C287E"/>
    <w:rsid w:val="009C39BF"/>
    <w:rsid w:val="009C3DA6"/>
    <w:rsid w:val="009C4F21"/>
    <w:rsid w:val="009D11BD"/>
    <w:rsid w:val="009D1203"/>
    <w:rsid w:val="009E02CD"/>
    <w:rsid w:val="009E0A44"/>
    <w:rsid w:val="009F0E2A"/>
    <w:rsid w:val="009F72CC"/>
    <w:rsid w:val="009F76D5"/>
    <w:rsid w:val="00A00F7C"/>
    <w:rsid w:val="00A0483B"/>
    <w:rsid w:val="00A078A8"/>
    <w:rsid w:val="00A17B32"/>
    <w:rsid w:val="00A201E5"/>
    <w:rsid w:val="00A20244"/>
    <w:rsid w:val="00A21428"/>
    <w:rsid w:val="00A21706"/>
    <w:rsid w:val="00A25723"/>
    <w:rsid w:val="00A31050"/>
    <w:rsid w:val="00A310BD"/>
    <w:rsid w:val="00A35B89"/>
    <w:rsid w:val="00A366AA"/>
    <w:rsid w:val="00A4060F"/>
    <w:rsid w:val="00A42847"/>
    <w:rsid w:val="00A46D70"/>
    <w:rsid w:val="00A47BA0"/>
    <w:rsid w:val="00A52117"/>
    <w:rsid w:val="00A53048"/>
    <w:rsid w:val="00A55C19"/>
    <w:rsid w:val="00A563B9"/>
    <w:rsid w:val="00A5651C"/>
    <w:rsid w:val="00A57FAD"/>
    <w:rsid w:val="00A60FF6"/>
    <w:rsid w:val="00A62D56"/>
    <w:rsid w:val="00A7124B"/>
    <w:rsid w:val="00A72B26"/>
    <w:rsid w:val="00A77302"/>
    <w:rsid w:val="00A77536"/>
    <w:rsid w:val="00A83217"/>
    <w:rsid w:val="00A83A0D"/>
    <w:rsid w:val="00A85480"/>
    <w:rsid w:val="00A855AC"/>
    <w:rsid w:val="00A92260"/>
    <w:rsid w:val="00A95882"/>
    <w:rsid w:val="00AB2F37"/>
    <w:rsid w:val="00AB72CA"/>
    <w:rsid w:val="00AC3915"/>
    <w:rsid w:val="00AC40A3"/>
    <w:rsid w:val="00AC562F"/>
    <w:rsid w:val="00AD0382"/>
    <w:rsid w:val="00AD37D2"/>
    <w:rsid w:val="00AD7025"/>
    <w:rsid w:val="00AE6AC7"/>
    <w:rsid w:val="00AE79C6"/>
    <w:rsid w:val="00AF1042"/>
    <w:rsid w:val="00AF1F72"/>
    <w:rsid w:val="00AF36C1"/>
    <w:rsid w:val="00AF6C12"/>
    <w:rsid w:val="00B026B8"/>
    <w:rsid w:val="00B02F70"/>
    <w:rsid w:val="00B03011"/>
    <w:rsid w:val="00B04886"/>
    <w:rsid w:val="00B06204"/>
    <w:rsid w:val="00B06695"/>
    <w:rsid w:val="00B110EC"/>
    <w:rsid w:val="00B113B9"/>
    <w:rsid w:val="00B20194"/>
    <w:rsid w:val="00B21925"/>
    <w:rsid w:val="00B21BF0"/>
    <w:rsid w:val="00B24DCF"/>
    <w:rsid w:val="00B25B1E"/>
    <w:rsid w:val="00B27F61"/>
    <w:rsid w:val="00B32059"/>
    <w:rsid w:val="00B3488B"/>
    <w:rsid w:val="00B40590"/>
    <w:rsid w:val="00B43E66"/>
    <w:rsid w:val="00B447E2"/>
    <w:rsid w:val="00B4621B"/>
    <w:rsid w:val="00B46D19"/>
    <w:rsid w:val="00B501F0"/>
    <w:rsid w:val="00B51FDC"/>
    <w:rsid w:val="00B52669"/>
    <w:rsid w:val="00B661A0"/>
    <w:rsid w:val="00B6665D"/>
    <w:rsid w:val="00B66C29"/>
    <w:rsid w:val="00B70957"/>
    <w:rsid w:val="00B70C4C"/>
    <w:rsid w:val="00B73EB5"/>
    <w:rsid w:val="00B7401A"/>
    <w:rsid w:val="00B74ACD"/>
    <w:rsid w:val="00B76D95"/>
    <w:rsid w:val="00B8579B"/>
    <w:rsid w:val="00B86063"/>
    <w:rsid w:val="00B907E1"/>
    <w:rsid w:val="00B9409B"/>
    <w:rsid w:val="00BA0610"/>
    <w:rsid w:val="00BA2B8C"/>
    <w:rsid w:val="00BA2CAA"/>
    <w:rsid w:val="00BA7E4B"/>
    <w:rsid w:val="00BB3531"/>
    <w:rsid w:val="00BB4DA6"/>
    <w:rsid w:val="00BB6143"/>
    <w:rsid w:val="00BB7565"/>
    <w:rsid w:val="00BB7643"/>
    <w:rsid w:val="00BB7CE2"/>
    <w:rsid w:val="00BC234F"/>
    <w:rsid w:val="00BC23B9"/>
    <w:rsid w:val="00BC33BB"/>
    <w:rsid w:val="00BC3EDD"/>
    <w:rsid w:val="00BD13D2"/>
    <w:rsid w:val="00BD270F"/>
    <w:rsid w:val="00BE0382"/>
    <w:rsid w:val="00BE09F4"/>
    <w:rsid w:val="00BE54F9"/>
    <w:rsid w:val="00BF1E56"/>
    <w:rsid w:val="00C008A5"/>
    <w:rsid w:val="00C01167"/>
    <w:rsid w:val="00C04BF2"/>
    <w:rsid w:val="00C0700A"/>
    <w:rsid w:val="00C106DF"/>
    <w:rsid w:val="00C13BFE"/>
    <w:rsid w:val="00C16D88"/>
    <w:rsid w:val="00C177D9"/>
    <w:rsid w:val="00C179C0"/>
    <w:rsid w:val="00C226C1"/>
    <w:rsid w:val="00C23E85"/>
    <w:rsid w:val="00C25022"/>
    <w:rsid w:val="00C324F1"/>
    <w:rsid w:val="00C3276C"/>
    <w:rsid w:val="00C402A6"/>
    <w:rsid w:val="00C40DEE"/>
    <w:rsid w:val="00C423D8"/>
    <w:rsid w:val="00C43743"/>
    <w:rsid w:val="00C4579C"/>
    <w:rsid w:val="00C56D96"/>
    <w:rsid w:val="00C574FE"/>
    <w:rsid w:val="00C61CA9"/>
    <w:rsid w:val="00C628B8"/>
    <w:rsid w:val="00C655EB"/>
    <w:rsid w:val="00C65DD6"/>
    <w:rsid w:val="00C70F31"/>
    <w:rsid w:val="00C73153"/>
    <w:rsid w:val="00C761CC"/>
    <w:rsid w:val="00C771AE"/>
    <w:rsid w:val="00C8019E"/>
    <w:rsid w:val="00C80698"/>
    <w:rsid w:val="00C8174E"/>
    <w:rsid w:val="00C83552"/>
    <w:rsid w:val="00C8427C"/>
    <w:rsid w:val="00C84D7E"/>
    <w:rsid w:val="00C94818"/>
    <w:rsid w:val="00C94FC5"/>
    <w:rsid w:val="00CA252C"/>
    <w:rsid w:val="00CA5274"/>
    <w:rsid w:val="00CB2E7C"/>
    <w:rsid w:val="00CB30A4"/>
    <w:rsid w:val="00CB378F"/>
    <w:rsid w:val="00CB481B"/>
    <w:rsid w:val="00CB560D"/>
    <w:rsid w:val="00CC1CF4"/>
    <w:rsid w:val="00CC2D3E"/>
    <w:rsid w:val="00CC4468"/>
    <w:rsid w:val="00CC471C"/>
    <w:rsid w:val="00CC53C9"/>
    <w:rsid w:val="00CC648D"/>
    <w:rsid w:val="00CD20FC"/>
    <w:rsid w:val="00CE4F40"/>
    <w:rsid w:val="00CE7BE2"/>
    <w:rsid w:val="00CF342D"/>
    <w:rsid w:val="00CF5D5B"/>
    <w:rsid w:val="00CF642C"/>
    <w:rsid w:val="00CF667E"/>
    <w:rsid w:val="00CF761F"/>
    <w:rsid w:val="00D032CA"/>
    <w:rsid w:val="00D04C71"/>
    <w:rsid w:val="00D132D8"/>
    <w:rsid w:val="00D168CB"/>
    <w:rsid w:val="00D26057"/>
    <w:rsid w:val="00D26702"/>
    <w:rsid w:val="00D327A0"/>
    <w:rsid w:val="00D32F0F"/>
    <w:rsid w:val="00D33156"/>
    <w:rsid w:val="00D33C47"/>
    <w:rsid w:val="00D34D35"/>
    <w:rsid w:val="00D35527"/>
    <w:rsid w:val="00D371E4"/>
    <w:rsid w:val="00D40EFC"/>
    <w:rsid w:val="00D425A9"/>
    <w:rsid w:val="00D4339D"/>
    <w:rsid w:val="00D434D9"/>
    <w:rsid w:val="00D4389C"/>
    <w:rsid w:val="00D44404"/>
    <w:rsid w:val="00D46065"/>
    <w:rsid w:val="00D46D55"/>
    <w:rsid w:val="00D470C1"/>
    <w:rsid w:val="00D50DC9"/>
    <w:rsid w:val="00D51DFC"/>
    <w:rsid w:val="00D5267A"/>
    <w:rsid w:val="00D52A0A"/>
    <w:rsid w:val="00D6170E"/>
    <w:rsid w:val="00D620D7"/>
    <w:rsid w:val="00D62BFB"/>
    <w:rsid w:val="00D65E0D"/>
    <w:rsid w:val="00D65E91"/>
    <w:rsid w:val="00D72702"/>
    <w:rsid w:val="00D72DEA"/>
    <w:rsid w:val="00D7572C"/>
    <w:rsid w:val="00D7781B"/>
    <w:rsid w:val="00D77B72"/>
    <w:rsid w:val="00D81629"/>
    <w:rsid w:val="00D84F55"/>
    <w:rsid w:val="00D85DCE"/>
    <w:rsid w:val="00D870EC"/>
    <w:rsid w:val="00DA5AD3"/>
    <w:rsid w:val="00DA6259"/>
    <w:rsid w:val="00DB2BBA"/>
    <w:rsid w:val="00DB3B5D"/>
    <w:rsid w:val="00DB528D"/>
    <w:rsid w:val="00DC5E88"/>
    <w:rsid w:val="00DD1C42"/>
    <w:rsid w:val="00DD41D6"/>
    <w:rsid w:val="00DE05A4"/>
    <w:rsid w:val="00DE2A44"/>
    <w:rsid w:val="00DE40EA"/>
    <w:rsid w:val="00DE739D"/>
    <w:rsid w:val="00DF2422"/>
    <w:rsid w:val="00DF3A38"/>
    <w:rsid w:val="00DF4047"/>
    <w:rsid w:val="00DF433D"/>
    <w:rsid w:val="00DF776C"/>
    <w:rsid w:val="00E03EF7"/>
    <w:rsid w:val="00E0545A"/>
    <w:rsid w:val="00E0740C"/>
    <w:rsid w:val="00E11EF8"/>
    <w:rsid w:val="00E16B87"/>
    <w:rsid w:val="00E205CB"/>
    <w:rsid w:val="00E25A73"/>
    <w:rsid w:val="00E263CA"/>
    <w:rsid w:val="00E27AE4"/>
    <w:rsid w:val="00E366ED"/>
    <w:rsid w:val="00E403A3"/>
    <w:rsid w:val="00E40B5B"/>
    <w:rsid w:val="00E4126B"/>
    <w:rsid w:val="00E43572"/>
    <w:rsid w:val="00E45A2B"/>
    <w:rsid w:val="00E46D19"/>
    <w:rsid w:val="00E47D87"/>
    <w:rsid w:val="00E5163D"/>
    <w:rsid w:val="00E5433B"/>
    <w:rsid w:val="00E60C62"/>
    <w:rsid w:val="00E635B6"/>
    <w:rsid w:val="00E65CBA"/>
    <w:rsid w:val="00E717AF"/>
    <w:rsid w:val="00E74073"/>
    <w:rsid w:val="00E762F2"/>
    <w:rsid w:val="00E77AFE"/>
    <w:rsid w:val="00E86F74"/>
    <w:rsid w:val="00E875A8"/>
    <w:rsid w:val="00E90DC7"/>
    <w:rsid w:val="00E91117"/>
    <w:rsid w:val="00E91133"/>
    <w:rsid w:val="00E9321C"/>
    <w:rsid w:val="00E96FE6"/>
    <w:rsid w:val="00EA184B"/>
    <w:rsid w:val="00EA26AB"/>
    <w:rsid w:val="00EA341E"/>
    <w:rsid w:val="00EB20DC"/>
    <w:rsid w:val="00EC0B11"/>
    <w:rsid w:val="00EC3308"/>
    <w:rsid w:val="00EC4540"/>
    <w:rsid w:val="00EC5EF9"/>
    <w:rsid w:val="00ED4ABC"/>
    <w:rsid w:val="00ED70B8"/>
    <w:rsid w:val="00EE5106"/>
    <w:rsid w:val="00EF19C1"/>
    <w:rsid w:val="00EF50F4"/>
    <w:rsid w:val="00EF5C4B"/>
    <w:rsid w:val="00F02209"/>
    <w:rsid w:val="00F0341E"/>
    <w:rsid w:val="00F04688"/>
    <w:rsid w:val="00F05A2E"/>
    <w:rsid w:val="00F0668B"/>
    <w:rsid w:val="00F1043D"/>
    <w:rsid w:val="00F108D9"/>
    <w:rsid w:val="00F124C6"/>
    <w:rsid w:val="00F12AD5"/>
    <w:rsid w:val="00F14E17"/>
    <w:rsid w:val="00F16B97"/>
    <w:rsid w:val="00F20C24"/>
    <w:rsid w:val="00F20F77"/>
    <w:rsid w:val="00F232D6"/>
    <w:rsid w:val="00F27CDB"/>
    <w:rsid w:val="00F33957"/>
    <w:rsid w:val="00F33FD7"/>
    <w:rsid w:val="00F4249E"/>
    <w:rsid w:val="00F42C27"/>
    <w:rsid w:val="00F44DE6"/>
    <w:rsid w:val="00F5063E"/>
    <w:rsid w:val="00F51148"/>
    <w:rsid w:val="00F527B6"/>
    <w:rsid w:val="00F52A3D"/>
    <w:rsid w:val="00F5526D"/>
    <w:rsid w:val="00F608DD"/>
    <w:rsid w:val="00F626C9"/>
    <w:rsid w:val="00F62DFC"/>
    <w:rsid w:val="00F637F5"/>
    <w:rsid w:val="00F66E8D"/>
    <w:rsid w:val="00F86918"/>
    <w:rsid w:val="00F86B03"/>
    <w:rsid w:val="00F8706D"/>
    <w:rsid w:val="00F90011"/>
    <w:rsid w:val="00F92267"/>
    <w:rsid w:val="00F9635F"/>
    <w:rsid w:val="00FA122A"/>
    <w:rsid w:val="00FA1F9F"/>
    <w:rsid w:val="00FA282F"/>
    <w:rsid w:val="00FA2979"/>
    <w:rsid w:val="00FA3DE5"/>
    <w:rsid w:val="00FA5BA3"/>
    <w:rsid w:val="00FA62B9"/>
    <w:rsid w:val="00FA6F35"/>
    <w:rsid w:val="00FB1919"/>
    <w:rsid w:val="00FC4A87"/>
    <w:rsid w:val="00FC5123"/>
    <w:rsid w:val="00FD1B75"/>
    <w:rsid w:val="00FD2237"/>
    <w:rsid w:val="00FD6F6D"/>
    <w:rsid w:val="00FE3A06"/>
    <w:rsid w:val="00FE3B68"/>
    <w:rsid w:val="00FE6A6B"/>
    <w:rsid w:val="00FF3CA6"/>
    <w:rsid w:val="00FF3E7A"/>
    <w:rsid w:val="00FF53D3"/>
    <w:rsid w:val="00FF58B9"/>
    <w:rsid w:val="00FF6BD3"/>
    <w:rsid w:val="0AD1F9EC"/>
    <w:rsid w:val="0CC94135"/>
    <w:rsid w:val="0DBE1FC3"/>
    <w:rsid w:val="1A675477"/>
    <w:rsid w:val="1D2FC86E"/>
    <w:rsid w:val="27B63019"/>
    <w:rsid w:val="2A5D280D"/>
    <w:rsid w:val="2D28C7A5"/>
    <w:rsid w:val="309570D7"/>
    <w:rsid w:val="32BC0084"/>
    <w:rsid w:val="35586C84"/>
    <w:rsid w:val="3B6C1F7B"/>
    <w:rsid w:val="3CC2FC2A"/>
    <w:rsid w:val="410B2E18"/>
    <w:rsid w:val="43584027"/>
    <w:rsid w:val="45D1EC7A"/>
    <w:rsid w:val="4690BC81"/>
    <w:rsid w:val="4C9BE1C5"/>
    <w:rsid w:val="506BC2B2"/>
    <w:rsid w:val="542140AC"/>
    <w:rsid w:val="6206CFB5"/>
    <w:rsid w:val="622DF736"/>
    <w:rsid w:val="752B10D3"/>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0BC81"/>
  <w15:chartTrackingRefBased/>
  <w15:docId w15:val="{9494DBC0-2564-4DC0-8837-331EB65E547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es-ES" w:eastAsia="en-US"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Ttulo1">
    <w:name w:val="heading 1"/>
    <w:basedOn w:val="Subtitulo1"/>
    <w:next w:val="Normal"/>
    <w:link w:val="Ttulo1Car"/>
    <w:uiPriority w:val="9"/>
    <w:qFormat/>
    <w:rsid w:val="00850313"/>
    <w:pPr>
      <w:outlineLvl w:val="0"/>
    </w:pPr>
    <w:rPr>
      <w:iCs/>
    </w:rPr>
  </w:style>
  <w:style w:type="paragraph" w:styleId="Ttulo2">
    <w:name w:val="heading 2"/>
    <w:basedOn w:val="Normal"/>
    <w:next w:val="Normal"/>
    <w:link w:val="Ttulo2Car"/>
    <w:uiPriority w:val="9"/>
    <w:unhideWhenUsed/>
    <w:qFormat/>
    <w:rsid w:val="00C40DEE"/>
    <w:pPr>
      <w:keepNext/>
      <w:keepLines/>
      <w:spacing w:before="40" w:after="0"/>
      <w:outlineLvl w:val="1"/>
    </w:pPr>
    <w:rPr>
      <w:rFonts w:asciiTheme="majorHAnsi" w:hAnsiTheme="majorHAnsi" w:eastAsiaTheme="majorEastAsia" w:cstheme="majorBidi"/>
      <w:color w:val="0F4761" w:themeColor="accent1" w:themeShade="BF"/>
      <w:sz w:val="26"/>
      <w:szCs w:val="26"/>
    </w:rPr>
  </w:style>
  <w:style w:type="paragraph" w:styleId="Ttulo3">
    <w:name w:val="heading 3"/>
    <w:basedOn w:val="Subtitulo3"/>
    <w:link w:val="Ttulo3Car"/>
    <w:uiPriority w:val="9"/>
    <w:qFormat/>
    <w:rsid w:val="00850313"/>
    <w:pPr>
      <w:outlineLvl w:val="2"/>
    </w:pPr>
    <w:rPr>
      <w:i/>
      <w:iCs/>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Encabezado">
    <w:name w:val="header"/>
    <w:basedOn w:val="Normal"/>
    <w:link w:val="EncabezadoCar"/>
    <w:uiPriority w:val="99"/>
    <w:unhideWhenUsed/>
    <w:rsid w:val="00F608DD"/>
    <w:pPr>
      <w:tabs>
        <w:tab w:val="center" w:pos="4252"/>
        <w:tab w:val="right" w:pos="8504"/>
      </w:tabs>
      <w:spacing w:after="0" w:line="240" w:lineRule="auto"/>
    </w:pPr>
  </w:style>
  <w:style w:type="character" w:styleId="EncabezadoCar" w:customStyle="1">
    <w:name w:val="Encabezado Car"/>
    <w:basedOn w:val="Fuentedeprrafopredeter"/>
    <w:link w:val="Encabezado"/>
    <w:uiPriority w:val="99"/>
    <w:rsid w:val="00F608DD"/>
  </w:style>
  <w:style w:type="paragraph" w:styleId="Piedepgina">
    <w:name w:val="footer"/>
    <w:basedOn w:val="Normal"/>
    <w:link w:val="PiedepginaCar"/>
    <w:uiPriority w:val="99"/>
    <w:unhideWhenUsed/>
    <w:rsid w:val="00F608DD"/>
    <w:pPr>
      <w:tabs>
        <w:tab w:val="center" w:pos="4252"/>
        <w:tab w:val="right" w:pos="8504"/>
      </w:tabs>
      <w:spacing w:after="0" w:line="240" w:lineRule="auto"/>
    </w:pPr>
  </w:style>
  <w:style w:type="character" w:styleId="PiedepginaCar" w:customStyle="1">
    <w:name w:val="Pie de página Car"/>
    <w:basedOn w:val="Fuentedeprrafopredeter"/>
    <w:link w:val="Piedepgina"/>
    <w:uiPriority w:val="99"/>
    <w:rsid w:val="00F608DD"/>
  </w:style>
  <w:style w:type="paragraph" w:styleId="Prrafodelista">
    <w:name w:val="List Paragraph"/>
    <w:basedOn w:val="Normal"/>
    <w:link w:val="PrrafodelistaCar"/>
    <w:uiPriority w:val="34"/>
    <w:qFormat/>
    <w:rsid w:val="00D46D55"/>
    <w:pPr>
      <w:ind w:left="720"/>
      <w:contextualSpacing/>
    </w:pPr>
  </w:style>
  <w:style w:type="paragraph" w:styleId="Parrafo3" w:customStyle="1">
    <w:name w:val="Parrafo 3"/>
    <w:basedOn w:val="Prrafodelista"/>
    <w:link w:val="Parrafo3Car"/>
    <w:qFormat/>
    <w:rsid w:val="0067388D"/>
    <w:pPr>
      <w:spacing w:line="360" w:lineRule="auto"/>
    </w:pPr>
    <w:rPr>
      <w:rFonts w:ascii="Times New Roman" w:hAnsi="Times New Roman" w:cs="Times New Roman"/>
      <w:sz w:val="22"/>
      <w:szCs w:val="22"/>
      <w:lang w:val="es-PE" w:eastAsia="es-MX"/>
    </w:rPr>
  </w:style>
  <w:style w:type="character" w:styleId="PrrafodelistaCar" w:customStyle="1">
    <w:name w:val="Párrafo de lista Car"/>
    <w:basedOn w:val="Fuentedeprrafopredeter"/>
    <w:link w:val="Prrafodelista"/>
    <w:uiPriority w:val="34"/>
    <w:rsid w:val="00A57FAD"/>
  </w:style>
  <w:style w:type="character" w:styleId="Parrafo3Car" w:customStyle="1">
    <w:name w:val="Parrafo 3 Car"/>
    <w:basedOn w:val="PrrafodelistaCar"/>
    <w:link w:val="Parrafo3"/>
    <w:rsid w:val="0067388D"/>
    <w:rPr>
      <w:rFonts w:ascii="Times New Roman" w:hAnsi="Times New Roman" w:cs="Times New Roman"/>
      <w:sz w:val="22"/>
      <w:szCs w:val="22"/>
      <w:lang w:val="es-PE" w:eastAsia="es-MX"/>
    </w:rPr>
  </w:style>
  <w:style w:type="character" w:styleId="Hipervnculo">
    <w:name w:val="Hyperlink"/>
    <w:basedOn w:val="Fuentedeprrafopredeter"/>
    <w:uiPriority w:val="99"/>
    <w:unhideWhenUsed/>
    <w:rsid w:val="002F49DA"/>
    <w:rPr>
      <w:color w:val="467886" w:themeColor="hyperlink"/>
      <w:u w:val="single"/>
    </w:rPr>
  </w:style>
  <w:style w:type="character" w:styleId="Mencinsinresolver">
    <w:name w:val="Unresolved Mention"/>
    <w:basedOn w:val="Fuentedeprrafopredeter"/>
    <w:uiPriority w:val="99"/>
    <w:semiHidden/>
    <w:unhideWhenUsed/>
    <w:rsid w:val="002F49DA"/>
    <w:rPr>
      <w:color w:val="605E5C"/>
      <w:shd w:val="clear" w:color="auto" w:fill="E1DFDD"/>
    </w:rPr>
  </w:style>
  <w:style w:type="paragraph" w:styleId="Parrafo2" w:customStyle="1">
    <w:name w:val="Parrafo 2"/>
    <w:basedOn w:val="Prrafodelista"/>
    <w:link w:val="Parrafo2Car"/>
    <w:qFormat/>
    <w:rsid w:val="00D52A0A"/>
    <w:pPr>
      <w:spacing w:line="360" w:lineRule="auto"/>
      <w:ind w:left="792"/>
    </w:pPr>
    <w:rPr>
      <w:rFonts w:ascii="Times New Roman" w:hAnsi="Times New Roman" w:cs="Times New Roman"/>
      <w:sz w:val="22"/>
      <w:szCs w:val="22"/>
      <w:lang w:val="es-PE"/>
    </w:rPr>
  </w:style>
  <w:style w:type="character" w:styleId="Parrafo2Car" w:customStyle="1">
    <w:name w:val="Parrafo 2 Car"/>
    <w:basedOn w:val="PrrafodelistaCar"/>
    <w:link w:val="Parrafo2"/>
    <w:rsid w:val="00D52A0A"/>
    <w:rPr>
      <w:rFonts w:ascii="Times New Roman" w:hAnsi="Times New Roman" w:cs="Times New Roman"/>
      <w:sz w:val="22"/>
      <w:szCs w:val="22"/>
      <w:lang w:val="es-PE"/>
    </w:rPr>
  </w:style>
  <w:style w:type="paragraph" w:styleId="Subtitulo1" w:customStyle="1">
    <w:name w:val="Subtitulo 1"/>
    <w:basedOn w:val="Prrafodelista"/>
    <w:link w:val="Subtitulo1Car"/>
    <w:qFormat/>
    <w:rsid w:val="00850313"/>
    <w:pPr>
      <w:numPr>
        <w:numId w:val="1"/>
      </w:numPr>
      <w:spacing w:line="360" w:lineRule="auto"/>
    </w:pPr>
    <w:rPr>
      <w:rFonts w:ascii="Times New Roman" w:hAnsi="Times New Roman" w:cs="Times New Roman"/>
      <w:b/>
      <w:bCs/>
      <w:i/>
      <w:lang w:val="es-PE"/>
    </w:rPr>
  </w:style>
  <w:style w:type="character" w:styleId="Subtitulo1Car" w:customStyle="1">
    <w:name w:val="Subtitulo 1 Car"/>
    <w:basedOn w:val="PrrafodelistaCar"/>
    <w:link w:val="Subtitulo1"/>
    <w:rsid w:val="00850313"/>
    <w:rPr>
      <w:rFonts w:ascii="Times New Roman" w:hAnsi="Times New Roman" w:cs="Times New Roman"/>
      <w:b/>
      <w:bCs/>
      <w:i/>
      <w:lang w:val="es-PE"/>
    </w:rPr>
  </w:style>
  <w:style w:type="paragraph" w:styleId="Subtitulo2" w:customStyle="1">
    <w:name w:val="Subtitulo 2"/>
    <w:basedOn w:val="Prrafodelista"/>
    <w:link w:val="Subtitulo2Car"/>
    <w:qFormat/>
    <w:rsid w:val="00850313"/>
    <w:pPr>
      <w:numPr>
        <w:ilvl w:val="1"/>
        <w:numId w:val="1"/>
      </w:numPr>
      <w:spacing w:line="360" w:lineRule="auto"/>
      <w:jc w:val="both"/>
    </w:pPr>
    <w:rPr>
      <w:rFonts w:ascii="Times New Roman" w:hAnsi="Times New Roman" w:cs="Times New Roman"/>
      <w:b/>
      <w:bCs/>
      <w:i/>
      <w:lang w:val="es-PE"/>
    </w:rPr>
  </w:style>
  <w:style w:type="character" w:styleId="Subtitulo2Car" w:customStyle="1">
    <w:name w:val="Subtitulo 2 Car"/>
    <w:basedOn w:val="PrrafodelistaCar"/>
    <w:link w:val="Subtitulo2"/>
    <w:rsid w:val="00850313"/>
    <w:rPr>
      <w:rFonts w:ascii="Times New Roman" w:hAnsi="Times New Roman" w:cs="Times New Roman"/>
      <w:b/>
      <w:bCs/>
      <w:i/>
      <w:lang w:val="es-PE"/>
    </w:rPr>
  </w:style>
  <w:style w:type="paragraph" w:styleId="Parrafo1" w:customStyle="1">
    <w:name w:val="Parrafo 1"/>
    <w:basedOn w:val="Subtitulo1"/>
    <w:link w:val="Parrafo1Car"/>
    <w:qFormat/>
    <w:rsid w:val="009F76D5"/>
    <w:pPr>
      <w:numPr>
        <w:numId w:val="0"/>
      </w:numPr>
    </w:pPr>
    <w:rPr>
      <w:b w:val="0"/>
      <w:bCs w:val="0"/>
      <w:i w:val="0"/>
      <w:iCs/>
      <w:sz w:val="22"/>
      <w:szCs w:val="22"/>
    </w:rPr>
  </w:style>
  <w:style w:type="character" w:styleId="Parrafo1Car" w:customStyle="1">
    <w:name w:val="Parrafo 1 Car"/>
    <w:basedOn w:val="Subtitulo1Car"/>
    <w:link w:val="Parrafo1"/>
    <w:rsid w:val="009F76D5"/>
    <w:rPr>
      <w:rFonts w:ascii="Times New Roman" w:hAnsi="Times New Roman" w:cs="Times New Roman"/>
      <w:b w:val="0"/>
      <w:bCs w:val="0"/>
      <w:i w:val="0"/>
      <w:iCs/>
      <w:sz w:val="22"/>
      <w:szCs w:val="22"/>
      <w:lang w:val="es-PE"/>
    </w:rPr>
  </w:style>
  <w:style w:type="character" w:styleId="oypena" w:customStyle="1">
    <w:name w:val="oypena"/>
    <w:basedOn w:val="Fuentedeprrafopredeter"/>
    <w:rsid w:val="00FF53D3"/>
  </w:style>
  <w:style w:type="paragraph" w:styleId="NormalWeb">
    <w:name w:val="Normal (Web)"/>
    <w:basedOn w:val="Normal"/>
    <w:uiPriority w:val="99"/>
    <w:unhideWhenUsed/>
    <w:rsid w:val="000B6445"/>
    <w:pPr>
      <w:spacing w:before="100" w:beforeAutospacing="1" w:after="100" w:afterAutospacing="1" w:line="240" w:lineRule="auto"/>
    </w:pPr>
    <w:rPr>
      <w:rFonts w:ascii="Times New Roman" w:hAnsi="Times New Roman" w:eastAsia="Times New Roman" w:cs="Times New Roman"/>
      <w:lang w:eastAsia="es-ES"/>
    </w:rPr>
  </w:style>
  <w:style w:type="table" w:styleId="Tablaconcuadrcula">
    <w:name w:val="Table Grid"/>
    <w:basedOn w:val="Tabla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Ttulo3Car" w:customStyle="1">
    <w:name w:val="Título 3 Car"/>
    <w:basedOn w:val="Fuentedeprrafopredeter"/>
    <w:link w:val="Ttulo3"/>
    <w:uiPriority w:val="9"/>
    <w:rsid w:val="00850313"/>
    <w:rPr>
      <w:rFonts w:ascii="Times New Roman" w:hAnsi="Times New Roman" w:cs="Times New Roman"/>
      <w:b/>
      <w:bCs/>
      <w:iCs/>
      <w:lang w:val="es-PE" w:eastAsia="es-MX"/>
    </w:rPr>
  </w:style>
  <w:style w:type="character" w:styleId="Ttulo2Car" w:customStyle="1">
    <w:name w:val="Título 2 Car"/>
    <w:basedOn w:val="Fuentedeprrafopredeter"/>
    <w:link w:val="Ttulo2"/>
    <w:uiPriority w:val="9"/>
    <w:rsid w:val="001C43DC"/>
    <w:rPr>
      <w:rFonts w:asciiTheme="majorHAnsi" w:hAnsiTheme="majorHAnsi" w:eastAsiaTheme="majorEastAsia" w:cstheme="majorBidi"/>
      <w:color w:val="0F4761" w:themeColor="accent1" w:themeShade="BF"/>
      <w:sz w:val="26"/>
      <w:szCs w:val="26"/>
    </w:rPr>
  </w:style>
  <w:style w:type="table" w:styleId="Tabladecuadrcula4">
    <w:name w:val="Grid Table 4"/>
    <w:basedOn w:val="Tablanormal"/>
    <w:uiPriority w:val="49"/>
    <w:rsid w:val="00E717A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B73EB5"/>
    <w:rPr>
      <w:color w:val="96607D" w:themeColor="followedHyperlink"/>
      <w:u w:val="single"/>
    </w:rPr>
  </w:style>
  <w:style w:type="character" w:styleId="Ttulo1Car" w:customStyle="1">
    <w:name w:val="Título 1 Car"/>
    <w:basedOn w:val="Fuentedeprrafopredeter"/>
    <w:link w:val="Ttulo1"/>
    <w:uiPriority w:val="9"/>
    <w:rsid w:val="00850313"/>
    <w:rPr>
      <w:rFonts w:ascii="Times New Roman" w:hAnsi="Times New Roman" w:cs="Times New Roman"/>
      <w:b/>
      <w:bCs/>
      <w:i/>
      <w:iCs/>
      <w:lang w:val="es-PE"/>
    </w:rPr>
  </w:style>
  <w:style w:type="paragraph" w:styleId="Bibliografa">
    <w:name w:val="Bibliography"/>
    <w:basedOn w:val="Normal"/>
    <w:next w:val="Normal"/>
    <w:uiPriority w:val="37"/>
    <w:unhideWhenUsed/>
    <w:rsid w:val="007E7AE2"/>
    <w:pPr>
      <w:spacing w:after="240" w:line="240" w:lineRule="auto"/>
    </w:pPr>
  </w:style>
  <w:style w:type="paragraph" w:styleId="Subtitulo3" w:customStyle="1">
    <w:name w:val="Subtitulo 3"/>
    <w:basedOn w:val="Subtitulo2"/>
    <w:qFormat/>
    <w:rsid w:val="00FA5BA3"/>
    <w:pPr>
      <w:numPr>
        <w:ilvl w:val="2"/>
      </w:numPr>
    </w:pPr>
    <w:rPr>
      <w:i w:val="0"/>
      <w:lang w:eastAsia="es-MX"/>
    </w:rPr>
  </w:style>
  <w:style w:type="paragraph" w:styleId="TDC1">
    <w:name w:val="toc 1"/>
    <w:basedOn w:val="Normal"/>
    <w:next w:val="Normal"/>
    <w:autoRedefine/>
    <w:uiPriority w:val="39"/>
    <w:unhideWhenUsed/>
    <w:rsid w:val="00C84D7E"/>
    <w:pPr>
      <w:spacing w:after="100"/>
    </w:pPr>
    <w:rPr>
      <w:rFonts w:ascii="Times New Roman" w:hAnsi="Times New Roman"/>
    </w:rPr>
  </w:style>
  <w:style w:type="paragraph" w:styleId="TDC2">
    <w:name w:val="toc 2"/>
    <w:basedOn w:val="Normal"/>
    <w:next w:val="Normal"/>
    <w:autoRedefine/>
    <w:uiPriority w:val="39"/>
    <w:unhideWhenUsed/>
    <w:rsid w:val="00C84D7E"/>
    <w:pPr>
      <w:spacing w:after="100"/>
      <w:ind w:left="240"/>
    </w:pPr>
    <w:rPr>
      <w:rFonts w:ascii="Times New Roman" w:hAnsi="Times New Roman"/>
    </w:rPr>
  </w:style>
  <w:style w:type="paragraph" w:styleId="TDC3">
    <w:name w:val="toc 3"/>
    <w:basedOn w:val="Normal"/>
    <w:next w:val="Normal"/>
    <w:autoRedefine/>
    <w:uiPriority w:val="39"/>
    <w:unhideWhenUsed/>
    <w:rsid w:val="00C84D7E"/>
    <w:pPr>
      <w:spacing w:after="100"/>
      <w:ind w:left="480"/>
    </w:pPr>
    <w:rPr>
      <w:rFonts w:ascii="Times New Roman" w:hAnsi="Times New Roman"/>
    </w:rPr>
  </w:style>
  <w:style w:type="character" w:styleId="nfasisintenso">
    <w:name w:val="Intense Emphasis"/>
    <w:basedOn w:val="Fuentedeprrafopredeter"/>
    <w:uiPriority w:val="21"/>
    <w:qFormat/>
    <w:rsid w:val="0067388D"/>
    <w:rPr>
      <w:i/>
      <w:iCs/>
      <w:color w:val="156082" w:themeColor="accent1"/>
    </w:rPr>
  </w:style>
  <w:style w:type="paragraph" w:styleId="HU" w:customStyle="1">
    <w:name w:val="HU"/>
    <w:basedOn w:val="Normal"/>
    <w:qFormat/>
    <w:rsid w:val="001C4049"/>
    <w:rPr>
      <w:rFonts w:ascii="Times New Roman" w:hAnsi="Times New Roman" w:cs="Times New Roman"/>
      <w:b/>
      <w:bCs/>
      <w:sz w:val="28"/>
      <w:szCs w:val="28"/>
    </w:rPr>
  </w:style>
  <w:style w:type="paragraph" w:styleId="Descripcin">
    <w:name w:val="caption"/>
    <w:basedOn w:val="Normal"/>
    <w:next w:val="Normal"/>
    <w:uiPriority w:val="35"/>
    <w:unhideWhenUsed/>
    <w:qFormat/>
    <w:rsid w:val="006235AC"/>
    <w:pPr>
      <w:spacing w:after="200" w:line="240" w:lineRule="auto"/>
      <w:jc w:val="center"/>
    </w:pPr>
    <w:rPr>
      <w:i/>
      <w:iCs/>
      <w:color w:val="0E2841" w:themeColor="text2"/>
      <w:sz w:val="18"/>
      <w:szCs w:val="18"/>
    </w:rPr>
  </w:style>
  <w:style w:type="paragraph" w:styleId="Tabladeilustraciones">
    <w:name w:val="table of figures"/>
    <w:basedOn w:val="Normal"/>
    <w:next w:val="Normal"/>
    <w:uiPriority w:val="99"/>
    <w:unhideWhenUsed/>
    <w:rsid w:val="00275D0E"/>
    <w:pPr>
      <w:spacing w:after="0"/>
    </w:pPr>
    <w:rPr>
      <w:rFonts w:ascii="Times New Roman" w:hAnsi="Times New Roman"/>
    </w:rPr>
  </w:style>
  <w:style w:type="paragraph" w:styleId="Ttulo">
    <w:name w:val="Title"/>
    <w:basedOn w:val="Normal"/>
    <w:next w:val="Normal"/>
    <w:link w:val="TtuloCar"/>
    <w:uiPriority w:val="10"/>
    <w:qFormat/>
    <w:rsid w:val="00275D0E"/>
    <w:pPr>
      <w:spacing w:after="0" w:line="240" w:lineRule="auto"/>
      <w:contextualSpacing/>
    </w:pPr>
    <w:rPr>
      <w:rFonts w:asciiTheme="majorHAnsi" w:hAnsiTheme="majorHAnsi" w:eastAsiaTheme="majorEastAsia" w:cstheme="majorBidi"/>
      <w:spacing w:val="-10"/>
      <w:kern w:val="28"/>
      <w:sz w:val="56"/>
      <w:szCs w:val="56"/>
    </w:rPr>
  </w:style>
  <w:style w:type="character" w:styleId="TtuloCar" w:customStyle="1">
    <w:name w:val="Título Car"/>
    <w:basedOn w:val="Fuentedeprrafopredeter"/>
    <w:link w:val="Ttulo"/>
    <w:uiPriority w:val="10"/>
    <w:rsid w:val="00275D0E"/>
    <w:rPr>
      <w:rFonts w:asciiTheme="majorHAnsi" w:hAnsiTheme="majorHAnsi" w:eastAsiaTheme="majorEastAsia"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06281">
      <w:bodyDiv w:val="1"/>
      <w:marLeft w:val="0"/>
      <w:marRight w:val="0"/>
      <w:marTop w:val="0"/>
      <w:marBottom w:val="0"/>
      <w:divBdr>
        <w:top w:val="none" w:sz="0" w:space="0" w:color="auto"/>
        <w:left w:val="none" w:sz="0" w:space="0" w:color="auto"/>
        <w:bottom w:val="none" w:sz="0" w:space="0" w:color="auto"/>
        <w:right w:val="none" w:sz="0" w:space="0" w:color="auto"/>
      </w:divBdr>
    </w:div>
    <w:div w:id="33695450">
      <w:bodyDiv w:val="1"/>
      <w:marLeft w:val="0"/>
      <w:marRight w:val="0"/>
      <w:marTop w:val="0"/>
      <w:marBottom w:val="0"/>
      <w:divBdr>
        <w:top w:val="none" w:sz="0" w:space="0" w:color="auto"/>
        <w:left w:val="none" w:sz="0" w:space="0" w:color="auto"/>
        <w:bottom w:val="none" w:sz="0" w:space="0" w:color="auto"/>
        <w:right w:val="none" w:sz="0" w:space="0" w:color="auto"/>
      </w:divBdr>
    </w:div>
    <w:div w:id="44452985">
      <w:bodyDiv w:val="1"/>
      <w:marLeft w:val="0"/>
      <w:marRight w:val="0"/>
      <w:marTop w:val="0"/>
      <w:marBottom w:val="0"/>
      <w:divBdr>
        <w:top w:val="none" w:sz="0" w:space="0" w:color="auto"/>
        <w:left w:val="none" w:sz="0" w:space="0" w:color="auto"/>
        <w:bottom w:val="none" w:sz="0" w:space="0" w:color="auto"/>
        <w:right w:val="none" w:sz="0" w:space="0" w:color="auto"/>
      </w:divBdr>
    </w:div>
    <w:div w:id="62408981">
      <w:bodyDiv w:val="1"/>
      <w:marLeft w:val="0"/>
      <w:marRight w:val="0"/>
      <w:marTop w:val="0"/>
      <w:marBottom w:val="0"/>
      <w:divBdr>
        <w:top w:val="none" w:sz="0" w:space="0" w:color="auto"/>
        <w:left w:val="none" w:sz="0" w:space="0" w:color="auto"/>
        <w:bottom w:val="none" w:sz="0" w:space="0" w:color="auto"/>
        <w:right w:val="none" w:sz="0" w:space="0" w:color="auto"/>
      </w:divBdr>
    </w:div>
    <w:div w:id="65344494">
      <w:bodyDiv w:val="1"/>
      <w:marLeft w:val="0"/>
      <w:marRight w:val="0"/>
      <w:marTop w:val="0"/>
      <w:marBottom w:val="0"/>
      <w:divBdr>
        <w:top w:val="none" w:sz="0" w:space="0" w:color="auto"/>
        <w:left w:val="none" w:sz="0" w:space="0" w:color="auto"/>
        <w:bottom w:val="none" w:sz="0" w:space="0" w:color="auto"/>
        <w:right w:val="none" w:sz="0" w:space="0" w:color="auto"/>
      </w:divBdr>
    </w:div>
    <w:div w:id="74598262">
      <w:bodyDiv w:val="1"/>
      <w:marLeft w:val="0"/>
      <w:marRight w:val="0"/>
      <w:marTop w:val="0"/>
      <w:marBottom w:val="0"/>
      <w:divBdr>
        <w:top w:val="none" w:sz="0" w:space="0" w:color="auto"/>
        <w:left w:val="none" w:sz="0" w:space="0" w:color="auto"/>
        <w:bottom w:val="none" w:sz="0" w:space="0" w:color="auto"/>
        <w:right w:val="none" w:sz="0" w:space="0" w:color="auto"/>
      </w:divBdr>
    </w:div>
    <w:div w:id="103311808">
      <w:bodyDiv w:val="1"/>
      <w:marLeft w:val="0"/>
      <w:marRight w:val="0"/>
      <w:marTop w:val="0"/>
      <w:marBottom w:val="0"/>
      <w:divBdr>
        <w:top w:val="none" w:sz="0" w:space="0" w:color="auto"/>
        <w:left w:val="none" w:sz="0" w:space="0" w:color="auto"/>
        <w:bottom w:val="none" w:sz="0" w:space="0" w:color="auto"/>
        <w:right w:val="none" w:sz="0" w:space="0" w:color="auto"/>
      </w:divBdr>
    </w:div>
    <w:div w:id="113256972">
      <w:bodyDiv w:val="1"/>
      <w:marLeft w:val="0"/>
      <w:marRight w:val="0"/>
      <w:marTop w:val="0"/>
      <w:marBottom w:val="0"/>
      <w:divBdr>
        <w:top w:val="none" w:sz="0" w:space="0" w:color="auto"/>
        <w:left w:val="none" w:sz="0" w:space="0" w:color="auto"/>
        <w:bottom w:val="none" w:sz="0" w:space="0" w:color="auto"/>
        <w:right w:val="none" w:sz="0" w:space="0" w:color="auto"/>
      </w:divBdr>
    </w:div>
    <w:div w:id="124010214">
      <w:bodyDiv w:val="1"/>
      <w:marLeft w:val="0"/>
      <w:marRight w:val="0"/>
      <w:marTop w:val="0"/>
      <w:marBottom w:val="0"/>
      <w:divBdr>
        <w:top w:val="none" w:sz="0" w:space="0" w:color="auto"/>
        <w:left w:val="none" w:sz="0" w:space="0" w:color="auto"/>
        <w:bottom w:val="none" w:sz="0" w:space="0" w:color="auto"/>
        <w:right w:val="none" w:sz="0" w:space="0" w:color="auto"/>
      </w:divBdr>
    </w:div>
    <w:div w:id="137916703">
      <w:bodyDiv w:val="1"/>
      <w:marLeft w:val="0"/>
      <w:marRight w:val="0"/>
      <w:marTop w:val="0"/>
      <w:marBottom w:val="0"/>
      <w:divBdr>
        <w:top w:val="none" w:sz="0" w:space="0" w:color="auto"/>
        <w:left w:val="none" w:sz="0" w:space="0" w:color="auto"/>
        <w:bottom w:val="none" w:sz="0" w:space="0" w:color="auto"/>
        <w:right w:val="none" w:sz="0" w:space="0" w:color="auto"/>
      </w:divBdr>
    </w:div>
    <w:div w:id="157502121">
      <w:bodyDiv w:val="1"/>
      <w:marLeft w:val="0"/>
      <w:marRight w:val="0"/>
      <w:marTop w:val="0"/>
      <w:marBottom w:val="0"/>
      <w:divBdr>
        <w:top w:val="none" w:sz="0" w:space="0" w:color="auto"/>
        <w:left w:val="none" w:sz="0" w:space="0" w:color="auto"/>
        <w:bottom w:val="none" w:sz="0" w:space="0" w:color="auto"/>
        <w:right w:val="none" w:sz="0" w:space="0" w:color="auto"/>
      </w:divBdr>
    </w:div>
    <w:div w:id="163205859">
      <w:bodyDiv w:val="1"/>
      <w:marLeft w:val="0"/>
      <w:marRight w:val="0"/>
      <w:marTop w:val="0"/>
      <w:marBottom w:val="0"/>
      <w:divBdr>
        <w:top w:val="none" w:sz="0" w:space="0" w:color="auto"/>
        <w:left w:val="none" w:sz="0" w:space="0" w:color="auto"/>
        <w:bottom w:val="none" w:sz="0" w:space="0" w:color="auto"/>
        <w:right w:val="none" w:sz="0" w:space="0" w:color="auto"/>
      </w:divBdr>
    </w:div>
    <w:div w:id="168834777">
      <w:bodyDiv w:val="1"/>
      <w:marLeft w:val="0"/>
      <w:marRight w:val="0"/>
      <w:marTop w:val="0"/>
      <w:marBottom w:val="0"/>
      <w:divBdr>
        <w:top w:val="none" w:sz="0" w:space="0" w:color="auto"/>
        <w:left w:val="none" w:sz="0" w:space="0" w:color="auto"/>
        <w:bottom w:val="none" w:sz="0" w:space="0" w:color="auto"/>
        <w:right w:val="none" w:sz="0" w:space="0" w:color="auto"/>
      </w:divBdr>
      <w:divsChild>
        <w:div w:id="197670073">
          <w:marLeft w:val="0"/>
          <w:marRight w:val="0"/>
          <w:marTop w:val="0"/>
          <w:marBottom w:val="0"/>
          <w:divBdr>
            <w:top w:val="none" w:sz="0" w:space="0" w:color="auto"/>
            <w:left w:val="none" w:sz="0" w:space="0" w:color="auto"/>
            <w:bottom w:val="none" w:sz="0" w:space="0" w:color="auto"/>
            <w:right w:val="none" w:sz="0" w:space="0" w:color="auto"/>
          </w:divBdr>
        </w:div>
        <w:div w:id="560285727">
          <w:marLeft w:val="0"/>
          <w:marRight w:val="0"/>
          <w:marTop w:val="0"/>
          <w:marBottom w:val="0"/>
          <w:divBdr>
            <w:top w:val="none" w:sz="0" w:space="0" w:color="auto"/>
            <w:left w:val="none" w:sz="0" w:space="0" w:color="auto"/>
            <w:bottom w:val="none" w:sz="0" w:space="0" w:color="auto"/>
            <w:right w:val="none" w:sz="0" w:space="0" w:color="auto"/>
          </w:divBdr>
        </w:div>
        <w:div w:id="865950987">
          <w:marLeft w:val="0"/>
          <w:marRight w:val="0"/>
          <w:marTop w:val="0"/>
          <w:marBottom w:val="0"/>
          <w:divBdr>
            <w:top w:val="none" w:sz="0" w:space="0" w:color="auto"/>
            <w:left w:val="none" w:sz="0" w:space="0" w:color="auto"/>
            <w:bottom w:val="none" w:sz="0" w:space="0" w:color="auto"/>
            <w:right w:val="none" w:sz="0" w:space="0" w:color="auto"/>
          </w:divBdr>
        </w:div>
        <w:div w:id="1077483808">
          <w:marLeft w:val="0"/>
          <w:marRight w:val="0"/>
          <w:marTop w:val="0"/>
          <w:marBottom w:val="0"/>
          <w:divBdr>
            <w:top w:val="none" w:sz="0" w:space="0" w:color="auto"/>
            <w:left w:val="none" w:sz="0" w:space="0" w:color="auto"/>
            <w:bottom w:val="none" w:sz="0" w:space="0" w:color="auto"/>
            <w:right w:val="none" w:sz="0" w:space="0" w:color="auto"/>
          </w:divBdr>
        </w:div>
        <w:div w:id="1500340829">
          <w:marLeft w:val="0"/>
          <w:marRight w:val="0"/>
          <w:marTop w:val="0"/>
          <w:marBottom w:val="0"/>
          <w:divBdr>
            <w:top w:val="none" w:sz="0" w:space="0" w:color="auto"/>
            <w:left w:val="none" w:sz="0" w:space="0" w:color="auto"/>
            <w:bottom w:val="none" w:sz="0" w:space="0" w:color="auto"/>
            <w:right w:val="none" w:sz="0" w:space="0" w:color="auto"/>
          </w:divBdr>
        </w:div>
        <w:div w:id="1851792949">
          <w:marLeft w:val="0"/>
          <w:marRight w:val="0"/>
          <w:marTop w:val="0"/>
          <w:marBottom w:val="0"/>
          <w:divBdr>
            <w:top w:val="none" w:sz="0" w:space="0" w:color="auto"/>
            <w:left w:val="none" w:sz="0" w:space="0" w:color="auto"/>
            <w:bottom w:val="none" w:sz="0" w:space="0" w:color="auto"/>
            <w:right w:val="none" w:sz="0" w:space="0" w:color="auto"/>
          </w:divBdr>
        </w:div>
        <w:div w:id="1897012679">
          <w:marLeft w:val="0"/>
          <w:marRight w:val="0"/>
          <w:marTop w:val="0"/>
          <w:marBottom w:val="0"/>
          <w:divBdr>
            <w:top w:val="none" w:sz="0" w:space="0" w:color="auto"/>
            <w:left w:val="none" w:sz="0" w:space="0" w:color="auto"/>
            <w:bottom w:val="none" w:sz="0" w:space="0" w:color="auto"/>
            <w:right w:val="none" w:sz="0" w:space="0" w:color="auto"/>
          </w:divBdr>
        </w:div>
      </w:divsChild>
    </w:div>
    <w:div w:id="194275206">
      <w:bodyDiv w:val="1"/>
      <w:marLeft w:val="0"/>
      <w:marRight w:val="0"/>
      <w:marTop w:val="0"/>
      <w:marBottom w:val="0"/>
      <w:divBdr>
        <w:top w:val="none" w:sz="0" w:space="0" w:color="auto"/>
        <w:left w:val="none" w:sz="0" w:space="0" w:color="auto"/>
        <w:bottom w:val="none" w:sz="0" w:space="0" w:color="auto"/>
        <w:right w:val="none" w:sz="0" w:space="0" w:color="auto"/>
      </w:divBdr>
    </w:div>
    <w:div w:id="210964764">
      <w:bodyDiv w:val="1"/>
      <w:marLeft w:val="0"/>
      <w:marRight w:val="0"/>
      <w:marTop w:val="0"/>
      <w:marBottom w:val="0"/>
      <w:divBdr>
        <w:top w:val="none" w:sz="0" w:space="0" w:color="auto"/>
        <w:left w:val="none" w:sz="0" w:space="0" w:color="auto"/>
        <w:bottom w:val="none" w:sz="0" w:space="0" w:color="auto"/>
        <w:right w:val="none" w:sz="0" w:space="0" w:color="auto"/>
      </w:divBdr>
    </w:div>
    <w:div w:id="246229170">
      <w:bodyDiv w:val="1"/>
      <w:marLeft w:val="0"/>
      <w:marRight w:val="0"/>
      <w:marTop w:val="0"/>
      <w:marBottom w:val="0"/>
      <w:divBdr>
        <w:top w:val="none" w:sz="0" w:space="0" w:color="auto"/>
        <w:left w:val="none" w:sz="0" w:space="0" w:color="auto"/>
        <w:bottom w:val="none" w:sz="0" w:space="0" w:color="auto"/>
        <w:right w:val="none" w:sz="0" w:space="0" w:color="auto"/>
      </w:divBdr>
    </w:div>
    <w:div w:id="258829024">
      <w:bodyDiv w:val="1"/>
      <w:marLeft w:val="0"/>
      <w:marRight w:val="0"/>
      <w:marTop w:val="0"/>
      <w:marBottom w:val="0"/>
      <w:divBdr>
        <w:top w:val="none" w:sz="0" w:space="0" w:color="auto"/>
        <w:left w:val="none" w:sz="0" w:space="0" w:color="auto"/>
        <w:bottom w:val="none" w:sz="0" w:space="0" w:color="auto"/>
        <w:right w:val="none" w:sz="0" w:space="0" w:color="auto"/>
      </w:divBdr>
    </w:div>
    <w:div w:id="304505953">
      <w:bodyDiv w:val="1"/>
      <w:marLeft w:val="0"/>
      <w:marRight w:val="0"/>
      <w:marTop w:val="0"/>
      <w:marBottom w:val="0"/>
      <w:divBdr>
        <w:top w:val="none" w:sz="0" w:space="0" w:color="auto"/>
        <w:left w:val="none" w:sz="0" w:space="0" w:color="auto"/>
        <w:bottom w:val="none" w:sz="0" w:space="0" w:color="auto"/>
        <w:right w:val="none" w:sz="0" w:space="0" w:color="auto"/>
      </w:divBdr>
    </w:div>
    <w:div w:id="331687856">
      <w:bodyDiv w:val="1"/>
      <w:marLeft w:val="0"/>
      <w:marRight w:val="0"/>
      <w:marTop w:val="0"/>
      <w:marBottom w:val="0"/>
      <w:divBdr>
        <w:top w:val="none" w:sz="0" w:space="0" w:color="auto"/>
        <w:left w:val="none" w:sz="0" w:space="0" w:color="auto"/>
        <w:bottom w:val="none" w:sz="0" w:space="0" w:color="auto"/>
        <w:right w:val="none" w:sz="0" w:space="0" w:color="auto"/>
      </w:divBdr>
    </w:div>
    <w:div w:id="338966572">
      <w:bodyDiv w:val="1"/>
      <w:marLeft w:val="0"/>
      <w:marRight w:val="0"/>
      <w:marTop w:val="0"/>
      <w:marBottom w:val="0"/>
      <w:divBdr>
        <w:top w:val="none" w:sz="0" w:space="0" w:color="auto"/>
        <w:left w:val="none" w:sz="0" w:space="0" w:color="auto"/>
        <w:bottom w:val="none" w:sz="0" w:space="0" w:color="auto"/>
        <w:right w:val="none" w:sz="0" w:space="0" w:color="auto"/>
      </w:divBdr>
    </w:div>
    <w:div w:id="389772750">
      <w:bodyDiv w:val="1"/>
      <w:marLeft w:val="0"/>
      <w:marRight w:val="0"/>
      <w:marTop w:val="0"/>
      <w:marBottom w:val="0"/>
      <w:divBdr>
        <w:top w:val="none" w:sz="0" w:space="0" w:color="auto"/>
        <w:left w:val="none" w:sz="0" w:space="0" w:color="auto"/>
        <w:bottom w:val="none" w:sz="0" w:space="0" w:color="auto"/>
        <w:right w:val="none" w:sz="0" w:space="0" w:color="auto"/>
      </w:divBdr>
      <w:divsChild>
        <w:div w:id="1236669936">
          <w:marLeft w:val="0"/>
          <w:marRight w:val="0"/>
          <w:marTop w:val="0"/>
          <w:marBottom w:val="0"/>
          <w:divBdr>
            <w:top w:val="none" w:sz="0" w:space="0" w:color="auto"/>
            <w:left w:val="none" w:sz="0" w:space="0" w:color="auto"/>
            <w:bottom w:val="none" w:sz="0" w:space="0" w:color="auto"/>
            <w:right w:val="none" w:sz="0" w:space="0" w:color="auto"/>
          </w:divBdr>
          <w:divsChild>
            <w:div w:id="1390299853">
              <w:marLeft w:val="0"/>
              <w:marRight w:val="-100"/>
              <w:marTop w:val="0"/>
              <w:marBottom w:val="0"/>
              <w:divBdr>
                <w:top w:val="none" w:sz="0" w:space="0" w:color="auto"/>
                <w:left w:val="none" w:sz="0" w:space="0" w:color="auto"/>
                <w:bottom w:val="none" w:sz="0" w:space="0" w:color="auto"/>
                <w:right w:val="none" w:sz="0" w:space="0" w:color="auto"/>
              </w:divBdr>
            </w:div>
          </w:divsChild>
        </w:div>
      </w:divsChild>
    </w:div>
    <w:div w:id="395595247">
      <w:bodyDiv w:val="1"/>
      <w:marLeft w:val="0"/>
      <w:marRight w:val="0"/>
      <w:marTop w:val="0"/>
      <w:marBottom w:val="0"/>
      <w:divBdr>
        <w:top w:val="none" w:sz="0" w:space="0" w:color="auto"/>
        <w:left w:val="none" w:sz="0" w:space="0" w:color="auto"/>
        <w:bottom w:val="none" w:sz="0" w:space="0" w:color="auto"/>
        <w:right w:val="none" w:sz="0" w:space="0" w:color="auto"/>
      </w:divBdr>
    </w:div>
    <w:div w:id="403719457">
      <w:bodyDiv w:val="1"/>
      <w:marLeft w:val="0"/>
      <w:marRight w:val="0"/>
      <w:marTop w:val="0"/>
      <w:marBottom w:val="0"/>
      <w:divBdr>
        <w:top w:val="none" w:sz="0" w:space="0" w:color="auto"/>
        <w:left w:val="none" w:sz="0" w:space="0" w:color="auto"/>
        <w:bottom w:val="none" w:sz="0" w:space="0" w:color="auto"/>
        <w:right w:val="none" w:sz="0" w:space="0" w:color="auto"/>
      </w:divBdr>
    </w:div>
    <w:div w:id="436143366">
      <w:bodyDiv w:val="1"/>
      <w:marLeft w:val="0"/>
      <w:marRight w:val="0"/>
      <w:marTop w:val="0"/>
      <w:marBottom w:val="0"/>
      <w:divBdr>
        <w:top w:val="none" w:sz="0" w:space="0" w:color="auto"/>
        <w:left w:val="none" w:sz="0" w:space="0" w:color="auto"/>
        <w:bottom w:val="none" w:sz="0" w:space="0" w:color="auto"/>
        <w:right w:val="none" w:sz="0" w:space="0" w:color="auto"/>
      </w:divBdr>
    </w:div>
    <w:div w:id="554435221">
      <w:bodyDiv w:val="1"/>
      <w:marLeft w:val="0"/>
      <w:marRight w:val="0"/>
      <w:marTop w:val="0"/>
      <w:marBottom w:val="0"/>
      <w:divBdr>
        <w:top w:val="none" w:sz="0" w:space="0" w:color="auto"/>
        <w:left w:val="none" w:sz="0" w:space="0" w:color="auto"/>
        <w:bottom w:val="none" w:sz="0" w:space="0" w:color="auto"/>
        <w:right w:val="none" w:sz="0" w:space="0" w:color="auto"/>
      </w:divBdr>
    </w:div>
    <w:div w:id="793257821">
      <w:bodyDiv w:val="1"/>
      <w:marLeft w:val="0"/>
      <w:marRight w:val="0"/>
      <w:marTop w:val="0"/>
      <w:marBottom w:val="0"/>
      <w:divBdr>
        <w:top w:val="none" w:sz="0" w:space="0" w:color="auto"/>
        <w:left w:val="none" w:sz="0" w:space="0" w:color="auto"/>
        <w:bottom w:val="none" w:sz="0" w:space="0" w:color="auto"/>
        <w:right w:val="none" w:sz="0" w:space="0" w:color="auto"/>
      </w:divBdr>
    </w:div>
    <w:div w:id="800077792">
      <w:bodyDiv w:val="1"/>
      <w:marLeft w:val="0"/>
      <w:marRight w:val="0"/>
      <w:marTop w:val="0"/>
      <w:marBottom w:val="0"/>
      <w:divBdr>
        <w:top w:val="none" w:sz="0" w:space="0" w:color="auto"/>
        <w:left w:val="none" w:sz="0" w:space="0" w:color="auto"/>
        <w:bottom w:val="none" w:sz="0" w:space="0" w:color="auto"/>
        <w:right w:val="none" w:sz="0" w:space="0" w:color="auto"/>
      </w:divBdr>
    </w:div>
    <w:div w:id="898520818">
      <w:bodyDiv w:val="1"/>
      <w:marLeft w:val="0"/>
      <w:marRight w:val="0"/>
      <w:marTop w:val="0"/>
      <w:marBottom w:val="0"/>
      <w:divBdr>
        <w:top w:val="none" w:sz="0" w:space="0" w:color="auto"/>
        <w:left w:val="none" w:sz="0" w:space="0" w:color="auto"/>
        <w:bottom w:val="none" w:sz="0" w:space="0" w:color="auto"/>
        <w:right w:val="none" w:sz="0" w:space="0" w:color="auto"/>
      </w:divBdr>
    </w:div>
    <w:div w:id="937757673">
      <w:bodyDiv w:val="1"/>
      <w:marLeft w:val="0"/>
      <w:marRight w:val="0"/>
      <w:marTop w:val="0"/>
      <w:marBottom w:val="0"/>
      <w:divBdr>
        <w:top w:val="none" w:sz="0" w:space="0" w:color="auto"/>
        <w:left w:val="none" w:sz="0" w:space="0" w:color="auto"/>
        <w:bottom w:val="none" w:sz="0" w:space="0" w:color="auto"/>
        <w:right w:val="none" w:sz="0" w:space="0" w:color="auto"/>
      </w:divBdr>
    </w:div>
    <w:div w:id="972753389">
      <w:bodyDiv w:val="1"/>
      <w:marLeft w:val="0"/>
      <w:marRight w:val="0"/>
      <w:marTop w:val="0"/>
      <w:marBottom w:val="0"/>
      <w:divBdr>
        <w:top w:val="none" w:sz="0" w:space="0" w:color="auto"/>
        <w:left w:val="none" w:sz="0" w:space="0" w:color="auto"/>
        <w:bottom w:val="none" w:sz="0" w:space="0" w:color="auto"/>
        <w:right w:val="none" w:sz="0" w:space="0" w:color="auto"/>
      </w:divBdr>
    </w:div>
    <w:div w:id="1043869063">
      <w:bodyDiv w:val="1"/>
      <w:marLeft w:val="0"/>
      <w:marRight w:val="0"/>
      <w:marTop w:val="0"/>
      <w:marBottom w:val="0"/>
      <w:divBdr>
        <w:top w:val="none" w:sz="0" w:space="0" w:color="auto"/>
        <w:left w:val="none" w:sz="0" w:space="0" w:color="auto"/>
        <w:bottom w:val="none" w:sz="0" w:space="0" w:color="auto"/>
        <w:right w:val="none" w:sz="0" w:space="0" w:color="auto"/>
      </w:divBdr>
    </w:div>
    <w:div w:id="1059934610">
      <w:marLeft w:val="0"/>
      <w:marRight w:val="0"/>
      <w:marTop w:val="0"/>
      <w:marBottom w:val="0"/>
      <w:divBdr>
        <w:top w:val="none" w:sz="0" w:space="0" w:color="auto"/>
        <w:left w:val="none" w:sz="0" w:space="0" w:color="auto"/>
        <w:bottom w:val="none" w:sz="0" w:space="0" w:color="auto"/>
        <w:right w:val="none" w:sz="0" w:space="0" w:color="auto"/>
      </w:divBdr>
      <w:divsChild>
        <w:div w:id="355159444">
          <w:marLeft w:val="0"/>
          <w:marRight w:val="-100"/>
          <w:marTop w:val="0"/>
          <w:marBottom w:val="0"/>
          <w:divBdr>
            <w:top w:val="none" w:sz="0" w:space="0" w:color="auto"/>
            <w:left w:val="none" w:sz="0" w:space="0" w:color="auto"/>
            <w:bottom w:val="none" w:sz="0" w:space="0" w:color="auto"/>
            <w:right w:val="none" w:sz="0" w:space="0" w:color="auto"/>
          </w:divBdr>
        </w:div>
      </w:divsChild>
    </w:div>
    <w:div w:id="1265961372">
      <w:bodyDiv w:val="1"/>
      <w:marLeft w:val="0"/>
      <w:marRight w:val="0"/>
      <w:marTop w:val="0"/>
      <w:marBottom w:val="0"/>
      <w:divBdr>
        <w:top w:val="none" w:sz="0" w:space="0" w:color="auto"/>
        <w:left w:val="none" w:sz="0" w:space="0" w:color="auto"/>
        <w:bottom w:val="none" w:sz="0" w:space="0" w:color="auto"/>
        <w:right w:val="none" w:sz="0" w:space="0" w:color="auto"/>
      </w:divBdr>
    </w:div>
    <w:div w:id="1303385296">
      <w:bodyDiv w:val="1"/>
      <w:marLeft w:val="0"/>
      <w:marRight w:val="0"/>
      <w:marTop w:val="0"/>
      <w:marBottom w:val="0"/>
      <w:divBdr>
        <w:top w:val="none" w:sz="0" w:space="0" w:color="auto"/>
        <w:left w:val="none" w:sz="0" w:space="0" w:color="auto"/>
        <w:bottom w:val="none" w:sz="0" w:space="0" w:color="auto"/>
        <w:right w:val="none" w:sz="0" w:space="0" w:color="auto"/>
      </w:divBdr>
      <w:divsChild>
        <w:div w:id="1454861435">
          <w:marLeft w:val="0"/>
          <w:marRight w:val="0"/>
          <w:marTop w:val="0"/>
          <w:marBottom w:val="0"/>
          <w:divBdr>
            <w:top w:val="none" w:sz="0" w:space="0" w:color="auto"/>
            <w:left w:val="none" w:sz="0" w:space="0" w:color="auto"/>
            <w:bottom w:val="none" w:sz="0" w:space="0" w:color="auto"/>
            <w:right w:val="none" w:sz="0" w:space="0" w:color="auto"/>
          </w:divBdr>
          <w:divsChild>
            <w:div w:id="1753771712">
              <w:marLeft w:val="0"/>
              <w:marRight w:val="-100"/>
              <w:marTop w:val="0"/>
              <w:marBottom w:val="0"/>
              <w:divBdr>
                <w:top w:val="none" w:sz="0" w:space="0" w:color="auto"/>
                <w:left w:val="none" w:sz="0" w:space="0" w:color="auto"/>
                <w:bottom w:val="none" w:sz="0" w:space="0" w:color="auto"/>
                <w:right w:val="none" w:sz="0" w:space="0" w:color="auto"/>
              </w:divBdr>
            </w:div>
          </w:divsChild>
        </w:div>
      </w:divsChild>
    </w:div>
    <w:div w:id="1309674817">
      <w:bodyDiv w:val="1"/>
      <w:marLeft w:val="0"/>
      <w:marRight w:val="0"/>
      <w:marTop w:val="0"/>
      <w:marBottom w:val="0"/>
      <w:divBdr>
        <w:top w:val="none" w:sz="0" w:space="0" w:color="auto"/>
        <w:left w:val="none" w:sz="0" w:space="0" w:color="auto"/>
        <w:bottom w:val="none" w:sz="0" w:space="0" w:color="auto"/>
        <w:right w:val="none" w:sz="0" w:space="0" w:color="auto"/>
      </w:divBdr>
    </w:div>
    <w:div w:id="1363048590">
      <w:bodyDiv w:val="1"/>
      <w:marLeft w:val="0"/>
      <w:marRight w:val="0"/>
      <w:marTop w:val="0"/>
      <w:marBottom w:val="0"/>
      <w:divBdr>
        <w:top w:val="none" w:sz="0" w:space="0" w:color="auto"/>
        <w:left w:val="none" w:sz="0" w:space="0" w:color="auto"/>
        <w:bottom w:val="none" w:sz="0" w:space="0" w:color="auto"/>
        <w:right w:val="none" w:sz="0" w:space="0" w:color="auto"/>
      </w:divBdr>
    </w:div>
    <w:div w:id="1369725328">
      <w:bodyDiv w:val="1"/>
      <w:marLeft w:val="0"/>
      <w:marRight w:val="0"/>
      <w:marTop w:val="0"/>
      <w:marBottom w:val="0"/>
      <w:divBdr>
        <w:top w:val="none" w:sz="0" w:space="0" w:color="auto"/>
        <w:left w:val="none" w:sz="0" w:space="0" w:color="auto"/>
        <w:bottom w:val="none" w:sz="0" w:space="0" w:color="auto"/>
        <w:right w:val="none" w:sz="0" w:space="0" w:color="auto"/>
      </w:divBdr>
    </w:div>
    <w:div w:id="1425417785">
      <w:bodyDiv w:val="1"/>
      <w:marLeft w:val="0"/>
      <w:marRight w:val="0"/>
      <w:marTop w:val="0"/>
      <w:marBottom w:val="0"/>
      <w:divBdr>
        <w:top w:val="none" w:sz="0" w:space="0" w:color="auto"/>
        <w:left w:val="none" w:sz="0" w:space="0" w:color="auto"/>
        <w:bottom w:val="none" w:sz="0" w:space="0" w:color="auto"/>
        <w:right w:val="none" w:sz="0" w:space="0" w:color="auto"/>
      </w:divBdr>
    </w:div>
    <w:div w:id="1458840799">
      <w:bodyDiv w:val="1"/>
      <w:marLeft w:val="0"/>
      <w:marRight w:val="0"/>
      <w:marTop w:val="0"/>
      <w:marBottom w:val="0"/>
      <w:divBdr>
        <w:top w:val="none" w:sz="0" w:space="0" w:color="auto"/>
        <w:left w:val="none" w:sz="0" w:space="0" w:color="auto"/>
        <w:bottom w:val="none" w:sz="0" w:space="0" w:color="auto"/>
        <w:right w:val="none" w:sz="0" w:space="0" w:color="auto"/>
      </w:divBdr>
    </w:div>
    <w:div w:id="1484082126">
      <w:bodyDiv w:val="1"/>
      <w:marLeft w:val="0"/>
      <w:marRight w:val="0"/>
      <w:marTop w:val="0"/>
      <w:marBottom w:val="0"/>
      <w:divBdr>
        <w:top w:val="none" w:sz="0" w:space="0" w:color="auto"/>
        <w:left w:val="none" w:sz="0" w:space="0" w:color="auto"/>
        <w:bottom w:val="none" w:sz="0" w:space="0" w:color="auto"/>
        <w:right w:val="none" w:sz="0" w:space="0" w:color="auto"/>
      </w:divBdr>
    </w:div>
    <w:div w:id="1493524172">
      <w:bodyDiv w:val="1"/>
      <w:marLeft w:val="0"/>
      <w:marRight w:val="0"/>
      <w:marTop w:val="0"/>
      <w:marBottom w:val="0"/>
      <w:divBdr>
        <w:top w:val="none" w:sz="0" w:space="0" w:color="auto"/>
        <w:left w:val="none" w:sz="0" w:space="0" w:color="auto"/>
        <w:bottom w:val="none" w:sz="0" w:space="0" w:color="auto"/>
        <w:right w:val="none" w:sz="0" w:space="0" w:color="auto"/>
      </w:divBdr>
    </w:div>
    <w:div w:id="1560752266">
      <w:bodyDiv w:val="1"/>
      <w:marLeft w:val="0"/>
      <w:marRight w:val="0"/>
      <w:marTop w:val="0"/>
      <w:marBottom w:val="0"/>
      <w:divBdr>
        <w:top w:val="none" w:sz="0" w:space="0" w:color="auto"/>
        <w:left w:val="none" w:sz="0" w:space="0" w:color="auto"/>
        <w:bottom w:val="none" w:sz="0" w:space="0" w:color="auto"/>
        <w:right w:val="none" w:sz="0" w:space="0" w:color="auto"/>
      </w:divBdr>
      <w:divsChild>
        <w:div w:id="1337339166">
          <w:marLeft w:val="0"/>
          <w:marRight w:val="0"/>
          <w:marTop w:val="0"/>
          <w:marBottom w:val="0"/>
          <w:divBdr>
            <w:top w:val="none" w:sz="0" w:space="0" w:color="auto"/>
            <w:left w:val="none" w:sz="0" w:space="0" w:color="auto"/>
            <w:bottom w:val="none" w:sz="0" w:space="0" w:color="auto"/>
            <w:right w:val="none" w:sz="0" w:space="0" w:color="auto"/>
          </w:divBdr>
        </w:div>
      </w:divsChild>
    </w:div>
    <w:div w:id="1561940151">
      <w:bodyDiv w:val="1"/>
      <w:marLeft w:val="0"/>
      <w:marRight w:val="0"/>
      <w:marTop w:val="0"/>
      <w:marBottom w:val="0"/>
      <w:divBdr>
        <w:top w:val="none" w:sz="0" w:space="0" w:color="auto"/>
        <w:left w:val="none" w:sz="0" w:space="0" w:color="auto"/>
        <w:bottom w:val="none" w:sz="0" w:space="0" w:color="auto"/>
        <w:right w:val="none" w:sz="0" w:space="0" w:color="auto"/>
      </w:divBdr>
    </w:div>
    <w:div w:id="1595243633">
      <w:bodyDiv w:val="1"/>
      <w:marLeft w:val="0"/>
      <w:marRight w:val="0"/>
      <w:marTop w:val="0"/>
      <w:marBottom w:val="0"/>
      <w:divBdr>
        <w:top w:val="none" w:sz="0" w:space="0" w:color="auto"/>
        <w:left w:val="none" w:sz="0" w:space="0" w:color="auto"/>
        <w:bottom w:val="none" w:sz="0" w:space="0" w:color="auto"/>
        <w:right w:val="none" w:sz="0" w:space="0" w:color="auto"/>
      </w:divBdr>
    </w:div>
    <w:div w:id="1627396136">
      <w:bodyDiv w:val="1"/>
      <w:marLeft w:val="0"/>
      <w:marRight w:val="0"/>
      <w:marTop w:val="0"/>
      <w:marBottom w:val="0"/>
      <w:divBdr>
        <w:top w:val="none" w:sz="0" w:space="0" w:color="auto"/>
        <w:left w:val="none" w:sz="0" w:space="0" w:color="auto"/>
        <w:bottom w:val="none" w:sz="0" w:space="0" w:color="auto"/>
        <w:right w:val="none" w:sz="0" w:space="0" w:color="auto"/>
      </w:divBdr>
    </w:div>
    <w:div w:id="1630435995">
      <w:bodyDiv w:val="1"/>
      <w:marLeft w:val="0"/>
      <w:marRight w:val="0"/>
      <w:marTop w:val="0"/>
      <w:marBottom w:val="0"/>
      <w:divBdr>
        <w:top w:val="none" w:sz="0" w:space="0" w:color="auto"/>
        <w:left w:val="none" w:sz="0" w:space="0" w:color="auto"/>
        <w:bottom w:val="none" w:sz="0" w:space="0" w:color="auto"/>
        <w:right w:val="none" w:sz="0" w:space="0" w:color="auto"/>
      </w:divBdr>
    </w:div>
    <w:div w:id="1637683383">
      <w:bodyDiv w:val="1"/>
      <w:marLeft w:val="0"/>
      <w:marRight w:val="0"/>
      <w:marTop w:val="0"/>
      <w:marBottom w:val="0"/>
      <w:divBdr>
        <w:top w:val="none" w:sz="0" w:space="0" w:color="auto"/>
        <w:left w:val="none" w:sz="0" w:space="0" w:color="auto"/>
        <w:bottom w:val="none" w:sz="0" w:space="0" w:color="auto"/>
        <w:right w:val="none" w:sz="0" w:space="0" w:color="auto"/>
      </w:divBdr>
    </w:div>
    <w:div w:id="1676223151">
      <w:bodyDiv w:val="1"/>
      <w:marLeft w:val="0"/>
      <w:marRight w:val="0"/>
      <w:marTop w:val="0"/>
      <w:marBottom w:val="0"/>
      <w:divBdr>
        <w:top w:val="none" w:sz="0" w:space="0" w:color="auto"/>
        <w:left w:val="none" w:sz="0" w:space="0" w:color="auto"/>
        <w:bottom w:val="none" w:sz="0" w:space="0" w:color="auto"/>
        <w:right w:val="none" w:sz="0" w:space="0" w:color="auto"/>
      </w:divBdr>
    </w:div>
    <w:div w:id="1680429814">
      <w:bodyDiv w:val="1"/>
      <w:marLeft w:val="0"/>
      <w:marRight w:val="0"/>
      <w:marTop w:val="0"/>
      <w:marBottom w:val="0"/>
      <w:divBdr>
        <w:top w:val="none" w:sz="0" w:space="0" w:color="auto"/>
        <w:left w:val="none" w:sz="0" w:space="0" w:color="auto"/>
        <w:bottom w:val="none" w:sz="0" w:space="0" w:color="auto"/>
        <w:right w:val="none" w:sz="0" w:space="0" w:color="auto"/>
      </w:divBdr>
    </w:div>
    <w:div w:id="1752853622">
      <w:bodyDiv w:val="1"/>
      <w:marLeft w:val="0"/>
      <w:marRight w:val="0"/>
      <w:marTop w:val="0"/>
      <w:marBottom w:val="0"/>
      <w:divBdr>
        <w:top w:val="none" w:sz="0" w:space="0" w:color="auto"/>
        <w:left w:val="none" w:sz="0" w:space="0" w:color="auto"/>
        <w:bottom w:val="none" w:sz="0" w:space="0" w:color="auto"/>
        <w:right w:val="none" w:sz="0" w:space="0" w:color="auto"/>
      </w:divBdr>
    </w:div>
    <w:div w:id="1770150848">
      <w:bodyDiv w:val="1"/>
      <w:marLeft w:val="0"/>
      <w:marRight w:val="0"/>
      <w:marTop w:val="0"/>
      <w:marBottom w:val="0"/>
      <w:divBdr>
        <w:top w:val="none" w:sz="0" w:space="0" w:color="auto"/>
        <w:left w:val="none" w:sz="0" w:space="0" w:color="auto"/>
        <w:bottom w:val="none" w:sz="0" w:space="0" w:color="auto"/>
        <w:right w:val="none" w:sz="0" w:space="0" w:color="auto"/>
      </w:divBdr>
    </w:div>
    <w:div w:id="1837914471">
      <w:bodyDiv w:val="1"/>
      <w:marLeft w:val="0"/>
      <w:marRight w:val="0"/>
      <w:marTop w:val="0"/>
      <w:marBottom w:val="0"/>
      <w:divBdr>
        <w:top w:val="none" w:sz="0" w:space="0" w:color="auto"/>
        <w:left w:val="none" w:sz="0" w:space="0" w:color="auto"/>
        <w:bottom w:val="none" w:sz="0" w:space="0" w:color="auto"/>
        <w:right w:val="none" w:sz="0" w:space="0" w:color="auto"/>
      </w:divBdr>
    </w:div>
    <w:div w:id="1919711195">
      <w:bodyDiv w:val="1"/>
      <w:marLeft w:val="0"/>
      <w:marRight w:val="0"/>
      <w:marTop w:val="0"/>
      <w:marBottom w:val="0"/>
      <w:divBdr>
        <w:top w:val="none" w:sz="0" w:space="0" w:color="auto"/>
        <w:left w:val="none" w:sz="0" w:space="0" w:color="auto"/>
        <w:bottom w:val="none" w:sz="0" w:space="0" w:color="auto"/>
        <w:right w:val="none" w:sz="0" w:space="0" w:color="auto"/>
      </w:divBdr>
    </w:div>
    <w:div w:id="1927839686">
      <w:marLeft w:val="0"/>
      <w:marRight w:val="0"/>
      <w:marTop w:val="0"/>
      <w:marBottom w:val="0"/>
      <w:divBdr>
        <w:top w:val="none" w:sz="0" w:space="0" w:color="auto"/>
        <w:left w:val="none" w:sz="0" w:space="0" w:color="auto"/>
        <w:bottom w:val="none" w:sz="0" w:space="0" w:color="auto"/>
        <w:right w:val="none" w:sz="0" w:space="0" w:color="auto"/>
      </w:divBdr>
      <w:divsChild>
        <w:div w:id="265044075">
          <w:marLeft w:val="0"/>
          <w:marRight w:val="-100"/>
          <w:marTop w:val="0"/>
          <w:marBottom w:val="0"/>
          <w:divBdr>
            <w:top w:val="none" w:sz="0" w:space="0" w:color="auto"/>
            <w:left w:val="none" w:sz="0" w:space="0" w:color="auto"/>
            <w:bottom w:val="none" w:sz="0" w:space="0" w:color="auto"/>
            <w:right w:val="none" w:sz="0" w:space="0" w:color="auto"/>
          </w:divBdr>
        </w:div>
      </w:divsChild>
    </w:div>
    <w:div w:id="1930892344">
      <w:bodyDiv w:val="1"/>
      <w:marLeft w:val="0"/>
      <w:marRight w:val="0"/>
      <w:marTop w:val="0"/>
      <w:marBottom w:val="0"/>
      <w:divBdr>
        <w:top w:val="none" w:sz="0" w:space="0" w:color="auto"/>
        <w:left w:val="none" w:sz="0" w:space="0" w:color="auto"/>
        <w:bottom w:val="none" w:sz="0" w:space="0" w:color="auto"/>
        <w:right w:val="none" w:sz="0" w:space="0" w:color="auto"/>
      </w:divBdr>
    </w:div>
    <w:div w:id="1937866102">
      <w:bodyDiv w:val="1"/>
      <w:marLeft w:val="0"/>
      <w:marRight w:val="0"/>
      <w:marTop w:val="0"/>
      <w:marBottom w:val="0"/>
      <w:divBdr>
        <w:top w:val="none" w:sz="0" w:space="0" w:color="auto"/>
        <w:left w:val="none" w:sz="0" w:space="0" w:color="auto"/>
        <w:bottom w:val="none" w:sz="0" w:space="0" w:color="auto"/>
        <w:right w:val="none" w:sz="0" w:space="0" w:color="auto"/>
      </w:divBdr>
    </w:div>
    <w:div w:id="1977250633">
      <w:bodyDiv w:val="1"/>
      <w:marLeft w:val="0"/>
      <w:marRight w:val="0"/>
      <w:marTop w:val="0"/>
      <w:marBottom w:val="0"/>
      <w:divBdr>
        <w:top w:val="none" w:sz="0" w:space="0" w:color="auto"/>
        <w:left w:val="none" w:sz="0" w:space="0" w:color="auto"/>
        <w:bottom w:val="none" w:sz="0" w:space="0" w:color="auto"/>
        <w:right w:val="none" w:sz="0" w:space="0" w:color="auto"/>
      </w:divBdr>
    </w:div>
    <w:div w:id="1988779579">
      <w:bodyDiv w:val="1"/>
      <w:marLeft w:val="0"/>
      <w:marRight w:val="0"/>
      <w:marTop w:val="0"/>
      <w:marBottom w:val="0"/>
      <w:divBdr>
        <w:top w:val="none" w:sz="0" w:space="0" w:color="auto"/>
        <w:left w:val="none" w:sz="0" w:space="0" w:color="auto"/>
        <w:bottom w:val="none" w:sz="0" w:space="0" w:color="auto"/>
        <w:right w:val="none" w:sz="0" w:space="0" w:color="auto"/>
      </w:divBdr>
    </w:div>
    <w:div w:id="2009163401">
      <w:bodyDiv w:val="1"/>
      <w:marLeft w:val="0"/>
      <w:marRight w:val="0"/>
      <w:marTop w:val="0"/>
      <w:marBottom w:val="0"/>
      <w:divBdr>
        <w:top w:val="none" w:sz="0" w:space="0" w:color="auto"/>
        <w:left w:val="none" w:sz="0" w:space="0" w:color="auto"/>
        <w:bottom w:val="none" w:sz="0" w:space="0" w:color="auto"/>
        <w:right w:val="none" w:sz="0" w:space="0" w:color="auto"/>
      </w:divBdr>
    </w:div>
    <w:div w:id="2028946761">
      <w:bodyDiv w:val="1"/>
      <w:marLeft w:val="0"/>
      <w:marRight w:val="0"/>
      <w:marTop w:val="0"/>
      <w:marBottom w:val="0"/>
      <w:divBdr>
        <w:top w:val="none" w:sz="0" w:space="0" w:color="auto"/>
        <w:left w:val="none" w:sz="0" w:space="0" w:color="auto"/>
        <w:bottom w:val="none" w:sz="0" w:space="0" w:color="auto"/>
        <w:right w:val="none" w:sz="0" w:space="0" w:color="auto"/>
      </w:divBdr>
    </w:div>
    <w:div w:id="2042365402">
      <w:bodyDiv w:val="1"/>
      <w:marLeft w:val="0"/>
      <w:marRight w:val="0"/>
      <w:marTop w:val="0"/>
      <w:marBottom w:val="0"/>
      <w:divBdr>
        <w:top w:val="none" w:sz="0" w:space="0" w:color="auto"/>
        <w:left w:val="none" w:sz="0" w:space="0" w:color="auto"/>
        <w:bottom w:val="none" w:sz="0" w:space="0" w:color="auto"/>
        <w:right w:val="none" w:sz="0" w:space="0" w:color="auto"/>
      </w:divBdr>
    </w:div>
    <w:div w:id="2044475633">
      <w:bodyDiv w:val="1"/>
      <w:marLeft w:val="0"/>
      <w:marRight w:val="0"/>
      <w:marTop w:val="0"/>
      <w:marBottom w:val="0"/>
      <w:divBdr>
        <w:top w:val="none" w:sz="0" w:space="0" w:color="auto"/>
        <w:left w:val="none" w:sz="0" w:space="0" w:color="auto"/>
        <w:bottom w:val="none" w:sz="0" w:space="0" w:color="auto"/>
        <w:right w:val="none" w:sz="0" w:space="0" w:color="auto"/>
      </w:divBdr>
    </w:div>
    <w:div w:id="2109229450">
      <w:bodyDiv w:val="1"/>
      <w:marLeft w:val="0"/>
      <w:marRight w:val="0"/>
      <w:marTop w:val="0"/>
      <w:marBottom w:val="0"/>
      <w:divBdr>
        <w:top w:val="none" w:sz="0" w:space="0" w:color="auto"/>
        <w:left w:val="none" w:sz="0" w:space="0" w:color="auto"/>
        <w:bottom w:val="none" w:sz="0" w:space="0" w:color="auto"/>
        <w:right w:val="none" w:sz="0" w:space="0" w:color="auto"/>
      </w:divBdr>
    </w:div>
    <w:div w:id="2125610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6.png" Id="rId13" /><Relationship Type="http://schemas.openxmlformats.org/officeDocument/2006/relationships/image" Target="media/image11.png" Id="rId18" /><Relationship Type="http://schemas.openxmlformats.org/officeDocument/2006/relationships/footer" Target="footer1.xml" Id="rId26" /><Relationship Type="http://schemas.openxmlformats.org/officeDocument/2006/relationships/image" Target="media/image26.png" Id="rId39" /><Relationship Type="http://schemas.openxmlformats.org/officeDocument/2006/relationships/image" Target="media/image13.png" Id="rId21" /><Relationship Type="http://schemas.openxmlformats.org/officeDocument/2006/relationships/footer" Target="footer2.xml" Id="rId34" /><Relationship Type="http://schemas.openxmlformats.org/officeDocument/2006/relationships/image" Target="media/image29.png" Id="rId42" /><Relationship Type="http://schemas.openxmlformats.org/officeDocument/2006/relationships/image" Target="media/image34.png" Id="rId47" /><Relationship Type="http://schemas.openxmlformats.org/officeDocument/2006/relationships/footer" Target="footer3.xml" Id="rId50"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image" Target="media/image9.png" Id="rId16" /><Relationship Type="http://schemas.openxmlformats.org/officeDocument/2006/relationships/image" Target="media/image18.png" Id="rId29" /><Relationship Type="http://schemas.openxmlformats.org/officeDocument/2006/relationships/image" Target="media/image4.png" Id="rId11" /><Relationship Type="http://schemas.openxmlformats.org/officeDocument/2006/relationships/chart" Target="charts/chart1.xml" Id="rId24" /><Relationship Type="http://schemas.openxmlformats.org/officeDocument/2006/relationships/image" Target="media/image21.png" Id="rId32" /><Relationship Type="http://schemas.openxmlformats.org/officeDocument/2006/relationships/image" Target="media/image24.png" Id="rId37" /><Relationship Type="http://schemas.openxmlformats.org/officeDocument/2006/relationships/image" Target="media/image27.png" Id="rId40" /><Relationship Type="http://schemas.openxmlformats.org/officeDocument/2006/relationships/image" Target="media/image32.png" Id="rId45" /><Relationship Type="http://schemas.microsoft.com/office/2020/10/relationships/intelligence" Target="intelligence2.xml" Id="rId53" /><Relationship Type="http://schemas.openxmlformats.org/officeDocument/2006/relationships/webSettings" Target="webSettings.xml" Id="rId5" /><Relationship Type="http://schemas.openxmlformats.org/officeDocument/2006/relationships/image" Target="media/image3.png" Id="rId10" /><Relationship Type="http://schemas.openxmlformats.org/officeDocument/2006/relationships/image" Target="media/image12.png" Id="rId19" /><Relationship Type="http://schemas.openxmlformats.org/officeDocument/2006/relationships/image" Target="media/image20.png" Id="rId31" /><Relationship Type="http://schemas.openxmlformats.org/officeDocument/2006/relationships/image" Target="media/image31.png" Id="rId44" /><Relationship Type="http://schemas.openxmlformats.org/officeDocument/2006/relationships/theme" Target="theme/theme1.xml" Id="rId52"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image" Target="media/image7.png" Id="rId14" /><Relationship Type="http://schemas.openxmlformats.org/officeDocument/2006/relationships/image" Target="media/image14.png" Id="rId22" /><Relationship Type="http://schemas.openxmlformats.org/officeDocument/2006/relationships/image" Target="media/image16.png" Id="rId27" /><Relationship Type="http://schemas.openxmlformats.org/officeDocument/2006/relationships/image" Target="media/image19.png" Id="rId30" /><Relationship Type="http://schemas.openxmlformats.org/officeDocument/2006/relationships/image" Target="media/image23.png" Id="rId35" /><Relationship Type="http://schemas.openxmlformats.org/officeDocument/2006/relationships/image" Target="media/image30.png" Id="rId43" /><Relationship Type="http://schemas.openxmlformats.org/officeDocument/2006/relationships/image" Target="media/image35.png" Id="rId48" /><Relationship Type="http://schemas.openxmlformats.org/officeDocument/2006/relationships/image" Target="media/image1.png" Id="rId8" /><Relationship Type="http://schemas.openxmlformats.org/officeDocument/2006/relationships/fontTable" Target="fontTable.xml" Id="rId51" /><Relationship Type="http://schemas.openxmlformats.org/officeDocument/2006/relationships/styles" Target="styles.xml" Id="rId3" /><Relationship Type="http://schemas.openxmlformats.org/officeDocument/2006/relationships/image" Target="media/image5.png" Id="rId12" /><Relationship Type="http://schemas.openxmlformats.org/officeDocument/2006/relationships/image" Target="media/image10.png" Id="rId17" /><Relationship Type="http://schemas.openxmlformats.org/officeDocument/2006/relationships/header" Target="header1.xml" Id="rId25" /><Relationship Type="http://schemas.openxmlformats.org/officeDocument/2006/relationships/image" Target="media/image22.png" Id="rId33" /><Relationship Type="http://schemas.openxmlformats.org/officeDocument/2006/relationships/image" Target="media/image25.png" Id="rId38" /><Relationship Type="http://schemas.openxmlformats.org/officeDocument/2006/relationships/image" Target="media/image33.png" Id="rId46" /><Relationship Type="http://schemas.openxmlformats.org/officeDocument/2006/relationships/hyperlink" Target="https://github.com/EdisonWCC/Taller-de-Proyectos-2-Itinerarios-turisticos" TargetMode="External" Id="rId20" /><Relationship Type="http://schemas.openxmlformats.org/officeDocument/2006/relationships/image" Target="media/image28.png"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8.png" Id="rId15" /><Relationship Type="http://schemas.openxmlformats.org/officeDocument/2006/relationships/hyperlink" Target="https://github.com/EdisonWCC/Taller-de-Proyectos-2-Itinerarios-turisticos" TargetMode="External" Id="rId23" /><Relationship Type="http://schemas.openxmlformats.org/officeDocument/2006/relationships/image" Target="media/image17.png" Id="rId28" /><Relationship Type="http://schemas.openxmlformats.org/officeDocument/2006/relationships/hyperlink" Target="https://continental-team-y46ixntg.atlassian.net/jira/software/projects/SCRUM/boards/1/reports/burndown?source=overview&amp;atlOrigin=eyJpIjoiZTU1YmM2MWIzNWQyNDkwMmFjOTY2OWFiZDQ4ODQzNTIiLCJwIjoiaiJ9" TargetMode="External" Id="rId36" /><Relationship Type="http://schemas.openxmlformats.org/officeDocument/2006/relationships/image" Target="media/image36.png" Id="rId49" /></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D:\ESTUDIOS\Universidad%20Continental\9no%20ciclo\Taller%20de%20proyectos%20I\diagrama%20de%20gant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Diagrama</a:t>
            </a:r>
            <a:r>
              <a:rPr lang="es-MX" baseline="0"/>
              <a:t> de Gantt</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manualLayout>
          <c:layoutTarget val="inner"/>
          <c:xMode val="edge"/>
          <c:yMode val="edge"/>
          <c:x val="9.4493468710730569E-2"/>
          <c:y val="0.35496180368758251"/>
          <c:w val="0.87944498144599681"/>
          <c:h val="0.60146720790335995"/>
        </c:manualLayout>
      </c:layout>
      <c:barChart>
        <c:barDir val="bar"/>
        <c:grouping val="stacked"/>
        <c:varyColors val="0"/>
        <c:ser>
          <c:idx val="0"/>
          <c:order val="0"/>
          <c:spPr>
            <a:noFill/>
            <a:ln>
              <a:noFill/>
            </a:ln>
            <a:effectLst/>
          </c:spPr>
          <c:invertIfNegative val="0"/>
          <c:dLbls>
            <c:delete val="1"/>
          </c:dLbls>
          <c:cat>
            <c:strRef>
              <c:f>Hoja1!$B$3:$B$9</c:f>
              <c:strCache>
                <c:ptCount val="7"/>
                <c:pt idx="0">
                  <c:v>Sprint 1</c:v>
                </c:pt>
                <c:pt idx="1">
                  <c:v>Sprint 2</c:v>
                </c:pt>
                <c:pt idx="2">
                  <c:v>Sprint 3</c:v>
                </c:pt>
                <c:pt idx="3">
                  <c:v>Sprint 4</c:v>
                </c:pt>
                <c:pt idx="4">
                  <c:v>Sprint 5</c:v>
                </c:pt>
                <c:pt idx="5">
                  <c:v>Sprint 6</c:v>
                </c:pt>
                <c:pt idx="6">
                  <c:v>Sprint 7</c:v>
                </c:pt>
              </c:strCache>
            </c:strRef>
          </c:cat>
          <c:val>
            <c:numRef>
              <c:f>Hoja1!$C$3:$C$9</c:f>
              <c:numCache>
                <c:formatCode>m/d/yyyy</c:formatCode>
                <c:ptCount val="7"/>
                <c:pt idx="0">
                  <c:v>45915</c:v>
                </c:pt>
                <c:pt idx="1">
                  <c:v>45926</c:v>
                </c:pt>
                <c:pt idx="2">
                  <c:v>45936</c:v>
                </c:pt>
                <c:pt idx="3">
                  <c:v>45948</c:v>
                </c:pt>
                <c:pt idx="4">
                  <c:v>45959</c:v>
                </c:pt>
                <c:pt idx="5">
                  <c:v>45971</c:v>
                </c:pt>
                <c:pt idx="6">
                  <c:v>45977</c:v>
                </c:pt>
              </c:numCache>
            </c:numRef>
          </c:val>
          <c:extLst>
            <c:ext xmlns:c16="http://schemas.microsoft.com/office/drawing/2014/chart" uri="{C3380CC4-5D6E-409C-BE32-E72D297353CC}">
              <c16:uniqueId val="{00000000-835C-4519-A032-3DEEACB74966}"/>
            </c:ext>
          </c:extLst>
        </c:ser>
        <c:ser>
          <c:idx val="1"/>
          <c:order val="1"/>
          <c:spPr>
            <a:solidFill>
              <a:srgbClr val="35685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s-MX"/>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B$9</c:f>
              <c:strCache>
                <c:ptCount val="7"/>
                <c:pt idx="0">
                  <c:v>Sprint 1</c:v>
                </c:pt>
                <c:pt idx="1">
                  <c:v>Sprint 2</c:v>
                </c:pt>
                <c:pt idx="2">
                  <c:v>Sprint 3</c:v>
                </c:pt>
                <c:pt idx="3">
                  <c:v>Sprint 4</c:v>
                </c:pt>
                <c:pt idx="4">
                  <c:v>Sprint 5</c:v>
                </c:pt>
                <c:pt idx="5">
                  <c:v>Sprint 6</c:v>
                </c:pt>
                <c:pt idx="6">
                  <c:v>Sprint 7</c:v>
                </c:pt>
              </c:strCache>
            </c:strRef>
          </c:cat>
          <c:val>
            <c:numRef>
              <c:f>Hoja1!$D$3:$D$9</c:f>
              <c:numCache>
                <c:formatCode>General</c:formatCode>
                <c:ptCount val="7"/>
                <c:pt idx="0">
                  <c:v>10</c:v>
                </c:pt>
                <c:pt idx="1">
                  <c:v>9</c:v>
                </c:pt>
                <c:pt idx="2">
                  <c:v>12</c:v>
                </c:pt>
                <c:pt idx="3">
                  <c:v>10</c:v>
                </c:pt>
                <c:pt idx="4">
                  <c:v>12</c:v>
                </c:pt>
                <c:pt idx="5">
                  <c:v>6</c:v>
                </c:pt>
                <c:pt idx="6">
                  <c:v>6</c:v>
                </c:pt>
              </c:numCache>
            </c:numRef>
          </c:val>
          <c:extLst>
            <c:ext xmlns:c16="http://schemas.microsoft.com/office/drawing/2014/chart" uri="{C3380CC4-5D6E-409C-BE32-E72D297353CC}">
              <c16:uniqueId val="{00000001-835C-4519-A032-3DEEACB74966}"/>
            </c:ext>
          </c:extLst>
        </c:ser>
        <c:dLbls>
          <c:dLblPos val="ctr"/>
          <c:showLegendKey val="0"/>
          <c:showVal val="1"/>
          <c:showCatName val="0"/>
          <c:showSerName val="0"/>
          <c:showPercent val="0"/>
          <c:showBubbleSize val="0"/>
        </c:dLbls>
        <c:gapWidth val="50"/>
        <c:overlap val="100"/>
        <c:axId val="721887791"/>
        <c:axId val="721888271"/>
      </c:barChart>
      <c:catAx>
        <c:axId val="721887791"/>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721888271"/>
        <c:crosses val="autoZero"/>
        <c:auto val="1"/>
        <c:lblAlgn val="ctr"/>
        <c:lblOffset val="100"/>
        <c:noMultiLvlLbl val="0"/>
      </c:catAx>
      <c:valAx>
        <c:axId val="721888271"/>
        <c:scaling>
          <c:orientation val="minMax"/>
          <c:max val="45986"/>
          <c:min val="45913"/>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d/mm/yy" sourceLinked="0"/>
        <c:majorTickMark val="none"/>
        <c:minorTickMark val="none"/>
        <c:tickLblPos val="nextTo"/>
        <c:spPr>
          <a:noFill/>
          <a:ln>
            <a:noFill/>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721887791"/>
        <c:crosses val="autoZero"/>
        <c:crossBetween val="between"/>
        <c:majorUnit val="2"/>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Zar24</b:Tag>
    <b:SourceType>JournalArticle</b:SourceType>
    <b:Guid>{411DD2C0-6BFB-4CE3-98B5-DCEBB03943EB}</b:Guid>
    <b:Title>Inteligencia Artificial en el Turismo Peruano: Optimización de Experiencias y Educación Integrando Contabilidad, Arte y Turismo</b:Title>
    <b:City>Cusco</b:City>
    <b:Year>2024</b:Year>
    <b:Publisher>Revista Veritas mmultidisciplinar</b:Publisher>
    <b:Volume>5</b:Volume>
    <b:Issue>2</b:Issue>
    <b:Author>
      <b:Author>
        <b:NameList>
          <b:Person>
            <b:Last>Zarate Bujanda</b:Last>
            <b:Middle>Luis</b:Middle>
            <b:First>José</b:First>
          </b:Person>
          <b:Person>
            <b:Last>Corbacho Carpio</b:Last>
            <b:First>Julia</b:First>
          </b:Person>
          <b:Person>
            <b:Last>Dueñas Cahua</b:Last>
            <b:First>Sócrates</b:First>
          </b:Person>
          <b:Person>
            <b:Last>Vergara Ugarte</b:Last>
            <b:First>Alex</b:First>
          </b:Person>
          <b:Person>
            <b:Last>Mejía Quipo</b:Last>
            <b:First>Igvi Junior</b:First>
          </b:Person>
        </b:NameList>
      </b:Author>
    </b:Author>
    <b:DOI>https://doi.org/10.61616/rvdc.v5i2.124</b:DOI>
    <b:RefOrder>7</b:RefOrder>
  </b:Source>
  <b:Source>
    <b:Tag>Ram24</b:Tag>
    <b:SourceType>JournalArticle</b:SourceType>
    <b:Guid>{2F4E1A99-CB9F-4D63-94BB-540A298910AB}</b:Guid>
    <b:Title>Satisfacción del cliente en la logística: un análisis de chatbots en las empresas de Colombia, Perú y Ecuador</b:Title>
    <b:Year>2024</b:Year>
    <b:Publisher>Retos Revista de Ciencias de la Administración y Economía</b:Publisher>
    <b:Volume>14</b:Volume>
    <b:Issue>27</b:Issue>
    <b:StandardNumber>115-130</b:StandardNumber>
    <b:Author>
      <b:Author>
        <b:NameList>
          <b:Person>
            <b:Last>Ramos De Santis</b:Last>
            <b:First>Pedro</b:First>
          </b:Person>
        </b:NameList>
      </b:Author>
    </b:Author>
    <b:DOI>https://doi.org/10.17163/ret.n27.2024.08</b:DOI>
    <b:RefOrder>4</b:RefOrder>
  </b:Source>
  <b:Source>
    <b:Tag>Pio22</b:Tag>
    <b:SourceType>JournalArticle</b:SourceType>
    <b:Guid>{8CF79AD3-A91D-45FC-8E16-2AFECDC5CF47}</b:Guid>
    <b:Title>Chatbots para ventas y atención al cliente</b:Title>
    <b:Year>2022</b:Year>
    <b:Publisher>Journal TechInnovation</b:Publisher>
    <b:Volume>1</b:Volume>
    <b:Issue>1</b:Issue>
    <b:Author>
      <b:Author>
        <b:NameList>
          <b:Person>
            <b:Last>Pionce Arteaga</b:Last>
            <b:Middle>Aldair</b:Middle>
            <b:First>Marcell</b:First>
          </b:Person>
          <b:Person>
            <b:Last>Caicedo Plúa</b:Last>
            <b:Middle>Ruperto</b:Middle>
            <b:First>Christian</b:First>
          </b:Person>
          <b:Person>
            <b:Last>Delgado Lucas</b:Last>
            <b:Middle>Benny</b:Middle>
            <b:First>Holger</b:First>
          </b:Person>
          <b:Person>
            <b:Last>Murillo Quimiz</b:Last>
            <b:Middle>Raúl</b:Middle>
            <b:First>Leonardo</b:First>
          </b:Person>
        </b:NameList>
      </b:Author>
    </b:Author>
    <b:DOI>https://doi.org/10.47230/Journal.TechInnovation.v1.n1.2022.107-116</b:DOI>
    <b:RefOrder>8</b:RefOrder>
  </b:Source>
  <b:Source>
    <b:Tag>Pár25</b:Tag>
    <b:SourceType>JournalArticle</b:SourceType>
    <b:Guid>{D1225F82-9A49-404A-9A58-D7CD343AC4FF}</b:Guid>
    <b:Title>Incidencias e implicaciones de la inteligencia artificial en las empresas de intermediación turística</b:Title>
    <b:Year>2025</b:Year>
    <b:Publisher>Revista Científica Multidisciplinaria SAPIENTIAE</b:Publisher>
    <b:Volume>8</b:Volume>
    <b:Issue>16</b:Issue>
    <b:Author>
      <b:Author>
        <b:NameList>
          <b:Person>
            <b:Last>Párraga Burgos</b:Last>
            <b:Middle>Sneider</b:Middle>
            <b:First>Frank</b:First>
          </b:Person>
          <b:Person>
            <b:Last>Saltos Aveiga</b:Last>
            <b:Middle>Denitssa</b:Middle>
            <b:First>Valeria</b:First>
          </b:Person>
          <b:Person>
            <b:Last>Álvaro Silva</b:Last>
            <b:Middle>Xavier</b:Middle>
            <b:First>Gustavo</b:First>
          </b:Person>
        </b:NameList>
      </b:Author>
    </b:Author>
    <b:DOI>https://doi.org/10.56124/sapientiae.v8i16.023</b:DOI>
    <b:RefOrder>5</b:RefOrder>
  </b:Source>
  <b:Source>
    <b:Tag>Lóp23</b:Tag>
    <b:SourceType>JournalArticle</b:SourceType>
    <b:Guid>{52C59AD5-5D92-4397-BB4F-6421284B35A5}</b:Guid>
    <b:Title>The impact of Artificial Intelligence in improving Customer Service: A Systemic Review</b:Title>
    <b:Year>2023</b:Year>
    <b:City>Arequipa</b:City>
    <b:Author>
      <b:Author>
        <b:NameList>
          <b:Person>
            <b:Last>López Zavaleta</b:Last>
            <b:First>Verónica</b:First>
          </b:Person>
          <b:Person>
            <b:Last>Rojas Ahumada</b:Last>
            <b:First>Kenner</b:First>
          </b:Person>
          <b:Person>
            <b:Last>Mendoza de los Santos</b:Last>
            <b:First>Alberto</b:First>
          </b:Person>
        </b:NameList>
      </b:Author>
    </b:Author>
    <b:Volume>4</b:Volume>
    <b:Issue>2</b:Issue>
    <b:DOI>https://doi.org/10.48168/innosoft.s12.a90</b:DOI>
    <b:RefOrder>3</b:RefOrder>
  </b:Source>
  <b:Source>
    <b:Tag>Cas21</b:Tag>
    <b:SourceType>JournalArticle</b:SourceType>
    <b:Guid>{37CB0111-6FA5-44A0-8B27-35C7A9B2186E}</b:Guid>
    <b:Title>La usabilidad percibida de los chatbots sobre la atención al cliente en las organizaciones: una revisión de la literatura</b:Title>
    <b:JournalName>Interfases</b:JournalName>
    <b:Year>2021</b:Year>
    <b:Pages>184-204</b:Pages>
    <b:Author>
      <b:Author>
        <b:NameList>
          <b:Person>
            <b:Last>Casazola Cruz</b:Last>
            <b:Middle>Daniel</b:Middle>
            <b:First>Oswaldo</b:First>
          </b:Person>
          <b:Person>
            <b:Last>Alfaro Mariño</b:Last>
            <b:First>Gianfranco</b:First>
          </b:Person>
          <b:Person>
            <b:Last>Burgos Tejada</b:Last>
            <b:First>Jaime</b:First>
          </b:Person>
          <b:Person>
            <b:Last>Ramos More</b:Last>
            <b:Middle>Augusto</b:Middle>
            <b:First>Omar</b:First>
          </b:Person>
        </b:NameList>
      </b:Author>
    </b:Author>
    <b:Volume>4</b:Volume>
    <b:DOI>https://doi.org/10.26439/interfases2021.n014.5401</b:DOI>
    <b:Issue>014</b:Issue>
    <b:RefOrder>9</b:RefOrder>
  </b:Source>
  <b:Source>
    <b:Tag>Buh15</b:Tag>
    <b:SourceType>JournalArticle</b:SourceType>
    <b:Guid>{2695F10E-05E8-403C-B3F8-D60188503D7C}</b:Guid>
    <b:Title>Smart Tourism Destinations Enhancing Tourism Experience Through Personalisation of Services</b:Title>
    <b:JournalName>Information and Communication Technologies in Tourism 2015</b:JournalName>
    <b:Year>2015</b:Year>
    <b:City>Springer</b:City>
    <b:DOI>https://doi.org/10.1007/978-3-319-14343-9_28</b:DOI>
    <b:Author>
      <b:Author>
        <b:NameList>
          <b:Person>
            <b:Last>Buhalis</b:Last>
            <b:First>Dimitrios</b:First>
          </b:Person>
          <b:Person>
            <b:Last>Amaranggana </b:Last>
            <b:First>Aditya</b:First>
          </b:Person>
        </b:NameList>
      </b:Author>
    </b:Author>
    <b:RefOrder>6</b:RefOrder>
  </b:Source>
  <b:Source>
    <b:Tag>MIN25</b:Tag>
    <b:SourceType>Report</b:SourceType>
    <b:Guid>{1CD59A59-DAB6-4B8A-BECF-1EB5A547E33D}</b:Guid>
    <b:Title>Turismo receptivo 2024. Boletín Estadístico Mensual</b:Title>
    <b:Year>2025</b:Year>
    <b:City>Lima, Perú</b:City>
    <b:Publisher>MINCETUR</b:Publisher>
    <b:YearAccessed>2025</b:YearAccessed>
    <b:MonthAccessed>06</b:MonthAccessed>
    <b:DayAccessed>22</b:DayAccessed>
    <b:URL>https://www.mincetur.gob.pe</b:URL>
    <b:Author>
      <b:Author>
        <b:NameList>
          <b:Person>
            <b:Last>(MINCETUR)</b:Last>
            <b:First>Ministerio</b:First>
            <b:Middle>de Comercio Exterior y Turismo del Perú</b:Middle>
          </b:Person>
        </b:NameList>
      </b:Author>
      <b:Editor>
        <b:NameList>
          <b:Person>
            <b:Last>MINCETUR</b:Last>
          </b:Person>
        </b:NameList>
      </b:Editor>
    </b:Author>
    <b:InternetSiteTitle>Turismo receptivo 2024. Boletín Estadístico Mensual</b:InternetSiteTitle>
    <b:RefOrder>1</b:RefOrder>
  </b:Source>
  <b:Source>
    <b:Tag>Thi25</b:Tag>
    <b:SourceType>BookSection</b:SourceType>
    <b:Guid>{C6D16276-0969-4600-AFF7-1E7C489839C4}</b:Guid>
    <b:Title>Impact of AI Tools in Tourism: Transforming the Industry</b:Title>
    <b:Year>2025</b:Year>
    <b:Publisher>IntechOpen</b:Publisher>
    <b:City>London</b:City>
    <b:Author>
      <b:Author>
        <b:NameList>
          <b:Person>
            <b:Last>Thiruthanigesan</b:Last>
            <b:First>K.,</b:First>
            <b:Middle>Thevarajan Swampillai, A., &amp; Nagendrakumar, N.</b:Middle>
          </b:Person>
        </b:NameList>
      </b:Author>
      <b:BookAuthor>
        <b:NameList>
          <b:Person>
            <b:Last>VARLAMIS</b:Last>
            <b:First>I.</b:First>
          </b:Person>
        </b:NameList>
      </b:BookAuthor>
    </b:Author>
    <b:Volume>1</b:Volume>
    <b:YearAccessed>22</b:YearAccessed>
    <b:MonthAccessed>6</b:MonthAccessed>
    <b:DayAccessed>2025</b:DayAccessed>
    <b:DOI>https://doi.org/10.5772/intechopen.1007343</b:DOI>
    <b:BookTitle>Artificial Intelligence - Applications in Tourism and Services</b:BookTitle>
    <b:RefOrder>2</b:RefOrder>
  </b:Source>
  <b:Source>
    <b:Tag>OEC24</b:Tag>
    <b:SourceType>Report</b:SourceType>
    <b:Guid>{CFD82797-681C-4C36-9992-A76FDACD579F}</b:Guid>
    <b:Title>Tourism Trends and Policies 2024</b:Title>
    <b:Year>2024</b:Year>
    <b:City>París, Francia</b:City>
    <b:Publisher>OECD Publishing</b:Publisher>
    <b:Author>
      <b:Author>
        <b:NameList>
          <b:Person>
            <b:Last>(OECD)</b:Last>
            <b:First>Organisation</b:First>
            <b:Middle>for Economic Co-operation and Development</b:Middle>
          </b:Person>
        </b:NameList>
      </b:Author>
    </b:Author>
    <b:YearAccessed>22</b:YearAccessed>
    <b:URL>https://www.oecd.org/publications/</b:URL>
    <b:MonthAccessed>6</b:MonthAccessed>
    <b:DayAccessed>2025</b:DayAccessed>
    <b:RefOrder>10</b:RefOrder>
  </b:Source>
</b:Sources>
</file>

<file path=customXml/itemProps1.xml><?xml version="1.0" encoding="utf-8"?>
<ds:datastoreItem xmlns:ds="http://schemas.openxmlformats.org/officeDocument/2006/customXml" ds:itemID="{B9185429-3958-4616-ACB8-8145AE92546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BILL RODRIGO NINANQUI HUAMAN</dc:creator>
  <keywords/>
  <dc:description/>
  <lastModifiedBy>EDISON WILLIAM COSTILLO CUSI</lastModifiedBy>
  <revision>498</revision>
  <lastPrinted>2025-07-01T16:14:00.0000000Z</lastPrinted>
  <dcterms:created xsi:type="dcterms:W3CDTF">2025-06-22T19:56:00.0000000Z</dcterms:created>
  <dcterms:modified xsi:type="dcterms:W3CDTF">2025-12-03T17:43:02.813066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9OJqrfTK"/&gt;&lt;style id="http://www.zotero.org/styles/iso690-numeric-en"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